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3DA9A99" w14:textId="2B90E34B" w:rsidR="00172327" w:rsidRPr="009F1AA2" w:rsidRDefault="00172327" w:rsidP="00172327">
      <w:pPr>
        <w:spacing w:line="360" w:lineRule="auto"/>
        <w:jc w:val="center"/>
        <w:rPr>
          <w:rFonts w:ascii="Times New Roman" w:hAnsi="Times New Roman"/>
          <w:b/>
          <w:bCs/>
          <w:sz w:val="24"/>
        </w:rPr>
      </w:pPr>
      <w:r w:rsidRPr="009F1AA2">
        <w:rPr>
          <w:rFonts w:ascii="Times New Roman" w:hAnsi="Times New Roman"/>
          <w:b/>
          <w:bCs/>
          <w:sz w:val="24"/>
        </w:rPr>
        <w:t>Biased ligands of class A G protein</w:t>
      </w:r>
      <w:r w:rsidRPr="009F1AA2">
        <w:rPr>
          <w:rFonts w:ascii="Times New Roman" w:hAnsi="Times New Roman" w:hint="eastAsia"/>
          <w:b/>
          <w:bCs/>
          <w:sz w:val="24"/>
        </w:rPr>
        <w:t>-</w:t>
      </w:r>
      <w:r w:rsidRPr="009F1AA2">
        <w:rPr>
          <w:rFonts w:ascii="Times New Roman" w:hAnsi="Times New Roman"/>
          <w:b/>
          <w:bCs/>
          <w:sz w:val="24"/>
        </w:rPr>
        <w:t xml:space="preserve">coupled receptors over the </w:t>
      </w:r>
      <w:r w:rsidR="00B17D78" w:rsidRPr="009F1AA2">
        <w:rPr>
          <w:rFonts w:ascii="Times New Roman" w:hAnsi="Times New Roman" w:hint="eastAsia"/>
          <w:b/>
          <w:bCs/>
          <w:sz w:val="24"/>
        </w:rPr>
        <w:t>past</w:t>
      </w:r>
      <w:r w:rsidRPr="009F1AA2">
        <w:rPr>
          <w:rFonts w:ascii="Times New Roman" w:hAnsi="Times New Roman"/>
          <w:b/>
          <w:bCs/>
          <w:sz w:val="24"/>
        </w:rPr>
        <w:t xml:space="preserve"> 20 years</w:t>
      </w:r>
    </w:p>
    <w:p w14:paraId="5B1891B8" w14:textId="430ED0A6" w:rsidR="00433054" w:rsidRPr="009F1AA2" w:rsidRDefault="00433054" w:rsidP="00433054">
      <w:pPr>
        <w:spacing w:line="360" w:lineRule="auto"/>
        <w:rPr>
          <w:rFonts w:ascii="Times New Roman" w:hAnsi="Times New Roman"/>
          <w:sz w:val="24"/>
        </w:rPr>
      </w:pPr>
      <w:proofErr w:type="spellStart"/>
      <w:r w:rsidRPr="009F1AA2">
        <w:rPr>
          <w:rFonts w:ascii="Times New Roman" w:hAnsi="Times New Roman"/>
          <w:sz w:val="24"/>
        </w:rPr>
        <w:t>Jixia</w:t>
      </w:r>
      <w:proofErr w:type="spellEnd"/>
      <w:r w:rsidRPr="009F1AA2">
        <w:rPr>
          <w:rFonts w:ascii="Times New Roman" w:hAnsi="Times New Roman"/>
          <w:sz w:val="24"/>
        </w:rPr>
        <w:t xml:space="preserve"> Wang </w:t>
      </w:r>
      <w:proofErr w:type="spellStart"/>
      <w:r w:rsidRPr="009F1AA2">
        <w:rPr>
          <w:rFonts w:ascii="Times New Roman" w:hAnsi="Times New Roman"/>
          <w:sz w:val="24"/>
          <w:vertAlign w:val="superscript"/>
        </w:rPr>
        <w:t>a,</w:t>
      </w:r>
      <w:r w:rsidRPr="009F1AA2">
        <w:rPr>
          <w:rFonts w:ascii="Times New Roman" w:hAnsi="Times New Roman" w:hint="eastAsia"/>
          <w:sz w:val="24"/>
          <w:vertAlign w:val="superscript"/>
        </w:rPr>
        <w:t>b</w:t>
      </w:r>
      <w:proofErr w:type="spellEnd"/>
      <w:r w:rsidRPr="009F1AA2">
        <w:rPr>
          <w:rFonts w:ascii="Times New Roman" w:hAnsi="Times New Roman"/>
          <w:sz w:val="24"/>
        </w:rPr>
        <w:t>,</w:t>
      </w:r>
      <w:r w:rsidRPr="009F1AA2">
        <w:rPr>
          <w:rFonts w:ascii="Times New Roman" w:hAnsi="Times New Roman" w:hint="eastAsia"/>
          <w:sz w:val="24"/>
        </w:rPr>
        <w:t xml:space="preserve"> Fangfang Xu</w:t>
      </w:r>
      <w:r w:rsidRPr="009F1AA2">
        <w:rPr>
          <w:rFonts w:ascii="Times New Roman" w:hAnsi="Times New Roman"/>
          <w:sz w:val="24"/>
          <w:vertAlign w:val="superscript"/>
        </w:rPr>
        <w:t xml:space="preserve"> </w:t>
      </w:r>
      <w:r w:rsidRPr="009F1AA2">
        <w:rPr>
          <w:rFonts w:ascii="Times New Roman" w:hAnsi="Times New Roman" w:hint="eastAsia"/>
          <w:sz w:val="24"/>
          <w:vertAlign w:val="superscript"/>
        </w:rPr>
        <w:t>b</w:t>
      </w:r>
      <w:r w:rsidRPr="009F1AA2">
        <w:rPr>
          <w:rFonts w:ascii="Times New Roman" w:hAnsi="Times New Roman" w:hint="eastAsia"/>
          <w:sz w:val="24"/>
        </w:rPr>
        <w:t>,</w:t>
      </w:r>
      <w:r w:rsidRPr="009F1AA2">
        <w:rPr>
          <w:rFonts w:ascii="Times New Roman" w:hAnsi="Times New Roman"/>
          <w:sz w:val="24"/>
        </w:rPr>
        <w:t xml:space="preserve"> </w:t>
      </w:r>
      <w:proofErr w:type="spellStart"/>
      <w:r w:rsidRPr="009F1AA2">
        <w:rPr>
          <w:rFonts w:ascii="Times New Roman" w:hAnsi="Times New Roman"/>
          <w:sz w:val="24"/>
        </w:rPr>
        <w:t>Yanfang</w:t>
      </w:r>
      <w:proofErr w:type="spellEnd"/>
      <w:r w:rsidRPr="009F1AA2">
        <w:rPr>
          <w:rFonts w:ascii="Times New Roman" w:hAnsi="Times New Roman"/>
          <w:sz w:val="24"/>
        </w:rPr>
        <w:t xml:space="preserve"> Liu</w:t>
      </w:r>
      <w:r w:rsidRPr="009F1AA2">
        <w:rPr>
          <w:rFonts w:ascii="Times New Roman" w:hAnsi="Times New Roman"/>
          <w:sz w:val="24"/>
          <w:vertAlign w:val="superscript"/>
        </w:rPr>
        <w:t xml:space="preserve"> </w:t>
      </w:r>
      <w:proofErr w:type="spellStart"/>
      <w:r w:rsidRPr="009F1AA2">
        <w:rPr>
          <w:rFonts w:ascii="Times New Roman" w:hAnsi="Times New Roman"/>
          <w:sz w:val="24"/>
          <w:vertAlign w:val="superscript"/>
        </w:rPr>
        <w:t>a,</w:t>
      </w:r>
      <w:r w:rsidRPr="009F1AA2">
        <w:rPr>
          <w:rFonts w:ascii="Times New Roman" w:hAnsi="Times New Roman" w:hint="eastAsia"/>
          <w:sz w:val="24"/>
          <w:vertAlign w:val="superscript"/>
        </w:rPr>
        <w:t>b</w:t>
      </w:r>
      <w:proofErr w:type="spellEnd"/>
      <w:r w:rsidRPr="009F1AA2">
        <w:rPr>
          <w:rFonts w:ascii="Times New Roman" w:hAnsi="Times New Roman" w:hint="eastAsia"/>
          <w:sz w:val="24"/>
        </w:rPr>
        <w:t>, Han Zhou</w:t>
      </w:r>
      <w:r w:rsidRPr="009F1AA2">
        <w:rPr>
          <w:rFonts w:ascii="Times New Roman" w:hAnsi="Times New Roman"/>
          <w:sz w:val="24"/>
          <w:vertAlign w:val="superscript"/>
        </w:rPr>
        <w:t xml:space="preserve"> </w:t>
      </w:r>
      <w:proofErr w:type="spellStart"/>
      <w:r w:rsidRPr="009F1AA2">
        <w:rPr>
          <w:rFonts w:ascii="Times New Roman" w:hAnsi="Times New Roman"/>
          <w:sz w:val="24"/>
          <w:vertAlign w:val="superscript"/>
        </w:rPr>
        <w:t>a,</w:t>
      </w:r>
      <w:r w:rsidRPr="009F1AA2">
        <w:rPr>
          <w:rFonts w:ascii="Times New Roman" w:hAnsi="Times New Roman" w:hint="eastAsia"/>
          <w:sz w:val="24"/>
          <w:vertAlign w:val="superscript"/>
        </w:rPr>
        <w:t>b</w:t>
      </w:r>
      <w:proofErr w:type="spellEnd"/>
      <w:r w:rsidRPr="009F1AA2">
        <w:rPr>
          <w:rFonts w:ascii="Times New Roman" w:hAnsi="Times New Roman" w:hint="eastAsia"/>
          <w:sz w:val="24"/>
        </w:rPr>
        <w:t>, Wenjie Yuan</w:t>
      </w:r>
      <w:r w:rsidRPr="009F1AA2">
        <w:rPr>
          <w:rFonts w:ascii="Times New Roman" w:hAnsi="Times New Roman"/>
          <w:sz w:val="24"/>
          <w:vertAlign w:val="superscript"/>
        </w:rPr>
        <w:t xml:space="preserve"> </w:t>
      </w:r>
      <w:r w:rsidRPr="009F1AA2">
        <w:rPr>
          <w:rFonts w:ascii="Times New Roman" w:hAnsi="Times New Roman" w:hint="eastAsia"/>
          <w:sz w:val="24"/>
          <w:vertAlign w:val="superscript"/>
        </w:rPr>
        <w:t>b</w:t>
      </w:r>
      <w:r w:rsidRPr="009F1AA2">
        <w:rPr>
          <w:rFonts w:ascii="Times New Roman" w:hAnsi="Times New Roman" w:hint="eastAsia"/>
          <w:sz w:val="24"/>
        </w:rPr>
        <w:t>,</w:t>
      </w:r>
      <w:r w:rsidRPr="009F1AA2">
        <w:rPr>
          <w:rFonts w:ascii="Times New Roman" w:hAnsi="Times New Roman"/>
          <w:sz w:val="24"/>
        </w:rPr>
        <w:t xml:space="preserve"> </w:t>
      </w:r>
      <w:r w:rsidR="00812FB2">
        <w:rPr>
          <w:rFonts w:ascii="Times New Roman" w:hAnsi="Times New Roman" w:hint="eastAsia"/>
          <w:sz w:val="24"/>
        </w:rPr>
        <w:t>Fan</w:t>
      </w:r>
      <w:r w:rsidR="00812FB2" w:rsidRPr="009F1AA2">
        <w:rPr>
          <w:rFonts w:ascii="Times New Roman" w:hAnsi="Times New Roman"/>
          <w:sz w:val="24"/>
        </w:rPr>
        <w:t xml:space="preserve"> </w:t>
      </w:r>
      <w:r w:rsidR="00812FB2">
        <w:rPr>
          <w:rFonts w:ascii="Times New Roman" w:hAnsi="Times New Roman" w:hint="eastAsia"/>
          <w:sz w:val="24"/>
        </w:rPr>
        <w:t>Liu</w:t>
      </w:r>
      <w:r w:rsidR="00812FB2" w:rsidRPr="009F1AA2">
        <w:rPr>
          <w:rFonts w:ascii="Times New Roman" w:hAnsi="Times New Roman" w:hint="eastAsia"/>
          <w:sz w:val="24"/>
        </w:rPr>
        <w:t xml:space="preserve"> </w:t>
      </w:r>
      <w:r w:rsidR="00812FB2" w:rsidRPr="009F1AA2">
        <w:rPr>
          <w:rFonts w:ascii="Times New Roman" w:hAnsi="Times New Roman"/>
          <w:sz w:val="24"/>
          <w:vertAlign w:val="superscript"/>
        </w:rPr>
        <w:t>a</w:t>
      </w:r>
      <w:r w:rsidR="00812FB2">
        <w:rPr>
          <w:rFonts w:ascii="Times New Roman" w:hAnsi="Times New Roman" w:hint="eastAsia"/>
          <w:sz w:val="24"/>
          <w:vertAlign w:val="superscript"/>
        </w:rPr>
        <w:t xml:space="preserve"> </w:t>
      </w:r>
      <w:r w:rsidR="00812FB2">
        <w:rPr>
          <w:rFonts w:ascii="Times New Roman" w:hAnsi="Times New Roman" w:hint="eastAsia"/>
          <w:sz w:val="24"/>
        </w:rPr>
        <w:t>,</w:t>
      </w:r>
      <w:r w:rsidRPr="009F1AA2">
        <w:rPr>
          <w:rFonts w:ascii="Times New Roman" w:hAnsi="Times New Roman"/>
          <w:sz w:val="24"/>
        </w:rPr>
        <w:t>Ye Fang</w:t>
      </w:r>
      <w:r w:rsidRPr="009F1AA2">
        <w:rPr>
          <w:rFonts w:ascii="Times New Roman" w:hAnsi="Times New Roman" w:hint="eastAsia"/>
          <w:sz w:val="24"/>
        </w:rPr>
        <w:t xml:space="preserve"> </w:t>
      </w:r>
      <w:r w:rsidRPr="009F1AA2">
        <w:rPr>
          <w:rFonts w:ascii="Times New Roman" w:hAnsi="Times New Roman"/>
          <w:sz w:val="24"/>
          <w:vertAlign w:val="superscript"/>
        </w:rPr>
        <w:t>a,</w:t>
      </w:r>
      <w:r w:rsidRPr="009F1AA2">
        <w:rPr>
          <w:rFonts w:ascii="Times New Roman" w:hAnsi="Times New Roman"/>
          <w:sz w:val="24"/>
        </w:rPr>
        <w:t>*,</w:t>
      </w:r>
      <w:r w:rsidRPr="009F1AA2">
        <w:rPr>
          <w:rFonts w:ascii="Times New Roman" w:hAnsi="Times New Roman" w:hint="eastAsia"/>
          <w:sz w:val="24"/>
        </w:rPr>
        <w:t xml:space="preserve"> </w:t>
      </w:r>
      <w:proofErr w:type="spellStart"/>
      <w:r w:rsidRPr="009F1AA2">
        <w:rPr>
          <w:rFonts w:ascii="Times New Roman" w:hAnsi="Times New Roman"/>
          <w:sz w:val="24"/>
        </w:rPr>
        <w:t>Xinmiao</w:t>
      </w:r>
      <w:proofErr w:type="spellEnd"/>
      <w:r w:rsidRPr="009F1AA2">
        <w:rPr>
          <w:rFonts w:ascii="Times New Roman" w:hAnsi="Times New Roman"/>
          <w:sz w:val="24"/>
        </w:rPr>
        <w:t xml:space="preserve"> Liang </w:t>
      </w:r>
      <w:proofErr w:type="spellStart"/>
      <w:r w:rsidRPr="009F1AA2">
        <w:rPr>
          <w:rFonts w:ascii="Times New Roman" w:hAnsi="Times New Roman"/>
          <w:sz w:val="24"/>
          <w:vertAlign w:val="superscript"/>
        </w:rPr>
        <w:t>a,</w:t>
      </w:r>
      <w:r w:rsidRPr="009F1AA2">
        <w:rPr>
          <w:rFonts w:ascii="Times New Roman" w:hAnsi="Times New Roman" w:hint="eastAsia"/>
          <w:sz w:val="24"/>
          <w:vertAlign w:val="superscript"/>
        </w:rPr>
        <w:t>b</w:t>
      </w:r>
      <w:proofErr w:type="spellEnd"/>
      <w:r w:rsidRPr="009F1AA2">
        <w:rPr>
          <w:rFonts w:ascii="Times New Roman" w:hAnsi="Times New Roman" w:hint="eastAsia"/>
          <w:sz w:val="24"/>
          <w:vertAlign w:val="superscript"/>
        </w:rPr>
        <w:t>,</w:t>
      </w:r>
      <w:r w:rsidRPr="009F1AA2">
        <w:rPr>
          <w:rFonts w:ascii="Times New Roman" w:hAnsi="Times New Roman"/>
          <w:sz w:val="24"/>
        </w:rPr>
        <w:t>*</w:t>
      </w:r>
    </w:p>
    <w:p w14:paraId="589B1CD4" w14:textId="77777777" w:rsidR="00433054" w:rsidRPr="009F1AA2" w:rsidRDefault="00433054" w:rsidP="00433054">
      <w:pPr>
        <w:spacing w:line="360" w:lineRule="auto"/>
        <w:rPr>
          <w:rFonts w:ascii="Times New Roman" w:hAnsi="Times New Roman"/>
          <w:sz w:val="24"/>
        </w:rPr>
      </w:pPr>
      <w:r w:rsidRPr="009F1AA2">
        <w:rPr>
          <w:rFonts w:ascii="Times New Roman" w:hAnsi="Times New Roman" w:hint="eastAsia"/>
          <w:sz w:val="24"/>
          <w:vertAlign w:val="superscript"/>
        </w:rPr>
        <w:t>a</w:t>
      </w:r>
      <w:r w:rsidRPr="009F1AA2">
        <w:rPr>
          <w:rFonts w:ascii="Times New Roman" w:hAnsi="Times New Roman"/>
          <w:sz w:val="24"/>
        </w:rPr>
        <w:t xml:space="preserve"> Key Laboratory of Phytochemistry and Natural Medicines, Dalian Institute of Chemical Physics, Chinese Academy of Sciences, Dalian 116023, China</w:t>
      </w:r>
    </w:p>
    <w:p w14:paraId="51ADDAD0" w14:textId="77777777" w:rsidR="00433054" w:rsidRPr="009F1AA2" w:rsidRDefault="00433054" w:rsidP="00433054">
      <w:pPr>
        <w:spacing w:line="360" w:lineRule="auto"/>
        <w:rPr>
          <w:rFonts w:ascii="Times New Roman" w:hAnsi="Times New Roman"/>
          <w:sz w:val="24"/>
        </w:rPr>
      </w:pPr>
      <w:r w:rsidRPr="009F1AA2">
        <w:rPr>
          <w:rFonts w:ascii="Times New Roman" w:hAnsi="Times New Roman" w:hint="eastAsia"/>
          <w:sz w:val="24"/>
          <w:vertAlign w:val="superscript"/>
        </w:rPr>
        <w:t>b</w:t>
      </w:r>
      <w:r w:rsidRPr="009F1AA2">
        <w:rPr>
          <w:rFonts w:ascii="Times New Roman" w:hAnsi="Times New Roman" w:hint="eastAsia"/>
          <w:sz w:val="24"/>
        </w:rPr>
        <w:t xml:space="preserve"> </w:t>
      </w:r>
      <w:r w:rsidRPr="009F1AA2">
        <w:rPr>
          <w:rFonts w:ascii="Times New Roman" w:hAnsi="Times New Roman"/>
          <w:sz w:val="24"/>
        </w:rPr>
        <w:t xml:space="preserve">Jiangxi Provincial Key Laboratory for Pharmacodynamic Material Basis of Traditional Chinese Medicine, </w:t>
      </w:r>
      <w:proofErr w:type="spellStart"/>
      <w:r w:rsidRPr="009F1AA2">
        <w:rPr>
          <w:rFonts w:ascii="Times New Roman" w:hAnsi="Times New Roman"/>
          <w:sz w:val="24"/>
        </w:rPr>
        <w:t>Ganjiang</w:t>
      </w:r>
      <w:proofErr w:type="spellEnd"/>
      <w:r w:rsidRPr="009F1AA2">
        <w:rPr>
          <w:rFonts w:ascii="Times New Roman" w:hAnsi="Times New Roman"/>
          <w:sz w:val="24"/>
        </w:rPr>
        <w:t xml:space="preserve"> Chinese Medicine Innovation Center, Nanchang 330000, China</w:t>
      </w:r>
    </w:p>
    <w:p w14:paraId="15B049B0" w14:textId="77777777" w:rsidR="00433054" w:rsidRPr="009F1AA2" w:rsidRDefault="00433054" w:rsidP="00433054">
      <w:pPr>
        <w:spacing w:line="360" w:lineRule="auto"/>
        <w:rPr>
          <w:rFonts w:ascii="Times New Roman" w:hAnsi="Times New Roman"/>
          <w:sz w:val="24"/>
        </w:rPr>
      </w:pPr>
      <w:r w:rsidRPr="009F1AA2">
        <w:rPr>
          <w:rFonts w:ascii="Times New Roman" w:hAnsi="Times New Roman"/>
          <w:sz w:val="24"/>
        </w:rPr>
        <w:t>* Corresponding authors:</w:t>
      </w:r>
      <w:r w:rsidRPr="009F1AA2">
        <w:rPr>
          <w:rFonts w:ascii="Times New Roman" w:hAnsi="Times New Roman" w:hint="eastAsia"/>
          <w:sz w:val="24"/>
        </w:rPr>
        <w:t xml:space="preserve"> Ye Fang</w:t>
      </w:r>
      <w:r w:rsidRPr="009F1AA2">
        <w:rPr>
          <w:rFonts w:ascii="Times New Roman" w:hAnsi="Times New Roman"/>
          <w:sz w:val="24"/>
        </w:rPr>
        <w:t xml:space="preserve">, </w:t>
      </w:r>
      <w:proofErr w:type="spellStart"/>
      <w:r w:rsidRPr="009F1AA2">
        <w:rPr>
          <w:rFonts w:ascii="Times New Roman" w:hAnsi="Times New Roman" w:hint="eastAsia"/>
          <w:sz w:val="24"/>
        </w:rPr>
        <w:t>Xinmiao</w:t>
      </w:r>
      <w:proofErr w:type="spellEnd"/>
      <w:r w:rsidRPr="009F1AA2">
        <w:rPr>
          <w:rFonts w:ascii="Times New Roman" w:hAnsi="Times New Roman" w:hint="eastAsia"/>
          <w:sz w:val="24"/>
        </w:rPr>
        <w:t xml:space="preserve"> Liang</w:t>
      </w:r>
    </w:p>
    <w:p w14:paraId="27079C89" w14:textId="77777777" w:rsidR="00433054" w:rsidRPr="009F1AA2" w:rsidRDefault="00433054" w:rsidP="00433054">
      <w:pPr>
        <w:spacing w:line="360" w:lineRule="auto"/>
        <w:rPr>
          <w:rFonts w:ascii="Times New Roman" w:hAnsi="Times New Roman"/>
          <w:sz w:val="24"/>
        </w:rPr>
      </w:pPr>
      <w:r w:rsidRPr="009F1AA2">
        <w:rPr>
          <w:rFonts w:ascii="Times New Roman" w:hAnsi="Times New Roman"/>
          <w:sz w:val="24"/>
        </w:rPr>
        <w:t xml:space="preserve">Tel.: +86 411 84379519; </w:t>
      </w:r>
      <w:r w:rsidRPr="009F1AA2">
        <w:rPr>
          <w:rFonts w:ascii="Times New Roman" w:hAnsi="Times New Roman" w:hint="eastAsia"/>
          <w:sz w:val="24"/>
        </w:rPr>
        <w:t>f</w:t>
      </w:r>
      <w:r w:rsidRPr="009F1AA2">
        <w:rPr>
          <w:rFonts w:ascii="Times New Roman" w:hAnsi="Times New Roman"/>
          <w:sz w:val="24"/>
        </w:rPr>
        <w:t>ax: +86 411 84379539.</w:t>
      </w:r>
    </w:p>
    <w:p w14:paraId="6A0D0511" w14:textId="77777777" w:rsidR="00433054" w:rsidRPr="009F1AA2" w:rsidRDefault="00433054" w:rsidP="00433054">
      <w:pPr>
        <w:spacing w:line="360" w:lineRule="auto"/>
        <w:rPr>
          <w:rFonts w:ascii="Times New Roman" w:hAnsi="Times New Roman"/>
          <w:sz w:val="24"/>
        </w:rPr>
      </w:pPr>
      <w:r w:rsidRPr="009F1AA2">
        <w:rPr>
          <w:rFonts w:ascii="Times New Roman" w:hAnsi="Times New Roman"/>
          <w:sz w:val="24"/>
        </w:rPr>
        <w:t xml:space="preserve">E-mail addresses: </w:t>
      </w:r>
      <w:r w:rsidRPr="009F1AA2">
        <w:rPr>
          <w:rFonts w:ascii="Times New Roman" w:hAnsi="Times New Roman" w:hint="eastAsia"/>
          <w:sz w:val="24"/>
        </w:rPr>
        <w:t>fangye</w:t>
      </w:r>
      <w:r w:rsidRPr="009F1AA2">
        <w:rPr>
          <w:rFonts w:ascii="Times New Roman" w:hAnsi="Times New Roman"/>
          <w:sz w:val="24"/>
        </w:rPr>
        <w:t xml:space="preserve">@dicp.ac.cn, </w:t>
      </w:r>
      <w:r w:rsidRPr="009F1AA2">
        <w:rPr>
          <w:rFonts w:ascii="Times New Roman" w:hAnsi="Times New Roman" w:hint="eastAsia"/>
          <w:sz w:val="24"/>
        </w:rPr>
        <w:t>liangxm@dicp.ac.cn</w:t>
      </w:r>
    </w:p>
    <w:p w14:paraId="3672544B" w14:textId="77777777" w:rsidR="00433054" w:rsidRPr="009F1AA2" w:rsidRDefault="00433054" w:rsidP="00433054">
      <w:pPr>
        <w:spacing w:line="360" w:lineRule="auto"/>
        <w:rPr>
          <w:rFonts w:ascii="Times New Roman" w:hAnsi="Times New Roman"/>
          <w:b/>
          <w:bCs/>
          <w:sz w:val="24"/>
        </w:rPr>
      </w:pPr>
    </w:p>
    <w:p w14:paraId="4DA09011" w14:textId="77777777" w:rsidR="00172327" w:rsidRPr="009F1AA2" w:rsidRDefault="00172327">
      <w:pPr>
        <w:sectPr w:rsidR="00172327" w:rsidRPr="009F1AA2" w:rsidSect="00172327">
          <w:footerReference w:type="default" r:id="rId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B1CCB95" w14:textId="77777777" w:rsidR="009D7595" w:rsidRPr="009F1AA2" w:rsidRDefault="009D7595"/>
    <w:p w14:paraId="55F3C15B" w14:textId="15D262F8" w:rsidR="0043393B" w:rsidRPr="009F1AA2" w:rsidRDefault="0043393B">
      <w:pPr>
        <w:rPr>
          <w:rFonts w:ascii="Times New Roman" w:hAnsi="Times New Roman" w:cs="Times New Roman"/>
        </w:rPr>
      </w:pPr>
      <w:r w:rsidRPr="009F1AA2">
        <w:rPr>
          <w:rFonts w:ascii="Times New Roman" w:hAnsi="Times New Roman" w:cs="Times New Roman"/>
          <w:b/>
          <w:bCs/>
        </w:rPr>
        <w:t>Table S1</w:t>
      </w:r>
      <w:r w:rsidRPr="009F1AA2">
        <w:rPr>
          <w:rFonts w:ascii="Times New Roman" w:hAnsi="Times New Roman" w:cs="Times New Roman"/>
        </w:rPr>
        <w:t xml:space="preserve"> </w:t>
      </w:r>
      <w:r w:rsidR="00002026" w:rsidRPr="009F1AA2">
        <w:rPr>
          <w:rFonts w:ascii="Times New Roman" w:hAnsi="Times New Roman" w:cs="Times New Roman"/>
        </w:rPr>
        <w:t>Class A GPCR biased ligands</w:t>
      </w:r>
      <w:r w:rsidR="000338ED" w:rsidRPr="009F1AA2">
        <w:rPr>
          <w:rFonts w:ascii="Times New Roman" w:hAnsi="Times New Roman" w:cs="Times New Roman" w:hint="eastAsia"/>
        </w:rPr>
        <w:t>.</w:t>
      </w:r>
    </w:p>
    <w:tbl>
      <w:tblPr>
        <w:tblStyle w:val="61"/>
        <w:tblW w:w="5000" w:type="pct"/>
        <w:tblLook w:val="04A0" w:firstRow="1" w:lastRow="0" w:firstColumn="1" w:lastColumn="0" w:noHBand="0" w:noVBand="1"/>
      </w:tblPr>
      <w:tblGrid>
        <w:gridCol w:w="586"/>
        <w:gridCol w:w="2247"/>
        <w:gridCol w:w="994"/>
        <w:gridCol w:w="1276"/>
        <w:gridCol w:w="2267"/>
        <w:gridCol w:w="4963"/>
        <w:gridCol w:w="1625"/>
      </w:tblGrid>
      <w:tr w:rsidR="008F2D03" w:rsidRPr="005B4529" w14:paraId="03D6FE47" w14:textId="4C057B93" w:rsidTr="005428E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5AA187C" w14:textId="74FA65CB" w:rsidR="0031339B" w:rsidRPr="005B4529" w:rsidRDefault="0031339B" w:rsidP="009D7595">
            <w:pPr>
              <w:widowControl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.</w:t>
            </w:r>
          </w:p>
        </w:tc>
        <w:tc>
          <w:tcPr>
            <w:tcW w:w="805" w:type="pct"/>
            <w:shd w:val="clear" w:color="auto" w:fill="auto"/>
            <w:noWrap/>
            <w:hideMark/>
          </w:tcPr>
          <w:p w14:paraId="0F605F5D" w14:textId="19330741" w:rsidR="0031339B" w:rsidRPr="005B4529" w:rsidRDefault="0031339B" w:rsidP="009D7595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Receptor family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F3725F5" w14:textId="7E45F60C" w:rsidR="0031339B" w:rsidRPr="005B4529" w:rsidRDefault="0031339B" w:rsidP="009D7595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rget</w:t>
            </w:r>
          </w:p>
        </w:tc>
        <w:tc>
          <w:tcPr>
            <w:tcW w:w="457" w:type="pct"/>
            <w:shd w:val="clear" w:color="auto" w:fill="auto"/>
          </w:tcPr>
          <w:p w14:paraId="5BDB64E4" w14:textId="201DC932" w:rsidR="0031339B" w:rsidRPr="005B4529" w:rsidRDefault="0031339B" w:rsidP="009D7595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ame in main text</w:t>
            </w:r>
          </w:p>
        </w:tc>
        <w:tc>
          <w:tcPr>
            <w:tcW w:w="812" w:type="pct"/>
            <w:shd w:val="clear" w:color="auto" w:fill="auto"/>
            <w:hideMark/>
          </w:tcPr>
          <w:p w14:paraId="01B82A88" w14:textId="4E7BCBCA" w:rsidR="0031339B" w:rsidRPr="005B4529" w:rsidRDefault="0031339B" w:rsidP="009D7595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Ligand </w:t>
            </w:r>
          </w:p>
        </w:tc>
        <w:tc>
          <w:tcPr>
            <w:tcW w:w="1778" w:type="pct"/>
            <w:shd w:val="clear" w:color="auto" w:fill="auto"/>
            <w:hideMark/>
          </w:tcPr>
          <w:p w14:paraId="20A90DB5" w14:textId="11DB1AC6" w:rsidR="0031339B" w:rsidRPr="005B4529" w:rsidRDefault="00D23382" w:rsidP="009D7595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hint="eastAsia"/>
                <w:b w:val="0"/>
                <w:bCs w:val="0"/>
                <w:color w:val="auto"/>
                <w:kern w:val="0"/>
                <w:sz w:val="18"/>
                <w:szCs w:val="18"/>
              </w:rPr>
              <w:t>B</w:t>
            </w:r>
            <w:r w:rsidRPr="005B4529">
              <w:rPr>
                <w:rFonts w:ascii="Times New Roman" w:eastAsia="等线" w:hAnsi="Times New Roman"/>
                <w:b w:val="0"/>
                <w:bCs w:val="0"/>
                <w:color w:val="auto"/>
                <w:kern w:val="0"/>
                <w:sz w:val="18"/>
                <w:szCs w:val="18"/>
              </w:rPr>
              <w:t>iased signaling</w:t>
            </w:r>
            <w:r w:rsidR="0031339B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96290C5" w14:textId="4AF1F6D8" w:rsidR="0031339B" w:rsidRPr="005B4529" w:rsidRDefault="0031339B" w:rsidP="009D7595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eference</w:t>
            </w:r>
          </w:p>
        </w:tc>
      </w:tr>
      <w:tr w:rsidR="008F2D03" w:rsidRPr="005B4529" w14:paraId="504E8985" w14:textId="25588B4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1D03A7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9E58BF5" w14:textId="797A3F0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6372F9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2AF52DBD" w14:textId="430EA9B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2E2A6C4F" w14:textId="0ABA5FA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</w:t>
            </w:r>
          </w:p>
        </w:tc>
        <w:tc>
          <w:tcPr>
            <w:tcW w:w="1778" w:type="pct"/>
            <w:shd w:val="clear" w:color="auto" w:fill="auto"/>
            <w:hideMark/>
          </w:tcPr>
          <w:p w14:paraId="1C0CDA80" w14:textId="4FD7972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0E478CA" w14:textId="48D43EF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HJvdGg8L0F1dGhvcj48WWVhcj4yMDE1PC9ZZWFyPjxS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</w:fldData>
              </w:fldChar>
            </w:r>
            <w:r w:rsidR="005900B1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HJvdGg8L0F1dGhvcj48WWVhcj4yMDE1PC9ZZWFyPjxS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</w:fldData>
              </w:fldChar>
            </w:r>
            <w:r w:rsidR="005900B1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E2006F" w:rsidRPr="005B4529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DF1543F" w14:textId="67FAAE3A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B073752" w14:textId="77777777" w:rsidR="0031339B" w:rsidRPr="005B4529" w:rsidRDefault="0031339B" w:rsidP="000F6A4C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FFE958B" w14:textId="0C60DCE7" w:rsidR="0031339B" w:rsidRPr="005B4529" w:rsidRDefault="0031339B" w:rsidP="000F6A4C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4BBFAB9" w14:textId="77777777" w:rsidR="0031339B" w:rsidRPr="005B4529" w:rsidRDefault="0031339B" w:rsidP="000F6A4C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658A0ED8" w14:textId="3B516530" w:rsidR="0031339B" w:rsidRPr="005B4529" w:rsidRDefault="0031339B" w:rsidP="000F6A4C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0A8E3D30" w14:textId="1AE886DA" w:rsidR="0031339B" w:rsidRPr="005B4529" w:rsidRDefault="0031339B" w:rsidP="000F6A4C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2</w:t>
            </w:r>
          </w:p>
        </w:tc>
        <w:tc>
          <w:tcPr>
            <w:tcW w:w="1778" w:type="pct"/>
            <w:shd w:val="clear" w:color="auto" w:fill="auto"/>
            <w:hideMark/>
          </w:tcPr>
          <w:p w14:paraId="4833E8F6" w14:textId="14CB8FA0" w:rsidR="0031339B" w:rsidRPr="005B4529" w:rsidRDefault="0031339B" w:rsidP="000F6A4C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6FAE6E7" w14:textId="6796F288" w:rsidR="0031339B" w:rsidRPr="005B4529" w:rsidRDefault="0031339B" w:rsidP="000F6A4C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HJvdGg8L0F1dGhvcj48WWVhcj4yMDE1PC9ZZWFyPjxS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</w:fldData>
              </w:fldChar>
            </w:r>
            <w:r w:rsidR="005900B1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HJvdGg8L0F1dGhvcj48WWVhcj4yMDE1PC9ZZWFyPjxS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</w:fldData>
              </w:fldChar>
            </w:r>
            <w:r w:rsidR="005900B1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E2006F" w:rsidRPr="005B4529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6C4C728" w14:textId="3278DAC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9EAD11C" w14:textId="77777777" w:rsidR="0031339B" w:rsidRPr="005B4529" w:rsidRDefault="0031339B" w:rsidP="000F6A4C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E39D060" w14:textId="5EE247D6" w:rsidR="0031339B" w:rsidRPr="005B4529" w:rsidRDefault="0031339B" w:rsidP="000F6A4C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AFBC466" w14:textId="77777777" w:rsidR="0031339B" w:rsidRPr="005B4529" w:rsidRDefault="0031339B" w:rsidP="000F6A4C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48E17AC0" w14:textId="3CA3A918" w:rsidR="0031339B" w:rsidRPr="005B4529" w:rsidRDefault="0031339B" w:rsidP="000F6A4C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17AA4883" w14:textId="7C685067" w:rsidR="0031339B" w:rsidRPr="005B4529" w:rsidRDefault="0031339B" w:rsidP="000F6A4C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4</w:t>
            </w:r>
          </w:p>
        </w:tc>
        <w:tc>
          <w:tcPr>
            <w:tcW w:w="1778" w:type="pct"/>
            <w:shd w:val="clear" w:color="auto" w:fill="auto"/>
            <w:hideMark/>
          </w:tcPr>
          <w:p w14:paraId="41E6AF37" w14:textId="3A4B1A6C" w:rsidR="0031339B" w:rsidRPr="005B4529" w:rsidRDefault="0031339B" w:rsidP="000F6A4C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16CBF61" w14:textId="58504342" w:rsidR="0031339B" w:rsidRPr="005B4529" w:rsidRDefault="0031339B" w:rsidP="000F6A4C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HJvdGg8L0F1dGhvcj48WWVhcj4yMDE1PC9ZZWFyPjxS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</w:fldData>
              </w:fldChar>
            </w:r>
            <w:r w:rsidR="005900B1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HJvdGg8L0F1dGhvcj48WWVhcj4yMDE1PC9ZZWFyPjxS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</w:fldData>
              </w:fldChar>
            </w:r>
            <w:r w:rsidR="005900B1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E2006F" w:rsidRPr="005B4529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21F9567" w14:textId="23F6DEF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773562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6191F53" w14:textId="3064D60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CD38C2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5CE0008F" w14:textId="6D9AE29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5AB51F5E" w14:textId="0D2EF0F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LX-101 (F15599)</w:t>
            </w:r>
          </w:p>
        </w:tc>
        <w:tc>
          <w:tcPr>
            <w:tcW w:w="1778" w:type="pct"/>
            <w:shd w:val="clear" w:color="auto" w:fill="auto"/>
            <w:hideMark/>
          </w:tcPr>
          <w:p w14:paraId="3AE1C50C" w14:textId="6E417F4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pERK1/2 over 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recruitment or </w:t>
            </w:r>
            <w:bookmarkStart w:id="0" w:name="_Hlk175319374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bookmarkEnd w:id="0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50D41400" w14:textId="54E1CD2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ZXdtYW4tVGFuY3JlZGk8L0F1dGhvcj48WWVhcj4yMDA5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ZXdtYW4tVGFuY3JlZGk8L0F1dGhvcj48WWVhcj4yMDA5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, 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39A2B04" w14:textId="73102A4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7F321F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0B36648" w14:textId="0EBD1C4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D67A7E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5DE869ED" w14:textId="69F2E79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3CA046C5" w14:textId="24319B5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LX-112 (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efiradol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)</w:t>
            </w:r>
          </w:p>
        </w:tc>
        <w:tc>
          <w:tcPr>
            <w:tcW w:w="1778" w:type="pct"/>
            <w:shd w:val="clear" w:color="auto" w:fill="auto"/>
            <w:hideMark/>
          </w:tcPr>
          <w:p w14:paraId="416F101C" w14:textId="43974296" w:rsidR="0031339B" w:rsidRPr="005B4529" w:rsidRDefault="004903EE" w:rsidP="005900B1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pERK1/2 over 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recruitment or 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4E32BD4F" w14:textId="2A772BD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ZXdtYW4tVGFuY3JlZGk8L0F1dGhvcj48WWVhcj4yMDE3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ZXdtYW4tVGFuY3JlZGk8L0F1dGhvcj48WWVhcj4yMDE3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, 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245960F" w14:textId="0B955F8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232A37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C711DFC" w14:textId="156AEDD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A9804B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53AC6A8C" w14:textId="26AC2D2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04FACFB5" w14:textId="3834910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LX-260 (Compound 44)</w:t>
            </w:r>
          </w:p>
        </w:tc>
        <w:tc>
          <w:tcPr>
            <w:tcW w:w="1778" w:type="pct"/>
            <w:shd w:val="clear" w:color="auto" w:fill="auto"/>
            <w:hideMark/>
          </w:tcPr>
          <w:p w14:paraId="23C3BDD8" w14:textId="570403C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inhibition, 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 and</w:t>
            </w:r>
            <w:r w:rsidRPr="005B4529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7C7ECA75" w14:textId="3C22E7B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IwPC9Z
ZWFyPjxSZWNOdW0+MTY4PC9SZWNOdW0+PERpc3BsYXlUZXh0PjxzdHlsZSBmYWNlPSJzdXBlcnNj
cmlwdCI+WzNdPC9zdHlsZT48L0Rpc3BsYXlUZXh0PjxyZWNvcmQ+PHJlYy1udW1iZXI+MTY4PC9y
ZWMtbnVtYmVyPjxmb3JlaWduLWtleXM+PGtleSBhcHA9IkVOIiBkYi1pZD0icnd4eDB4ejJpZnph
em1lMDkyN3YwdnZjNWZ0eHJ3enIwcHhlIiB0aW1lc3RhbXA9IjE3MjM4ODQ1MjEiPjE2OD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TGF0YWN6LCBHLjwvYXV0aG9yPjxhdXRob3I+UHJ6ZWpjem93c2thLVBvbWllcm55LCBLLjwvYXV0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IwPC9Z
ZWFyPjxSZWNOdW0+MTY4PC9SZWNOdW0+PERpc3BsYXlUZXh0PjxzdHlsZSBmYWNlPSJzdXBlcnNj
cmlwdCI+WzNdPC9zdHlsZT48L0Rpc3BsYXlUZXh0PjxyZWNvcmQ+PHJlYy1udW1iZXI+MTY4PC9y
ZWMtbnVtYmVyPjxmb3JlaWduLWtleXM+PGtleSBhcHA9IkVOIiBkYi1pZD0icnd4eDB4ejJpZnph
em1lMDkyN3YwdnZjNWZ0eHJ3enIwcHhlIiB0aW1lc3RhbXA9IjE3MjM4ODQ1MjEiPjE2OD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TGF0YWN6LCBHLjwvYXV0aG9yPjxhdXRob3I+UHJ6ZWpjem93c2thLVBvbWllcm55LCBLLjwvYXV0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CF441C6" w14:textId="2729D37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9F8149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29A6577" w14:textId="2BB6416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833398E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0D5A3069" w14:textId="364D171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7033E6AF" w14:textId="18804EC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LX-249 (Compound 56)</w:t>
            </w:r>
          </w:p>
        </w:tc>
        <w:tc>
          <w:tcPr>
            <w:tcW w:w="1778" w:type="pct"/>
            <w:shd w:val="clear" w:color="auto" w:fill="auto"/>
            <w:hideMark/>
          </w:tcPr>
          <w:p w14:paraId="2A3F6F9A" w14:textId="28A953F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 over pERK1/2, cAMP inhibition and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0AA2DB98" w14:textId="0423BD9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IwPC9Z
ZWFyPjxSZWNOdW0+MTY4PC9SZWNOdW0+PERpc3BsYXlUZXh0PjxzdHlsZSBmYWNlPSJzdXBlcnNj
cmlwdCI+WzNdPC9zdHlsZT48L0Rpc3BsYXlUZXh0PjxyZWNvcmQ+PHJlYy1udW1iZXI+MTY4PC9y
ZWMtbnVtYmVyPjxmb3JlaWduLWtleXM+PGtleSBhcHA9IkVOIiBkYi1pZD0icnd4eDB4ejJpZnph
em1lMDkyN3YwdnZjNWZ0eHJ3enIwcHhlIiB0aW1lc3RhbXA9IjE3MjM4ODQ1MjEiPjE2OD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TGF0YWN6LCBHLjwvYXV0aG9yPjxhdXRob3I+UHJ6ZWpjem93c2thLVBvbWllcm55LCBLLjwvYXV0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IwPC9Z
ZWFyPjxSZWNOdW0+MTY4PC9SZWNOdW0+PERpc3BsYXlUZXh0PjxzdHlsZSBmYWNlPSJzdXBlcnNj
cmlwdCI+WzNdPC9zdHlsZT48L0Rpc3BsYXlUZXh0PjxyZWNvcmQ+PHJlYy1udW1iZXI+MTY4PC9y
ZWMtbnVtYmVyPjxmb3JlaWduLWtleXM+PGtleSBhcHA9IkVOIiBkYi1pZD0icnd4eDB4ejJpZnph
em1lMDkyN3YwdnZjNWZ0eHJ3enIwcHhlIiB0aW1lc3RhbXA9IjE3MjM4ODQ1MjEiPjE2OD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TGF0YWN6LCBHLjwvYXV0aG9yPjxhdXRob3I+UHJ6ZWpjem93c2thLVBvbWllcm55LCBLLjwvYXV0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4A0E151" w14:textId="24CF1BC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9B0B11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18C3E92" w14:textId="0D39B3B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C49214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105A8F9B" w14:textId="38A7FE3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3C8DBFFC" w14:textId="57FFEE0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4</w:t>
            </w:r>
          </w:p>
        </w:tc>
        <w:tc>
          <w:tcPr>
            <w:tcW w:w="1778" w:type="pct"/>
            <w:shd w:val="clear" w:color="auto" w:fill="auto"/>
            <w:hideMark/>
          </w:tcPr>
          <w:p w14:paraId="68B9C7AC" w14:textId="7FEA5EA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inhibition</w:t>
            </w:r>
          </w:p>
        </w:tc>
        <w:tc>
          <w:tcPr>
            <w:tcW w:w="582" w:type="pct"/>
            <w:shd w:val="clear" w:color="auto" w:fill="auto"/>
          </w:tcPr>
          <w:p w14:paraId="3868842B" w14:textId="169ACC6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C67EBCB" w14:textId="1CA3434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AE3C2C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AF09B3F" w14:textId="0A87E83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B8089E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3229F8A3" w14:textId="1FCFC36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3D37C188" w14:textId="27B25B3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LX-204 (compound 17)</w:t>
            </w:r>
          </w:p>
        </w:tc>
        <w:tc>
          <w:tcPr>
            <w:tcW w:w="1778" w:type="pct"/>
            <w:shd w:val="clear" w:color="auto" w:fill="auto"/>
            <w:hideMark/>
          </w:tcPr>
          <w:p w14:paraId="1E208C96" w14:textId="3B6607A8" w:rsidR="0031339B" w:rsidRPr="005B4529" w:rsidRDefault="009A68B2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inhibition, 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 and</w:t>
            </w:r>
            <w:r w:rsidRPr="005B4529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3E58FCF2" w14:textId="6E9F7AA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7C266D7" w14:textId="76EC96F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50CD7E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9CDBB36" w14:textId="2EB3DC0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493F92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673AED3D" w14:textId="0087BD8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0BCB4F80" w14:textId="0F345F5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27</w:t>
            </w:r>
          </w:p>
        </w:tc>
        <w:tc>
          <w:tcPr>
            <w:tcW w:w="1778" w:type="pct"/>
            <w:shd w:val="clear" w:color="auto" w:fill="auto"/>
            <w:hideMark/>
          </w:tcPr>
          <w:p w14:paraId="38D340FD" w14:textId="6A7B377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inhibition</w:t>
            </w:r>
            <w:r w:rsidR="009A68B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 w:rsidR="000D1094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or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</w:t>
            </w:r>
          </w:p>
        </w:tc>
        <w:tc>
          <w:tcPr>
            <w:tcW w:w="582" w:type="pct"/>
            <w:shd w:val="clear" w:color="auto" w:fill="auto"/>
          </w:tcPr>
          <w:p w14:paraId="6D67A33E" w14:textId="5A85587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026B042" w14:textId="3BEE7FE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5B0B1B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7F02890" w14:textId="18C481B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350E9B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1A3147B0" w14:textId="727DC01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1222DD50" w14:textId="5AAC2C6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8-Oh-DPAT</w:t>
            </w:r>
          </w:p>
        </w:tc>
        <w:tc>
          <w:tcPr>
            <w:tcW w:w="1778" w:type="pct"/>
            <w:shd w:val="clear" w:color="auto" w:fill="auto"/>
            <w:hideMark/>
          </w:tcPr>
          <w:p w14:paraId="5C8B4E48" w14:textId="2B047C7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7AE916C" w14:textId="47CDDCF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FF30821" w14:textId="0F0DAC6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02FC00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744C8B8" w14:textId="269F168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4D4EE5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B</w:t>
            </w:r>
          </w:p>
        </w:tc>
        <w:tc>
          <w:tcPr>
            <w:tcW w:w="457" w:type="pct"/>
            <w:shd w:val="clear" w:color="auto" w:fill="auto"/>
          </w:tcPr>
          <w:p w14:paraId="31C34898" w14:textId="7D9895D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37C79176" w14:textId="6F97E89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-T1AM</w:t>
            </w:r>
          </w:p>
        </w:tc>
        <w:tc>
          <w:tcPr>
            <w:tcW w:w="1778" w:type="pct"/>
            <w:shd w:val="clear" w:color="auto" w:fill="auto"/>
            <w:hideMark/>
          </w:tcPr>
          <w:p w14:paraId="214DDDA5" w14:textId="6627F85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MP inhibition over PLC activation</w:t>
            </w:r>
          </w:p>
        </w:tc>
        <w:tc>
          <w:tcPr>
            <w:tcW w:w="582" w:type="pct"/>
            <w:shd w:val="clear" w:color="auto" w:fill="auto"/>
          </w:tcPr>
          <w:p w14:paraId="1A9BF943" w14:textId="026F03F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mF1bmlnPC9BdXRob3I+PFllYXI+MjAxODwvWWVhcj48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mF1bmlnPC9BdXRob3I+PFllYXI+MjAxODwvWWVhcj48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0AB434C" w14:textId="6CB62CE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DECBF3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98BD5FF" w14:textId="02E608D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49D62C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33D5BEFD" w14:textId="41B2B23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54E3C057" w14:textId="2BC4B16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5H-NBF</w:t>
            </w:r>
          </w:p>
        </w:tc>
        <w:tc>
          <w:tcPr>
            <w:tcW w:w="1778" w:type="pct"/>
            <w:shd w:val="clear" w:color="auto" w:fill="auto"/>
            <w:hideMark/>
          </w:tcPr>
          <w:p w14:paraId="532DF8C2" w14:textId="266FC96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23E537D1" w14:textId="1E690CB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D4A538D" w14:textId="2B9B12B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98A481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541A23D" w14:textId="0E71A9C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1F9B9A7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4742E0D2" w14:textId="48FB5AB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44541E0D" w14:textId="2A0CC73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5H-NBMD</w:t>
            </w:r>
          </w:p>
        </w:tc>
        <w:tc>
          <w:tcPr>
            <w:tcW w:w="1778" w:type="pct"/>
            <w:shd w:val="clear" w:color="auto" w:fill="auto"/>
            <w:hideMark/>
          </w:tcPr>
          <w:p w14:paraId="26C0EE42" w14:textId="298F129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728A188" w14:textId="2C23AB8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78E9D8E" w14:textId="6CC9D61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61151E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774104D" w14:textId="08FCD20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AA2502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7F288574" w14:textId="6DD456E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6FE91359" w14:textId="6BB7A4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5H-NBOH</w:t>
            </w:r>
          </w:p>
        </w:tc>
        <w:tc>
          <w:tcPr>
            <w:tcW w:w="1778" w:type="pct"/>
            <w:shd w:val="clear" w:color="auto" w:fill="auto"/>
            <w:hideMark/>
          </w:tcPr>
          <w:p w14:paraId="1D1A2CDD" w14:textId="70C838D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626272A" w14:textId="7872E75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45EF5D7" w14:textId="50B939C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C50CE7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53F0D21" w14:textId="4180913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E77BD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724C98C0" w14:textId="0615D04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41869A35" w14:textId="5094AA0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5H-NBOMe</w:t>
            </w:r>
          </w:p>
        </w:tc>
        <w:tc>
          <w:tcPr>
            <w:tcW w:w="1778" w:type="pct"/>
            <w:shd w:val="clear" w:color="auto" w:fill="auto"/>
            <w:hideMark/>
          </w:tcPr>
          <w:p w14:paraId="7770EB46" w14:textId="4C38723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6CEA074A" w14:textId="5E76729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7DFF7DA" w14:textId="6926A21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483763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A09F652" w14:textId="430C938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3B90FE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5C090D37" w14:textId="0DE3114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573614A6" w14:textId="7F8CEA6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4a</w:t>
            </w:r>
          </w:p>
        </w:tc>
        <w:tc>
          <w:tcPr>
            <w:tcW w:w="1778" w:type="pct"/>
            <w:shd w:val="clear" w:color="auto" w:fill="auto"/>
            <w:hideMark/>
          </w:tcPr>
          <w:p w14:paraId="387D60C9" w14:textId="2C83263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A24F7BE" w14:textId="1D32333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B935A60" w14:textId="4740EE0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071412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634273B" w14:textId="525BA26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9D1F5C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3A32C019" w14:textId="5B1A851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76CD8F21" w14:textId="624CDFC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4b</w:t>
            </w:r>
          </w:p>
        </w:tc>
        <w:tc>
          <w:tcPr>
            <w:tcW w:w="1778" w:type="pct"/>
            <w:shd w:val="clear" w:color="auto" w:fill="auto"/>
            <w:hideMark/>
          </w:tcPr>
          <w:p w14:paraId="3DAA372D" w14:textId="3E5DCB3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20F7FFEC" w14:textId="1475B6E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7FCE553" w14:textId="6521CCD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19B9BA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EFED2B0" w14:textId="33DC32F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0E5A48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4D860841" w14:textId="2370BB5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54E56273" w14:textId="480045E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6e</w:t>
            </w:r>
          </w:p>
        </w:tc>
        <w:tc>
          <w:tcPr>
            <w:tcW w:w="1778" w:type="pct"/>
            <w:shd w:val="clear" w:color="auto" w:fill="auto"/>
            <w:hideMark/>
          </w:tcPr>
          <w:p w14:paraId="18A9997E" w14:textId="461CAF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5CBD02BD" w14:textId="6EC8B23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4B36C61" w14:textId="5A1EFF4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EC7A5F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BF6A999" w14:textId="69AFF7F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0D5239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1873C4B6" w14:textId="36CEE4D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0BC2CC2C" w14:textId="29F789F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6f</w:t>
            </w:r>
          </w:p>
        </w:tc>
        <w:tc>
          <w:tcPr>
            <w:tcW w:w="1778" w:type="pct"/>
            <w:shd w:val="clear" w:color="auto" w:fill="auto"/>
            <w:hideMark/>
          </w:tcPr>
          <w:p w14:paraId="6A52FD70" w14:textId="5EA8D45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235035D" w14:textId="0519FFC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4124669" w14:textId="76CEF12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A46C78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2519AA9" w14:textId="6C364D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FA6FB9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4DED3541" w14:textId="3A2E2B2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140DD008" w14:textId="2C4E2BA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ltanseri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36367B8D" w14:textId="129D02D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7C076F36" w14:textId="3588969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uneta-Arrate&lt;/Author&gt;&lt;Year&gt;2024&lt;/Year&gt;&lt;RecNum&gt;133&lt;/RecNum&gt;&lt;DisplayText&gt;&lt;style face="superscript"&gt;[10]&lt;/style&gt;&lt;/DisplayText&gt;&lt;record&gt;&lt;rec-number&gt;133&lt;/rec-number&gt;&lt;foreign-keys&gt;&lt;key app="EN" db-id="rwxx0xz2ifzazme0927v0vvc5ftxrwzr0pxe" timestamp="1723815409"&gt;133&lt;/key&gt;&lt;key app="ENWeb" db-id=""&gt;0&lt;/key&gt;&lt;/foreign-keys&gt;&lt;ref-type name="Journal Article"&gt;17&lt;/ref-type&gt;&lt;contributors&gt;&lt;authors&gt;&lt;author&gt;Muneta-Arrate, I.&lt;/author&gt;&lt;author&gt;Miranda-Azpiazu, P.&lt;/author&gt;&lt;author&gt;Horrillo, I.&lt;/author&gt;&lt;author&gt;Diez-Alarcia, R.&lt;/author&gt;&lt;author&gt;Meana, J. J.&lt;/author&gt;&lt;/authors&gt;&lt;/contributors&gt;&lt;auth-address&gt;Department of Pharmacology, University of the Basque Country UPV/EHU, Leioa, Spain.&amp;#xD;Centro de Investigacion Biomedica en Red de Salud Mental CIBERSAM, ISCIII, Leioa, Spain.&amp;#xD;Current address: Department of Basic Neuroscience, Medical Faculty, University of Geneva, Geneva, Switzerland.&amp;#xD;Biobizkaia Health Research Institute, Barakaldo, Spain.&lt;/auth-address&gt;&lt;titles&gt;&lt;title&gt;Ligand bias and inverse agonism on 5-HT(2A) receptor-mediated modulation of G protein activity in post-mortem human brain&lt;/title&gt;&lt;secondary-title&gt;British Journal of Pharmacology&lt;/secondary-title&gt;&lt;/titles&gt;&lt;periodical&gt;&lt;full-title&gt;British Journal of Pharmacology&lt;/full-title&gt;&lt;/periodical&gt;&lt;pages&gt;1–16&lt;/pages&gt;&lt;edition&gt;2024/04/22&lt;/edition&gt;&lt;keywords&gt;&lt;keyword&gt;5-HT2A receptor&lt;/keyword&gt;&lt;keyword&gt;G protein&lt;/keyword&gt;&lt;keyword&gt;[35S]GTPgammaS&lt;/keyword&gt;&lt;keyword&gt;constitutive activity&lt;/keyword&gt;&lt;keyword&gt;functional selectivity&lt;/keyword&gt;&lt;keyword&gt;inverse agonism&lt;/keyword&gt;&lt;keyword&gt;post-mortem brain&lt;/keyword&gt;&lt;/keywords&gt;&lt;dates&gt;&lt;year&gt;2024&lt;/year&gt;&lt;pub-dates&gt;&lt;date&gt;Apr 21&lt;/date&gt;&lt;/pub-dates&gt;&lt;/dates&gt;&lt;isbn&gt;1476-5381 (Electronic)&amp;#xD;0007-1188 (Linking)&lt;/isbn&gt;&lt;accession-num&gt;38644550&lt;/accession-num&gt;&lt;urls&gt;&lt;related-urls&gt;&lt;url&gt;https://www.ncbi.nlm.nih.gov/pubmed/38644550&lt;/url&gt;&lt;/related-urls&gt;&lt;/urls&gt;&lt;electronic-resource-num&gt;10.1111/bph.1636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2487ACA" w14:textId="4442746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C5A670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C24082E" w14:textId="0861D5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D5AA4F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25DABA4D" w14:textId="183B4F1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2977E39D" w14:textId="2020D01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imavanseri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05475824" w14:textId="2C42232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4478BB7B" w14:textId="595A745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uneta-Arrate&lt;/Author&gt;&lt;Year&gt;2024&lt;/Year&gt;&lt;RecNum&gt;133&lt;/RecNum&gt;&lt;DisplayText&gt;&lt;style face="superscript"&gt;[10]&lt;/style&gt;&lt;/DisplayText&gt;&lt;record&gt;&lt;rec-number&gt;133&lt;/rec-number&gt;&lt;foreign-keys&gt;&lt;key app="EN" db-id="rwxx0xz2ifzazme0927v0vvc5ftxrwzr0pxe" timestamp="1723815409"&gt;133&lt;/key&gt;&lt;key app="ENWeb" db-id=""&gt;0&lt;/key&gt;&lt;/foreign-keys&gt;&lt;ref-type name="Journal Article"&gt;17&lt;/ref-type&gt;&lt;contributors&gt;&lt;authors&gt;&lt;author&gt;Muneta-Arrate, I.&lt;/author&gt;&lt;author&gt;Miranda-Azpiazu, P.&lt;/author&gt;&lt;author&gt;Horrillo, I.&lt;/author&gt;&lt;author&gt;Diez-Alarcia, R.&lt;/author&gt;&lt;author&gt;Meana, J. J.&lt;/author&gt;&lt;/authors&gt;&lt;/contributors&gt;&lt;auth-address&gt;Department of Pharmacology, University of the Basque Country UPV/EHU, Leioa, Spain.&amp;#xD;Centro de Investigacion Biomedica en Red de Salud Mental CIBERSAM, ISCIII, Leioa, Spain.&amp;#xD;Current address: Department of Basic Neuroscience, Medical Faculty, University of Geneva, Geneva, Switzerland.&amp;#xD;Biobizkaia Health Research Institute, Barakaldo, Spain.&lt;/auth-address&gt;&lt;titles&gt;&lt;title&gt;Ligand bias and inverse agonism on 5-HT(2A) receptor-mediated modulation of G protein activity in post-mortem human brain&lt;/title&gt;&lt;secondary-title&gt;British Journal of Pharmacology&lt;/secondary-title&gt;&lt;/titles&gt;&lt;periodical&gt;&lt;full-title&gt;British Journal of Pharmacology&lt;/full-title&gt;&lt;/periodical&gt;&lt;pages&gt;1–16&lt;/pages&gt;&lt;edition&gt;2024/04/22&lt;/edition&gt;&lt;keywords&gt;&lt;keyword&gt;5-HT2A receptor&lt;/keyword&gt;&lt;keyword&gt;G protein&lt;/keyword&gt;&lt;keyword&gt;[35S]GTPgammaS&lt;/keyword&gt;&lt;keyword&gt;constitutive activity&lt;/keyword&gt;&lt;keyword&gt;functional selectivity&lt;/keyword&gt;&lt;keyword&gt;inverse agonism&lt;/keyword&gt;&lt;keyword&gt;post-mortem brain&lt;/keyword&gt;&lt;/keywords&gt;&lt;dates&gt;&lt;year&gt;2024&lt;/year&gt;&lt;pub-dates&gt;&lt;date&gt;Apr 21&lt;/date&gt;&lt;/pub-dates&gt;&lt;/dates&gt;&lt;isbn&gt;1476-5381 (Electronic)&amp;#xD;0007-1188 (Linking)&lt;/isbn&gt;&lt;accession-num&gt;38644550&lt;/accession-num&gt;&lt;urls&gt;&lt;related-urls&gt;&lt;url&gt;https://www.ncbi.nlm.nih.gov/pubmed/38644550&lt;/url&gt;&lt;/related-urls&gt;&lt;/urls&gt;&lt;electronic-resource-num&gt;10.1111/bph.1636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06FD50E" w14:textId="66BD47A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E56D47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19B78B8" w14:textId="232F72E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472DC7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0624FF29" w14:textId="3655F4D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157FE4B2" w14:textId="5329D03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242C21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R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69</w:t>
            </w:r>
          </w:p>
        </w:tc>
        <w:tc>
          <w:tcPr>
            <w:tcW w:w="1778" w:type="pct"/>
            <w:shd w:val="clear" w:color="auto" w:fill="auto"/>
            <w:hideMark/>
          </w:tcPr>
          <w:p w14:paraId="0719C56C" w14:textId="2E8192A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671E58D" w14:textId="48B1507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BsYW48L0F1dGhvcj48WWVhcj4yMDIyPC9ZZWFyPjxS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BsYW48L0F1dGhvcj48WWVhcj4yMDIyPC9ZZWFyPjxS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ACA3C4C" w14:textId="5A80019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BB46D2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D4D6C0E" w14:textId="1421B1F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37133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20D442E0" w14:textId="1A9F44A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51E87B9F" w14:textId="545D781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242C21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R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70</w:t>
            </w:r>
          </w:p>
        </w:tc>
        <w:tc>
          <w:tcPr>
            <w:tcW w:w="1778" w:type="pct"/>
            <w:shd w:val="clear" w:color="auto" w:fill="auto"/>
            <w:hideMark/>
          </w:tcPr>
          <w:p w14:paraId="46EBB2A8" w14:textId="188C01B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BC95CCF" w14:textId="62FEEAE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BsYW48L0F1dGhvcj48WWVhcj4yMDIyPC9ZZWFyPjxS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BsYW48L0F1dGhvcj48WWVhcj4yMDIyPC9ZZWFyPjxS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75E498C" w14:textId="76FA6D6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D19180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B781E48" w14:textId="03CC3BA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A2E6E7F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B</w:t>
            </w:r>
          </w:p>
        </w:tc>
        <w:tc>
          <w:tcPr>
            <w:tcW w:w="457" w:type="pct"/>
            <w:shd w:val="clear" w:color="auto" w:fill="auto"/>
          </w:tcPr>
          <w:p w14:paraId="16921389" w14:textId="32C2ABB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B</w:t>
            </w:r>
          </w:p>
        </w:tc>
        <w:tc>
          <w:tcPr>
            <w:tcW w:w="812" w:type="pct"/>
            <w:shd w:val="clear" w:color="auto" w:fill="auto"/>
            <w:hideMark/>
          </w:tcPr>
          <w:p w14:paraId="1251DCC6" w14:textId="15505BD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rgot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30A3D076" w14:textId="68D1398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044F519" w14:textId="1C55B92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acker&lt;/Author&gt;&lt;Year&gt;2013&lt;/Year&gt;&lt;RecNum&gt;135&lt;/RecNum&gt;&lt;DisplayText&gt;&lt;style face="superscript"&gt;[12]&lt;/style&gt;&lt;/DisplayText&gt;&lt;record&gt;&lt;rec-number&gt;135&lt;/rec-number&gt;&lt;foreign-keys&gt;&lt;key app="EN" db-id="rwxx0xz2ifzazme0927v0vvc5ftxrwzr0pxe" timestamp="1723815673"&gt;135&lt;/key&gt;&lt;/foreign-keys&gt;&lt;ref-type name="Journal Article"&gt;17&lt;/ref-type&gt;&lt;contributors&gt;&lt;authors&gt;&lt;author&gt;Wacker, Daniel&lt;/author&gt;&lt;author&gt;Wang, Chong&lt;/author&gt;&lt;author&gt;Katritch, Vsevolod&lt;/author&gt;&lt;author&gt;Han, Gye Won&lt;/author&gt;&lt;author&gt;Huang, Xi-Ping&lt;/author&gt;&lt;author&gt;Vardy, Eyal&lt;/author&gt;&lt;author&gt;McCorvy, John D.&lt;/author&gt;&lt;author&gt;Jiang, Yi&lt;/author&gt;&lt;author&gt;Chu, Meihua&lt;/author&gt;&lt;author&gt;Siu, Fai Yiu&lt;/author&gt;&lt;author&gt;Liu, Wei&lt;/author&gt;&lt;author&gt;Xu, H. Eric&lt;/author&gt;&lt;author&gt;Cherezov, Vadim&lt;/author&gt;&lt;author&gt;Roth, Bryan L.&lt;/author&gt;&lt;author&gt;Stevens, Raymond C.&lt;/author&gt;&lt;/authors&gt;&lt;/contributors&gt;&lt;titles&gt;&lt;title&gt;Structural features for functional selectivity at serotonin receptors&lt;/title&gt;&lt;secondary-title&gt;Science&lt;/secondary-title&gt;&lt;/titles&gt;&lt;periodical&gt;&lt;full-title&gt;Science&lt;/full-title&gt;&lt;/periodical&gt;&lt;pages&gt;615-619&lt;/pages&gt;&lt;volume&gt;340&lt;/volume&gt;&lt;number&gt;6132&lt;/number&gt;&lt;dates&gt;&lt;year&gt;2013&lt;/year&gt;&lt;pub-dates&gt;&lt;date&gt;May 3&lt;/date&gt;&lt;/pub-dates&gt;&lt;/dates&gt;&lt;isbn&gt;0036-8075&lt;/isbn&gt;&lt;accession-num&gt;WOS:000318268900049&lt;/accession-num&gt;&lt;work-type&gt;Article&lt;/work-type&gt;&lt;urls&gt;&lt;related-urls&gt;&lt;url&gt;&lt;style face="underline" font="default" size="100%"&gt;&amp;lt;Go to ISI&amp;gt;://WOS:000318268900049&lt;/style&gt;&lt;/url&gt;&lt;/related-urls&gt;&lt;/urls&gt;&lt;electronic-resource-num&gt;10.1126/science.123280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9C1A6FB" w14:textId="707B755A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6DADCD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73845FD" w14:textId="56BCDF9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4E1FBB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B</w:t>
            </w:r>
          </w:p>
        </w:tc>
        <w:tc>
          <w:tcPr>
            <w:tcW w:w="457" w:type="pct"/>
            <w:shd w:val="clear" w:color="auto" w:fill="auto"/>
          </w:tcPr>
          <w:p w14:paraId="267F7013" w14:textId="235499C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B</w:t>
            </w:r>
          </w:p>
        </w:tc>
        <w:tc>
          <w:tcPr>
            <w:tcW w:w="812" w:type="pct"/>
            <w:shd w:val="clear" w:color="auto" w:fill="auto"/>
            <w:hideMark/>
          </w:tcPr>
          <w:p w14:paraId="1C82582D" w14:textId="542BD5E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ysergic acid diethylamide</w:t>
            </w:r>
          </w:p>
        </w:tc>
        <w:tc>
          <w:tcPr>
            <w:tcW w:w="1778" w:type="pct"/>
            <w:shd w:val="clear" w:color="auto" w:fill="auto"/>
            <w:hideMark/>
          </w:tcPr>
          <w:p w14:paraId="348E8B1C" w14:textId="15B33B4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B520385" w14:textId="4682AFC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acker&lt;/Author&gt;&lt;Year&gt;2013&lt;/Year&gt;&lt;RecNum&gt;135&lt;/RecNum&gt;&lt;DisplayText&gt;&lt;style face="superscript"&gt;[12]&lt;/style&gt;&lt;/DisplayText&gt;&lt;record&gt;&lt;rec-number&gt;135&lt;/rec-number&gt;&lt;foreign-keys&gt;&lt;key app="EN" db-id="rwxx0xz2ifzazme0927v0vvc5ftxrwzr0pxe" timestamp="1723815673"&gt;135&lt;/key&gt;&lt;/foreign-keys&gt;&lt;ref-type name="Journal Article"&gt;17&lt;/ref-type&gt;&lt;contributors&gt;&lt;authors&gt;&lt;author&gt;Wacker, Daniel&lt;/author&gt;&lt;author&gt;Wang, Chong&lt;/author&gt;&lt;author&gt;Katritch, Vsevolod&lt;/author&gt;&lt;author&gt;Han, Gye Won&lt;/author&gt;&lt;author&gt;Huang, Xi-Ping&lt;/author&gt;&lt;author&gt;Vardy, Eyal&lt;/author&gt;&lt;author&gt;McCorvy, John D.&lt;/author&gt;&lt;author&gt;Jiang, Yi&lt;/author&gt;&lt;author&gt;Chu, Meihua&lt;/author&gt;&lt;author&gt;Siu, Fai Yiu&lt;/author&gt;&lt;author&gt;Liu, Wei&lt;/author&gt;&lt;author&gt;Xu, H. Eric&lt;/author&gt;&lt;author&gt;Cherezov, Vadim&lt;/author&gt;&lt;author&gt;Roth, Bryan L.&lt;/author&gt;&lt;author&gt;Stevens, Raymond C.&lt;/author&gt;&lt;/authors&gt;&lt;/contributors&gt;&lt;titles&gt;&lt;title&gt;Structural features for functional selectivity at serotonin receptors&lt;/title&gt;&lt;secondary-title&gt;Science&lt;/secondary-title&gt;&lt;/titles&gt;&lt;periodical&gt;&lt;full-title&gt;Science&lt;/full-title&gt;&lt;/periodical&gt;&lt;pages&gt;615-619&lt;/pages&gt;&lt;volume&gt;340&lt;/volume&gt;&lt;number&gt;6132&lt;/number&gt;&lt;dates&gt;&lt;year&gt;2013&lt;/year&gt;&lt;pub-dates&gt;&lt;date&gt;May 3&lt;/date&gt;&lt;/pub-dates&gt;&lt;/dates&gt;&lt;isbn&gt;0036-8075&lt;/isbn&gt;&lt;accession-num&gt;WOS:000318268900049&lt;/accession-num&gt;&lt;work-type&gt;Article&lt;/work-type&gt;&lt;urls&gt;&lt;related-urls&gt;&lt;url&gt;&lt;style face="underline" font="default" size="100%"&gt;&amp;lt;Go to ISI&amp;gt;://WOS:000318268900049&lt;/style&gt;&lt;/url&gt;&lt;/related-urls&gt;&lt;/urls&gt;&lt;electronic-resource-num&gt;10.1126/science.123280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6085509" w14:textId="245DD6E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94CF8C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52FD85B" w14:textId="3557831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78BE77C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1E81A453" w14:textId="451809B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0D3C6461" w14:textId="01FB3DE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(</w:t>
            </w:r>
            <w:r w:rsidRPr="005B4529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R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)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similobine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 </w:t>
            </w:r>
          </w:p>
        </w:tc>
        <w:tc>
          <w:tcPr>
            <w:tcW w:w="1778" w:type="pct"/>
            <w:shd w:val="clear" w:color="auto" w:fill="auto"/>
            <w:hideMark/>
          </w:tcPr>
          <w:p w14:paraId="4669316C" w14:textId="7075C49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F0AA16E" w14:textId="6AE3583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jA8L1llYXI+PFJl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jA8L1llYXI+PFJl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985294E" w14:textId="15DFCB4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273F9C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8B32B42" w14:textId="18F0A19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C8F7FE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392A8C8E" w14:textId="2760DF1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6829D312" w14:textId="6E89D7D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1b</w:t>
            </w:r>
          </w:p>
        </w:tc>
        <w:tc>
          <w:tcPr>
            <w:tcW w:w="1778" w:type="pct"/>
            <w:shd w:val="clear" w:color="auto" w:fill="auto"/>
            <w:hideMark/>
          </w:tcPr>
          <w:p w14:paraId="7860E503" w14:textId="3776BBC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5876114" w14:textId="45134BC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o&lt;/Author&gt;&lt;Year&gt;2022&lt;/Year&gt;&lt;RecNum&gt;96&lt;/RecNum&gt;&lt;DisplayText&gt;&lt;style face="superscript"&gt;[14]&lt;/style&gt;&lt;/DisplayText&gt;&lt;record&gt;&lt;rec-number&gt;96&lt;/rec-number&gt;&lt;foreign-keys&gt;&lt;key app="EN" db-id="rwxx0xz2ifzazme0927v0vvc5ftxrwzr0pxe" timestamp="1723703310"&gt;96&lt;/key&gt;&lt;key app="ENWeb" db-id=""&gt;0&lt;/key&gt;&lt;/foreign-keys&gt;&lt;ref-type name="Journal Article"&gt;17&lt;/ref-type&gt;&lt;contributors&gt;&lt;authors&gt;&lt;author&gt;Mao, Qi&lt;/author&gt;&lt;author&gt;Zhang, Bingjie&lt;/author&gt;&lt;author&gt;Tian, Sheng&lt;/author&gt;&lt;author&gt;Qin, Wangzhi&lt;/author&gt;&lt;author&gt;Chen, Jiaojiao&lt;/author&gt;&lt;author&gt;Huang, Xi-Ping&lt;/author&gt;&lt;author&gt;Xin, Ye&lt;/author&gt;&lt;author&gt;Yang, Huicui&lt;/author&gt;&lt;author&gt;Zhen, Xue-Chu&lt;/author&gt;&lt;author&gt;Shui, Wenqing&lt;/author&gt;&lt;author&gt;Ye, Na&lt;/author&gt;&lt;/authors&gt;&lt;/contributors&gt;&lt;titles&gt;&lt;title&gt;Structural optimizations and bioevaluation of N-H aporphine analogues as Gq-biased and selective serotonin 5-HT2C receptor agonists&lt;/title&gt;&lt;secondary-title&gt;Bioorganic Chemistry&lt;/secondary-title&gt;&lt;/titles&gt;&lt;periodical&gt;&lt;full-title&gt;Bioorganic Chemistry&lt;/full-title&gt;&lt;/periodical&gt;&lt;pages&gt;105795&lt;/pages&gt;&lt;volume&gt;123&lt;/volume&gt;&lt;section&gt;105795&lt;/section&gt;&lt;dates&gt;&lt;year&gt;2022&lt;/year&gt;&lt;/dates&gt;&lt;isbn&gt;00452068&lt;/isbn&gt;&lt;urls&gt;&lt;/urls&gt;&lt;electronic-resource-num&gt;10.1016/j.bioorg.2022.105795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9D43AA1" w14:textId="75A40BC3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842069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48E6907" w14:textId="1642B5B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6602DA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44A92D3D" w14:textId="4A5BB68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02C3252D" w14:textId="305EECA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1f</w:t>
            </w:r>
          </w:p>
        </w:tc>
        <w:tc>
          <w:tcPr>
            <w:tcW w:w="1778" w:type="pct"/>
            <w:shd w:val="clear" w:color="auto" w:fill="auto"/>
            <w:hideMark/>
          </w:tcPr>
          <w:p w14:paraId="2BB29657" w14:textId="12F03F7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1642D54" w14:textId="1606D3E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o&lt;/Author&gt;&lt;Year&gt;2022&lt;/Year&gt;&lt;RecNum&gt;96&lt;/RecNum&gt;&lt;DisplayText&gt;&lt;style face="superscript"&gt;[14]&lt;/style&gt;&lt;/DisplayText&gt;&lt;record&gt;&lt;rec-number&gt;96&lt;/rec-number&gt;&lt;foreign-keys&gt;&lt;key app="EN" db-id="rwxx0xz2ifzazme0927v0vvc5ftxrwzr0pxe" timestamp="1723703310"&gt;96&lt;/key&gt;&lt;key app="ENWeb" db-id=""&gt;0&lt;/key&gt;&lt;/foreign-keys&gt;&lt;ref-type name="Journal Article"&gt;17&lt;/ref-type&gt;&lt;contributors&gt;&lt;authors&gt;&lt;author&gt;Mao, Qi&lt;/author&gt;&lt;author&gt;Zhang, Bingjie&lt;/author&gt;&lt;author&gt;Tian, Sheng&lt;/author&gt;&lt;author&gt;Qin, Wangzhi&lt;/author&gt;&lt;author&gt;Chen, Jiaojiao&lt;/author&gt;&lt;author&gt;Huang, Xi-Ping&lt;/author&gt;&lt;author&gt;Xin, Ye&lt;/author&gt;&lt;author&gt;Yang, Huicui&lt;/author&gt;&lt;author&gt;Zhen, Xue-Chu&lt;/author&gt;&lt;author&gt;Shui, Wenqing&lt;/author&gt;&lt;author&gt;Ye, Na&lt;/author&gt;&lt;/authors&gt;&lt;/contributors&gt;&lt;titles&gt;&lt;title&gt;Structural optimizations and bioevaluation of N-H aporphine analogues as Gq-biased and selective serotonin 5-HT2C receptor agonists&lt;/title&gt;&lt;secondary-title&gt;Bioorganic Chemistry&lt;/secondary-title&gt;&lt;/titles&gt;&lt;periodical&gt;&lt;full-title&gt;Bioorganic Chemistry&lt;/full-title&gt;&lt;/periodical&gt;&lt;pages&gt;105795&lt;/pages&gt;&lt;volume&gt;123&lt;/volume&gt;&lt;section&gt;105795&lt;/section&gt;&lt;dates&gt;&lt;year&gt;2022&lt;/year&gt;&lt;/dates&gt;&lt;isbn&gt;00452068&lt;/isbn&gt;&lt;urls&gt;&lt;/urls&gt;&lt;electronic-resource-num&gt;10.1016/j.bioorg.2022.105795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0A9951B" w14:textId="6B2BC22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281B35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DD9FCD1" w14:textId="3802E7C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EC4BEF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18162950" w14:textId="3B75F07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1CDE9F76" w14:textId="293958F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(+)-7e</w:t>
            </w:r>
          </w:p>
        </w:tc>
        <w:tc>
          <w:tcPr>
            <w:tcW w:w="1778" w:type="pct"/>
            <w:shd w:val="clear" w:color="auto" w:fill="auto"/>
            <w:hideMark/>
          </w:tcPr>
          <w:p w14:paraId="3BAEF523" w14:textId="137A7189" w:rsidR="0031339B" w:rsidRPr="005B4529" w:rsidRDefault="001D0AC3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8C48626" w14:textId="114178C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heng&lt;/Author&gt;&lt;Year&gt;2016&lt;/Year&gt;&lt;RecNum&gt;317&lt;/RecNum&gt;&lt;DisplayText&gt;&lt;style face="superscript"&gt;[15]&lt;/style&gt;&lt;/DisplayText&gt;&lt;record&gt;&lt;rec-number&gt;317&lt;/rec-number&gt;&lt;foreign-keys&gt;&lt;key app="EN" db-id="rwxx0xz2ifzazme0927v0vvc5ftxrwzr0pxe" timestamp="1724027810"&gt;317&lt;/key&gt;&lt;key app="ENWeb" db-id=""&gt;0&lt;/key&gt;&lt;/foreign-keys&gt;&lt;ref-type name="Journal Article"&gt;17&lt;/ref-type&gt;&lt;contributors&gt;&lt;authors&gt;&lt;author&gt;Cheng, J.&lt;/author&gt;&lt;author&gt;McCorvy, J. D.&lt;/author&gt;&lt;author&gt;Giguere, P. M.&lt;/author&gt;&lt;author&gt;Zhu, H.&lt;/author&gt;&lt;author&gt;Kenakin, T.&lt;/author&gt;&lt;author&gt;Roth, B. L.&lt;/author&gt;&lt;author&gt;Kozikowski, A. P.&lt;/author&gt;&lt;/authors&gt;&lt;/contributors&gt;&lt;auth-address&gt;Drug Discovery Program, Department of Medicinal Chemistry and Pharmacognosy, College of Pharmacy, University of Illinois at Chicago , Chicago, Illinois 60612, United States.&lt;/auth-address&gt;&lt;titles&gt;&lt;title&gt;Design and discovery of functionally selective serotonin 2C (5-HT2C) receptor agonists&lt;/title&gt;&lt;secondary-title&gt;Journal of Medicinal Chemistry&lt;/secondary-title&gt;&lt;/titles&gt;&lt;periodical&gt;&lt;full-title&gt;Journal of Medicinal Chemistry&lt;/full-title&gt;&lt;/periodical&gt;&lt;pages&gt;9866-9880&lt;/pages&gt;&lt;volume&gt;59&lt;/volume&gt;&lt;number&gt;21&lt;/number&gt;&lt;edition&gt;2016/10/12&lt;/edition&gt;&lt;keywords&gt;&lt;keyword&gt;Dose-Response Relationship, Drug&lt;/keyword&gt;&lt;keyword&gt;*Drug Discovery&lt;/keyword&gt;&lt;keyword&gt;Humans&lt;/keyword&gt;&lt;keyword&gt;Molecular Structure&lt;/keyword&gt;&lt;keyword&gt;Receptor, Serotonin, 5-HT2C/*metabolism&lt;/keyword&gt;&lt;keyword&gt;Serotonin 5-HT2 Receptor Agonists/chemical synthesis/chemistry/*pharmacology&lt;/keyword&gt;&lt;keyword&gt;Structure-Activity Relationship&lt;/keyword&gt;&lt;/keywords&gt;&lt;dates&gt;&lt;year&gt;2016&lt;/year&gt;&lt;pub-dates&gt;&lt;date&gt;Nov 10&lt;/date&gt;&lt;/pub-dates&gt;&lt;/dates&gt;&lt;isbn&gt;1520-4804 (Electronic)&amp;#xD;0022-2623 (Linking)&lt;/isbn&gt;&lt;accession-num&gt;27726356&lt;/accession-num&gt;&lt;urls&gt;&lt;related-urls&gt;&lt;url&gt;https://www.ncbi.nlm.nih.gov/pubmed/27726356&lt;/url&gt;&lt;/related-urls&gt;&lt;/urls&gt;&lt;electronic-resource-num&gt;10.1021/acs.jmedchem.6b01194&lt;/electronic-resource-num&gt;&lt;research-notes&gt;5-HT2C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BCFFF0C" w14:textId="765B1EF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025DCF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4C9E349" w14:textId="24CA4E2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0211D0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7B0413DE" w14:textId="36980C5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416316D1" w14:textId="253B9D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(+)-15a</w:t>
            </w:r>
          </w:p>
        </w:tc>
        <w:tc>
          <w:tcPr>
            <w:tcW w:w="1778" w:type="pct"/>
            <w:shd w:val="clear" w:color="auto" w:fill="auto"/>
            <w:hideMark/>
          </w:tcPr>
          <w:p w14:paraId="65D512BC" w14:textId="138BEFB6" w:rsidR="0031339B" w:rsidRPr="005B4529" w:rsidRDefault="000E6553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20BFEEA8" w14:textId="33AA9CA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Tc8L1llYXI+PFJl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Tc8L1llYXI+PFJl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C093585" w14:textId="7E335F7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702DDB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57833B2" w14:textId="479A56D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F64005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1FB84BA6" w14:textId="021EDF3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1A6CF64D" w14:textId="667B354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(+)-19</w:t>
            </w:r>
          </w:p>
        </w:tc>
        <w:tc>
          <w:tcPr>
            <w:tcW w:w="1778" w:type="pct"/>
            <w:shd w:val="clear" w:color="auto" w:fill="auto"/>
            <w:hideMark/>
          </w:tcPr>
          <w:p w14:paraId="3C7E2B12" w14:textId="729158E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3E37B62" w14:textId="0FB0902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Tc8L1llYXI+PFJl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Tc8L1llYXI+PFJl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16AE0E0" w14:textId="190115F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DC77C2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8571E22" w14:textId="1400624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12BF0F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7B5B4A4B" w14:textId="7565365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3DC916AB" w14:textId="7C3AEB2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ipiprazole</w:t>
            </w:r>
          </w:p>
        </w:tc>
        <w:tc>
          <w:tcPr>
            <w:tcW w:w="1778" w:type="pct"/>
            <w:shd w:val="clear" w:color="auto" w:fill="auto"/>
            <w:hideMark/>
          </w:tcPr>
          <w:p w14:paraId="5FF866BA" w14:textId="7F65133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9B4D436" w14:textId="26B2CD7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xzaW5nPC9BdXRob3I+PFllYXI+MjAxOTwvWWVhcj48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xzaW5nPC9BdXRob3I+PFllYXI+MjAxOTwvWWVhcj48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E49F4B4" w14:textId="093E04E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95CE5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C41F27A" w14:textId="18F405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9000AF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02BC4B5B" w14:textId="46E3664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11B154A4" w14:textId="783E227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orcaseri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5262190C" w14:textId="52E9C1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B4E8089" w14:textId="0CAEECC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xzaW5nPC9BdXRob3I+PFllYXI+MjAxOTwvWWVhcj48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xzaW5nPC9BdXRob3I+PFllYXI+MjAxOTwvWWVhcj48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1A445F7" w14:textId="7DA5DC3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EC9C92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63D75F5" w14:textId="6219B1E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E3064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79F482B8" w14:textId="1CD7902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1675B10F" w14:textId="0CA390B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BP</w:t>
            </w:r>
          </w:p>
        </w:tc>
        <w:tc>
          <w:tcPr>
            <w:tcW w:w="1778" w:type="pct"/>
            <w:shd w:val="clear" w:color="auto" w:fill="auto"/>
            <w:hideMark/>
          </w:tcPr>
          <w:p w14:paraId="6E223937" w14:textId="3200600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EFDF8A7" w14:textId="7F18ECF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xzaW5nPC9BdXRob3I+PFllYXI+MjAxOTwvWWVhcj48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xzaW5nPC9BdXRob3I+PFllYXI+MjAxOTwvWWVhcj48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4AA8212" w14:textId="5039146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D69465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1D0066" w14:textId="6E368A6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A549EE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4R</w:t>
            </w:r>
          </w:p>
        </w:tc>
        <w:tc>
          <w:tcPr>
            <w:tcW w:w="457" w:type="pct"/>
            <w:shd w:val="clear" w:color="auto" w:fill="auto"/>
          </w:tcPr>
          <w:p w14:paraId="3E7B3EBC" w14:textId="14C10FC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D12197C" w14:textId="3447B86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S 67333</w:t>
            </w:r>
          </w:p>
        </w:tc>
        <w:tc>
          <w:tcPr>
            <w:tcW w:w="1778" w:type="pct"/>
            <w:shd w:val="clear" w:color="auto" w:fill="auto"/>
            <w:hideMark/>
          </w:tcPr>
          <w:p w14:paraId="7DA63DE6" w14:textId="1704135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 w:rsidR="00160A87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 xml:space="preserve">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8CFB4CA" w14:textId="56E9C94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Gaven&lt;/Author&gt;&lt;Year&gt;2013&lt;/Year&gt;&lt;RecNum&gt;318&lt;/RecNum&gt;&lt;DisplayText&gt;&lt;style face="superscript"&gt;[18]&lt;/style&gt;&lt;/DisplayText&gt;&lt;record&gt;&lt;rec-number&gt;318&lt;/rec-number&gt;&lt;foreign-keys&gt;&lt;key app="EN" db-id="rwxx0xz2ifzazme0927v0vvc5ftxrwzr0pxe" timestamp="1724028277"&gt;318&lt;/key&gt;&lt;key app="ENWeb" db-id=""&gt;0&lt;/key&gt;&lt;/foreign-keys&gt;&lt;ref-type name="Journal Article"&gt;17&lt;/ref-type&gt;&lt;contributors&gt;&lt;authors&gt;&lt;author&gt;Gaven, F.&lt;/author&gt;&lt;author&gt;Pellissier, L. P.&lt;/author&gt;&lt;author&gt;Queffeulou, E.&lt;/author&gt;&lt;author&gt;Cochet, M.&lt;/author&gt;&lt;author&gt;Bockaert, J.&lt;/author&gt;&lt;author&gt;Dumuis, A.&lt;/author&gt;&lt;author&gt;Claeysen, S.&lt;/author&gt;&lt;/authors&gt;&lt;/contributors&gt;&lt;auth-address&gt;CNRS, UMR-5203, Institut de Genomique Fonctionnelle, F-34000 Montpellier, France.&lt;/auth-address&gt;&lt;titles&gt;&lt;title&gt;Pharmacological profile of engineered 5-HT(4) receptors and identification of 5-HT(4) receptor-biased ligands&lt;/title&gt;&lt;secondary-title&gt;Brain Research&lt;/secondary-title&gt;&lt;/titles&gt;&lt;periodical&gt;&lt;full-title&gt;Brain Research&lt;/full-title&gt;&lt;/periodical&gt;&lt;pages&gt;65-72&lt;/pages&gt;&lt;volume&gt;1511&lt;/volume&gt;&lt;edition&gt;2012/11/15&lt;/edition&gt;&lt;keywords&gt;&lt;keyword&gt;Animals&lt;/keyword&gt;&lt;keyword&gt;Chlorocebus aethiops&lt;/keyword&gt;&lt;keyword&gt;Cyclic AMP/metabolism&lt;/keyword&gt;&lt;keyword&gt;Inositol Phosphates/metabolism&lt;/keyword&gt;&lt;keyword&gt;*Ligands&lt;/keyword&gt;&lt;keyword&gt;Mutation/genetics&lt;/keyword&gt;&lt;keyword&gt;Receptors, Serotonin, 5-HT4/*genetics/*metabolism&lt;/keyword&gt;&lt;keyword&gt;Serotonin Agents/pharmacology&lt;/keyword&gt;&lt;keyword&gt;Transfection&lt;/keyword&gt;&lt;/keywords&gt;&lt;dates&gt;&lt;year&gt;2013&lt;/year&gt;&lt;pub-dates&gt;&lt;date&gt;May 20&lt;/date&gt;&lt;/pub-dates&gt;&lt;/dates&gt;&lt;isbn&gt;1872-6240 (Electronic)&amp;#xD;0006-8993 (Linking)&lt;/isbn&gt;&lt;accession-num&gt;23148949&lt;/accession-num&gt;&lt;urls&gt;&lt;related-urls&gt;&lt;url&gt;https://www.ncbi.nlm.nih.gov/pubmed/23148949&lt;/url&gt;&lt;/related-urls&gt;&lt;/urls&gt;&lt;electronic-resource-num&gt;10.1016/j.brainres.2012.11.005&lt;/electronic-resource-num&gt;&lt;research-notes&gt;5-HT4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4CE046B" w14:textId="1357844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082D5D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C4CE4F2" w14:textId="0ABC9A9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CF8142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4R</w:t>
            </w:r>
          </w:p>
        </w:tc>
        <w:tc>
          <w:tcPr>
            <w:tcW w:w="457" w:type="pct"/>
            <w:shd w:val="clear" w:color="auto" w:fill="auto"/>
          </w:tcPr>
          <w:p w14:paraId="5C78571F" w14:textId="592FA3A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429AF93" w14:textId="192285E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ucalopride</w:t>
            </w:r>
          </w:p>
        </w:tc>
        <w:tc>
          <w:tcPr>
            <w:tcW w:w="1778" w:type="pct"/>
            <w:shd w:val="clear" w:color="auto" w:fill="auto"/>
            <w:hideMark/>
          </w:tcPr>
          <w:p w14:paraId="32A01B0A" w14:textId="029A569D" w:rsidR="0031339B" w:rsidRPr="005B4529" w:rsidRDefault="00160A87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 xml:space="preserve">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1F7A3192" w14:textId="10379D0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Gaven&lt;/Author&gt;&lt;Year&gt;2013&lt;/Year&gt;&lt;RecNum&gt;318&lt;/RecNum&gt;&lt;DisplayText&gt;&lt;style face="superscript"&gt;[18]&lt;/style&gt;&lt;/DisplayText&gt;&lt;record&gt;&lt;rec-number&gt;318&lt;/rec-number&gt;&lt;foreign-keys&gt;&lt;key app="EN" db-id="rwxx0xz2ifzazme0927v0vvc5ftxrwzr0pxe" timestamp="1724028277"&gt;318&lt;/key&gt;&lt;key app="ENWeb" db-id=""&gt;0&lt;/key&gt;&lt;/foreign-keys&gt;&lt;ref-type name="Journal Article"&gt;17&lt;/ref-type&gt;&lt;contributors&gt;&lt;authors&gt;&lt;author&gt;Gaven, F.&lt;/author&gt;&lt;author&gt;Pellissier, L. P.&lt;/author&gt;&lt;author&gt;Queffeulou, E.&lt;/author&gt;&lt;author&gt;Cochet, M.&lt;/author&gt;&lt;author&gt;Bockaert, J.&lt;/author&gt;&lt;author&gt;Dumuis, A.&lt;/author&gt;&lt;author&gt;Claeysen, S.&lt;/author&gt;&lt;/authors&gt;&lt;/contributors&gt;&lt;auth-address&gt;CNRS, UMR-5203, Institut de Genomique Fonctionnelle, F-34000 Montpellier, France.&lt;/auth-address&gt;&lt;titles&gt;&lt;title&gt;Pharmacological profile of engineered 5-HT(4) receptors and identification of 5-HT(4) receptor-biased ligands&lt;/title&gt;&lt;secondary-title&gt;Brain Research&lt;/secondary-title&gt;&lt;/titles&gt;&lt;periodical&gt;&lt;full-title&gt;Brain Research&lt;/full-title&gt;&lt;/periodical&gt;&lt;pages&gt;65-72&lt;/pages&gt;&lt;volume&gt;1511&lt;/volume&gt;&lt;edition&gt;2012/11/15&lt;/edition&gt;&lt;keywords&gt;&lt;keyword&gt;Animals&lt;/keyword&gt;&lt;keyword&gt;Chlorocebus aethiops&lt;/keyword&gt;&lt;keyword&gt;Cyclic AMP/metabolism&lt;/keyword&gt;&lt;keyword&gt;Inositol Phosphates/metabolism&lt;/keyword&gt;&lt;keyword&gt;*Ligands&lt;/keyword&gt;&lt;keyword&gt;Mutation/genetics&lt;/keyword&gt;&lt;keyword&gt;Receptors, Serotonin, 5-HT4/*genetics/*metabolism&lt;/keyword&gt;&lt;keyword&gt;Serotonin Agents/pharmacology&lt;/keyword&gt;&lt;keyword&gt;Transfection&lt;/keyword&gt;&lt;/keywords&gt;&lt;dates&gt;&lt;year&gt;2013&lt;/year&gt;&lt;pub-dates&gt;&lt;date&gt;May 20&lt;/date&gt;&lt;/pub-dates&gt;&lt;/dates&gt;&lt;isbn&gt;1872-6240 (Electronic)&amp;#xD;0006-8993 (Linking)&lt;/isbn&gt;&lt;accession-num&gt;23148949&lt;/accession-num&gt;&lt;urls&gt;&lt;related-urls&gt;&lt;url&gt;https://www.ncbi.nlm.nih.gov/pubmed/23148949&lt;/url&gt;&lt;/related-urls&gt;&lt;/urls&gt;&lt;electronic-resource-num&gt;10.1016/j.brainres.2012.11.005&lt;/electronic-resource-num&gt;&lt;research-notes&gt;5-HT4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BBAB5FA" w14:textId="2DCC741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763A8B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E8C70DC" w14:textId="36535EA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CD288A7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64704F74" w14:textId="7C21848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33D15B9D" w14:textId="0FB3166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g</w:t>
            </w:r>
          </w:p>
        </w:tc>
        <w:tc>
          <w:tcPr>
            <w:tcW w:w="1778" w:type="pct"/>
            <w:shd w:val="clear" w:color="auto" w:fill="auto"/>
            <w:hideMark/>
          </w:tcPr>
          <w:p w14:paraId="5A9FEDA1" w14:textId="514FDBE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78EB68E" w14:textId="3BAA2C3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aW08L0F1dGhvcj48WWVhcj4yMDE4PC9ZZWFyPjxSZWNO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aW08L0F1dGhvcj48WWVhcj4yMDE4PC9ZZWFyPjxSZWNO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9DBB84D" w14:textId="7DBCAAF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7E43DE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97FAD5" w14:textId="09CF7C6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F7EB5C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696F68A8" w14:textId="236E8D1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7B10DC53" w14:textId="7C83DAD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b</w:t>
            </w:r>
          </w:p>
        </w:tc>
        <w:tc>
          <w:tcPr>
            <w:tcW w:w="1778" w:type="pct"/>
            <w:shd w:val="clear" w:color="auto" w:fill="auto"/>
            <w:hideMark/>
          </w:tcPr>
          <w:p w14:paraId="3C2E99E9" w14:textId="1EEC911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9F7FD01" w14:textId="4C99124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ee&lt;/Author&gt;&lt;Year&gt;2021&lt;/Year&gt;&lt;RecNum&gt;443&lt;/RecNum&gt;&lt;DisplayText&gt;&lt;style face="superscript"&gt;[20]&lt;/style&gt;&lt;/DisplayText&gt;&lt;record&gt;&lt;rec-number&gt;443&lt;/rec-number&gt;&lt;foreign-keys&gt;&lt;key app="EN" db-id="rwxx0xz2ifzazme0927v0vvc5ftxrwzr0pxe" timestamp="1724058791"&gt;443&lt;/key&gt;&lt;/foreign-keys&gt;&lt;ref-type name="Journal Article"&gt;17&lt;/ref-type&gt;&lt;contributors&gt;&lt;authors&gt;&lt;author&gt;Lee, Jieon&lt;/author&gt;&lt;author&gt;Kwag, Rina&lt;/author&gt;&lt;author&gt;Lee, Soyeon&lt;/author&gt;&lt;author&gt;Kim, Doyoung&lt;/author&gt;&lt;author&gt;Woo, Jiwan&lt;/author&gt;&lt;author&gt;Cho, Yakdol&lt;/author&gt;&lt;author&gt;Kim, Hak Joong&lt;/author&gt;&lt;author&gt;Kim, Jeongjin&lt;/author&gt;&lt;author&gt;Jeon, Byungsun&lt;/author&gt;&lt;author&gt;Choo, Hyunah&lt;/author&gt;&lt;/authors&gt;&lt;/contributors&gt;&lt;titles&gt;&lt;title&gt;Discovery of G protein-biased ligands against 5-HT7R&lt;/title&gt;&lt;secondary-title&gt;Journal of Medicinal Chemistry&lt;/secondary-title&gt;&lt;/titles&gt;&lt;periodical&gt;&lt;full-title&gt;Journal of Medicinal Chemistry&lt;/full-title&gt;&lt;/periodical&gt;&lt;pages&gt;7453-7467&lt;/pages&gt;&lt;volume&gt;64&lt;/volume&gt;&lt;number&gt;11&lt;/number&gt;&lt;dates&gt;&lt;year&gt;2021&lt;/year&gt;&lt;pub-dates&gt;&lt;date&gt;Jun 10&lt;/date&gt;&lt;/pub-dates&gt;&lt;/dates&gt;&lt;isbn&gt;0022-2623&lt;/isbn&gt;&lt;accession-num&gt;WOS:000662187100023&lt;/accession-num&gt;&lt;work-type&gt;Article&lt;/work-type&gt;&lt;urls&gt;&lt;related-urls&gt;&lt;url&gt;&lt;style face="underline" font="default" size="100%"&gt;&amp;lt;Go to ISI&amp;gt;://WOS:000662187100023&lt;/style&gt;&lt;/url&gt;&lt;/related-urls&gt;&lt;/urls&gt;&lt;electronic-resource-num&gt;10.1021/acs.jmedchem.1c00110&lt;/electronic-resource-num&gt;&lt;research-notes&gt;5-HT7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03D2038" w14:textId="49B1F49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B7A29F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D3A2F4D" w14:textId="0A26BF0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C3561D4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41B21E2D" w14:textId="2DD079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26F6FF73" w14:textId="720EED4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erodoli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6969431F" w14:textId="6ED07E0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4B012DE8" w14:textId="1DD7BFE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bCBLaGFtbGljaGk8L0F1dGhvcj48WWVhcj4yMDIyPC9Z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bCBLaGFtbGljaGk8L0F1dGhvcj48WWVhcj4yMDIyPC9Z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1DB3871" w14:textId="074AEA1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1D1D03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409D4E6" w14:textId="68A8765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83929C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52E9B047" w14:textId="31E3851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1404E0A2" w14:textId="693C8C9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c</w:t>
            </w:r>
          </w:p>
        </w:tc>
        <w:tc>
          <w:tcPr>
            <w:tcW w:w="1778" w:type="pct"/>
            <w:shd w:val="clear" w:color="auto" w:fill="auto"/>
            <w:hideMark/>
          </w:tcPr>
          <w:p w14:paraId="2DF50867" w14:textId="56CAEFA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003086F" w14:textId="0F0C9BD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im&lt;/Author&gt;&lt;Year&gt;2021&lt;/Year&gt;&lt;RecNum&gt;319&lt;/RecNum&gt;&lt;DisplayText&gt;&lt;style face="superscript"&gt;[22]&lt;/style&gt;&lt;/DisplayText&gt;&lt;record&gt;&lt;rec-number&gt;319&lt;/rec-number&gt;&lt;foreign-keys&gt;&lt;key app="EN" db-id="rwxx0xz2ifzazme0927v0vvc5ftxrwzr0pxe" timestamp="1724029264"&gt;319&lt;/key&gt;&lt;key app="ENWeb" db-id=""&gt;0&lt;/key&gt;&lt;/foreign-keys&gt;&lt;ref-type name="Journal Article"&gt;17&lt;/ref-type&gt;&lt;contributors&gt;&lt;authors&gt;&lt;author&gt;Kim, Doyoung&lt;/author&gt;&lt;author&gt;Lee, Jieon&lt;/author&gt;&lt;author&gt;Kwag, Rina&lt;/author&gt;&lt;author&gt;Kim, Hyunbin&lt;/author&gt;&lt;author&gt;Oh, Hyunji&lt;/author&gt;&lt;author&gt;Moon, Bongjin&lt;/author&gt;&lt;author&gt;Kim, Hak Joong&lt;/author&gt;&lt;author&gt;Seong, Jihye&lt;/author&gt;&lt;author&gt;Jeon, Byungsun&lt;/author&gt;&lt;author&gt;Kang, Taek&lt;/author&gt;&lt;author&gt;Choo, Hyunah&lt;/author&gt;&lt;/authors&gt;&lt;/contributors&gt;&lt;titles&gt;&lt;title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&gt;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(Biphenyl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3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ylmethyl)ethanamines as G protei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biased agonists of 5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HT7R&lt;/title&gt;&lt;secondary-title&gt;Bulletin of the Korean Chemical Society&lt;/secondary-title&gt;&lt;/titles&gt;&lt;periodical&gt;&lt;full-title&gt;Bulletin of the Korean Chemical Society&lt;/full-title&gt;&lt;/periodical&gt;&lt;</w:instrText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>pages&gt;73-77&lt;/pages&gt;&lt;volume&gt;43&lt;/volume&gt;&lt;number&gt;1&lt;/number&gt;&lt;section&gt;73&lt;/section&gt;&lt;dates&gt;&lt;year&gt;2021&lt;/year&gt;&lt;/dates&gt;&lt;isbn&gt;1229-5949&amp;#xD;1229-5949&lt;/isbn&gt;&lt;urls&gt;&lt;/urls&gt;&lt;electronic-resource-num&gt;10.1002/bkcs.1242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9D9C84F" w14:textId="6F677E3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5A67A3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211429D" w14:textId="092E70B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B35226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61BD5978" w14:textId="0075C27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7074B68F" w14:textId="6A1C7B9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f</w:t>
            </w:r>
          </w:p>
        </w:tc>
        <w:tc>
          <w:tcPr>
            <w:tcW w:w="1778" w:type="pct"/>
            <w:shd w:val="clear" w:color="auto" w:fill="auto"/>
            <w:hideMark/>
          </w:tcPr>
          <w:p w14:paraId="1173918C" w14:textId="769F8E6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062C3EC" w14:textId="190923E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im&lt;/Author&gt;&lt;Year&gt;2021&lt;/Year&gt;&lt;RecNum&gt;319&lt;/RecNum&gt;&lt;DisplayText&gt;&lt;style face="superscript"&gt;[22]&lt;/style&gt;&lt;/DisplayText&gt;&lt;record&gt;&lt;rec-number&gt;319&lt;/rec-number&gt;&lt;foreign-keys&gt;&lt;key app="EN" db-id="rwxx0xz2ifzazme0927v0vvc5ftxrwzr0pxe" timestamp="1724029264"&gt;319&lt;/key&gt;&lt;key app="ENWeb" db-id=""&gt;0&lt;/key&gt;&lt;/foreign-keys&gt;&lt;ref-type name="Journal Article"&gt;17&lt;/ref-type&gt;&lt;contributors&gt;&lt;authors&gt;&lt;author&gt;Kim, Doyoung&lt;/author&gt;&lt;author&gt;Lee, Jieon&lt;/author&gt;&lt;author&gt;Kwag, Rina&lt;/author&gt;&lt;author&gt;Kim, Hyunbin&lt;/author&gt;&lt;author&gt;Oh, Hyunji&lt;/author&gt;&lt;author&gt;Moon, Bongjin&lt;/author&gt;&lt;author&gt;Kim, Hak Joong&lt;/author&gt;&lt;author&gt;Seong, Jihye&lt;/author&gt;&lt;author&gt;Jeon, Byungsun&lt;/author&gt;&lt;author&gt;Kang, Taek&lt;/author&gt;&lt;author&gt;Choo, Hyunah&lt;/author&gt;&lt;/authors&gt;&lt;/contributors&gt;&lt;titles&gt;&lt;title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&gt;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(Biphenyl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3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ylmethyl)ethanamines as G protei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biased agonists of 5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HT7R&lt;/title&gt;&lt;secondary-title&gt;Bulletin of the Korean Chemical Society&lt;/secondary-title&gt;&lt;/titles&gt;&lt;periodical&gt;&lt;full-title&gt;Bulletin of the Korean Chemical Society&lt;/full-title&gt;&lt;/periodical&gt;&lt;</w:instrText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>pages&gt;73-77&lt;/pages&gt;&lt;volume&gt;43&lt;/volume&gt;&lt;number&gt;1&lt;/number&gt;&lt;section&gt;73&lt;/section&gt;&lt;dates&gt;&lt;year&gt;2021&lt;/year&gt;&lt;/dates&gt;&lt;isbn&gt;1229-5949&amp;#xD;1229-5949&lt;/isbn&gt;&lt;urls&gt;&lt;/urls&gt;&lt;electronic-resource-num&gt;10.1002/bkcs.1242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85320C2" w14:textId="180325F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377825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2E68A38" w14:textId="6EAC4F9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51423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785A357A" w14:textId="40B0F89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3565F07A" w14:textId="381E2AB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i</w:t>
            </w:r>
          </w:p>
        </w:tc>
        <w:tc>
          <w:tcPr>
            <w:tcW w:w="1778" w:type="pct"/>
            <w:shd w:val="clear" w:color="auto" w:fill="auto"/>
            <w:hideMark/>
          </w:tcPr>
          <w:p w14:paraId="6B863A78" w14:textId="070DC73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BD3C6CD" w14:textId="17AC416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im&lt;/Author&gt;&lt;Year&gt;2021&lt;/Year&gt;&lt;RecNum&gt;319&lt;/RecNum&gt;&lt;DisplayText&gt;&lt;style face="superscript"&gt;[22]&lt;/style&gt;&lt;/DisplayText&gt;&lt;record&gt;&lt;rec-number&gt;319&lt;/rec-number&gt;&lt;foreign-keys&gt;&lt;key app="EN" db-id="rwxx0xz2ifzazme0927v0vvc5ftxrwzr0pxe" timestamp="1724029264"&gt;319&lt;/key&gt;&lt;key app="ENWeb" db-id=""&gt;0&lt;/key&gt;&lt;/foreign-keys&gt;&lt;ref-type name="Journal Article"&gt;17&lt;/ref-type&gt;&lt;contributors&gt;&lt;authors&gt;&lt;author&gt;Kim, Doyoung&lt;/author&gt;&lt;author&gt;Lee, Jieon&lt;/author&gt;&lt;author&gt;Kwag, Rina&lt;/author&gt;&lt;author&gt;Kim, Hyunbin&lt;/author&gt;&lt;author&gt;Oh, Hyunji&lt;/author&gt;&lt;author&gt;Moon, Bongjin&lt;/author&gt;&lt;author&gt;Kim, Hak Joong&lt;/author&gt;&lt;author&gt;Seong, Jihye&lt;/author&gt;&lt;author&gt;Jeon, Byungsun&lt;/author&gt;&lt;author&gt;Kang, Taek&lt;/author&gt;&lt;author&gt;Choo, Hyunah&lt;/author&gt;&lt;/authors&gt;&lt;/contributors&gt;&lt;titles&gt;&lt;title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&gt;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(Biphenyl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3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ylmethyl)ethanamines as G protei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biased agonists of 5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HT7R&lt;/title&gt;&lt;secondary-title&gt;Bulletin of the Korean Chemical Society&lt;/secondary-title&gt;&lt;/titles&gt;&lt;periodical&gt;&lt;full-title&gt;Bulletin of the Korean Chemical Society&lt;/full-title&gt;&lt;/periodical&gt;&lt;</w:instrText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>pages&gt;73-77&lt;/pages&gt;&lt;volume&gt;43&lt;/volume&gt;&lt;number&gt;1&lt;/number&gt;&lt;section&gt;73&lt;/section&gt;&lt;dates&gt;&lt;year&gt;2021&lt;/year&gt;&lt;/dates&gt;&lt;isbn&gt;1229-5949&amp;#xD;1229-5949&lt;/isbn&gt;&lt;urls&gt;&lt;/urls&gt;&lt;electronic-resource-num&gt;10.1002/bkcs.1242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D72DEEF" w14:textId="167E730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D901A7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81CAEA2" w14:textId="7ACF4B7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F6455F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3A9908A8" w14:textId="603C76C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7741D743" w14:textId="37C2789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p</w:t>
            </w:r>
          </w:p>
        </w:tc>
        <w:tc>
          <w:tcPr>
            <w:tcW w:w="1778" w:type="pct"/>
            <w:shd w:val="clear" w:color="auto" w:fill="auto"/>
            <w:hideMark/>
          </w:tcPr>
          <w:p w14:paraId="747AC261" w14:textId="37A47B1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C1085A1" w14:textId="53521BA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im&lt;/Author&gt;&lt;Year&gt;2021&lt;/Year&gt;&lt;RecNum&gt;319&lt;/RecNum&gt;&lt;DisplayText&gt;&lt;style face="superscript"&gt;[22]&lt;/style&gt;&lt;/DisplayText&gt;&lt;record&gt;&lt;rec-number&gt;319&lt;/rec-number&gt;&lt;foreign-keys&gt;&lt;key app="EN" db-id="rwxx0xz2ifzazme0927v0vvc5ftxrwzr0pxe" timestamp="1724029264"&gt;319&lt;/key&gt;&lt;key app="ENWeb" db-id=""&gt;0&lt;/key&gt;&lt;/foreign-keys&gt;&lt;ref-type name="Journal Article"&gt;17&lt;/ref-type&gt;&lt;contributors&gt;&lt;authors&gt;&lt;author&gt;Kim, Doyoung&lt;/author&gt;&lt;author&gt;Lee, Jieon&lt;/author&gt;&lt;author&gt;Kwag, Rina&lt;/author&gt;&lt;author&gt;Kim, Hyunbin&lt;/author&gt;&lt;author&gt;Oh, Hyunji&lt;/author&gt;&lt;author&gt;Moon, Bongjin&lt;/author&gt;&lt;author&gt;Kim, Hak Joong&lt;/author&gt;&lt;author&gt;Seong, Jihye&lt;/author&gt;&lt;author&gt;Jeon, Byungsun&lt;/author&gt;&lt;author&gt;Kang, Taek&lt;/author&gt;&lt;author&gt;Choo, Hyunah&lt;/author&gt;&lt;/authors&gt;&lt;/contributors&gt;&lt;titles&gt;&lt;title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&gt;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(Biphenyl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3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ylmethyl)ethanamines as G protei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biased agonists of 5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HT7R&lt;/title&gt;&lt;secondary-title&gt;Bulletin of the Korean Chemical Society&lt;/secondary-title&gt;&lt;/titles&gt;&lt;periodical&gt;&lt;full-title&gt;Bulletin of the Korean Chemical Society&lt;/full-title&gt;&lt;/periodical&gt;&lt;</w:instrText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>pages&gt;73-77&lt;/pages&gt;&lt;volume&gt;43&lt;/volume&gt;&lt;number&gt;1&lt;/number&gt;&lt;section&gt;73&lt;/section&gt;&lt;dates&gt;&lt;year&gt;2021&lt;/year&gt;&lt;/dates&gt;&lt;isbn&gt;1229-5949&amp;#xD;1229-5949&lt;/isbn&gt;&lt;urls&gt;&lt;/urls&gt;&lt;electronic-resource-num&gt;10.1002/bkcs.1242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AAE1D23" w14:textId="70E3250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6EF06C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ADF548E" w14:textId="1C53D3B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4BBD4B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1</w:t>
            </w:r>
          </w:p>
        </w:tc>
        <w:tc>
          <w:tcPr>
            <w:tcW w:w="457" w:type="pct"/>
            <w:shd w:val="clear" w:color="auto" w:fill="auto"/>
          </w:tcPr>
          <w:p w14:paraId="0EC43749" w14:textId="2A48621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14DBE6D1" w14:textId="1BEDD9A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BPB</w:t>
            </w:r>
          </w:p>
        </w:tc>
        <w:tc>
          <w:tcPr>
            <w:tcW w:w="1778" w:type="pct"/>
            <w:shd w:val="clear" w:color="auto" w:fill="auto"/>
            <w:hideMark/>
          </w:tcPr>
          <w:p w14:paraId="5640B1ED" w14:textId="32B31DC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510C946" w14:textId="3F1D5B4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avis&lt;/Author&gt;&lt;Year&gt;2010&lt;/Year&gt;&lt;RecNum&gt;320&lt;/RecNum&gt;&lt;DisplayText&gt;&lt;style face="superscript"&gt;[23]&lt;/style&gt;&lt;/DisplayText&gt;&lt;record&gt;&lt;rec-number&gt;320&lt;/rec-number&gt;&lt;foreign-keys&gt;&lt;key app="EN" db-id="rwxx0xz2ifzazme0927v0vvc5ftxrwzr0pxe" timestamp="1724031827"&gt;320&lt;/key&gt;&lt;key app="ENWeb" db-id=""&gt;0&lt;/key&gt;&lt;/foreign-keys&gt;&lt;ref-type name="Journal Article"&gt;17&lt;/ref-type&gt;&lt;contributors&gt;&lt;authors&gt;&lt;author&gt;Davis, A. A.&lt;/author&gt;&lt;author&gt;Heilman, C. J.&lt;/author&gt;&lt;author&gt;Brady, A. E.&lt;/author&gt;&lt;author&gt;Miller, N. R.&lt;/author&gt;&lt;author&gt;Fuerstenau-Sharp, M.&lt;/author&gt;&lt;author&gt;Hanson, B. J.&lt;/author&gt;&lt;author&gt;Lindsley, C. W.&lt;/author&gt;&lt;author&gt;Conn, P. J.&lt;/author&gt;&lt;author&gt;Lah, J. J.&lt;/author&gt;&lt;author&gt;Levey, A. I.&lt;/author&gt;&lt;/authors&gt;&lt;/contributors&gt;&lt;auth-address&gt;Center for Neurodegenerative Disease and Department of Neurology, Emory University School of Medicine, Atlanta, GA 30322.&lt;/auth-address&gt;&lt;titles&gt;&lt;title&gt;Differential effects of allosteric M(1) muscarinic acetylcholine receptor agonists on receptor activation, arrestin 3 recruitment, and receptor downregulation&lt;/title&gt;&lt;secondary-title&gt;ACS Chemical Neuroscience&lt;/secondary-title&gt;&lt;/titles&gt;&lt;periodical&gt;&lt;full-title&gt;ACS Chemical Neuroscience&lt;/full-title&gt;&lt;/periodical&gt;&lt;pages&gt;542-551&lt;/pages&gt;&lt;volume&gt;1&lt;/volume&gt;&lt;number&gt;8&lt;/number&gt;&lt;edition&gt;2010/09/14&lt;/edition&gt;&lt;dates&gt;&lt;year&gt;2010&lt;/year&gt;&lt;pub-dates&gt;&lt;date&gt;Aug 18&lt;/date&gt;&lt;/pub-dates&gt;&lt;/dates&gt;&lt;isbn&gt;1948-7193 (Electronic)&amp;#xD;1948-7193 (Print)&amp;#xD;1948-7193 (Linking)&lt;/isbn&gt;&lt;accession-num&gt;20835371&lt;/accession-num&gt;&lt;urls&gt;&lt;related-urls&gt;&lt;url&gt;https://www.ncbi.nlm.nih.gov/pubmed/20835371&lt;/url&gt;&lt;/related-urls&gt;&lt;/urls&gt;&lt;custom2&gt;PMC2936488&lt;/custom2&gt;&lt;electronic-resource-num&gt;10.1021/cn100011e&lt;/electronic-resource-num&gt;&lt;research-notes&gt;M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383679B" w14:textId="64EC1E9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626EA9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51DCC14" w14:textId="4079A7C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32B1CF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1</w:t>
            </w:r>
          </w:p>
        </w:tc>
        <w:tc>
          <w:tcPr>
            <w:tcW w:w="457" w:type="pct"/>
            <w:shd w:val="clear" w:color="auto" w:fill="auto"/>
          </w:tcPr>
          <w:p w14:paraId="6593E6EE" w14:textId="6AF9090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780319C0" w14:textId="0841F65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-260584</w:t>
            </w:r>
          </w:p>
        </w:tc>
        <w:tc>
          <w:tcPr>
            <w:tcW w:w="1778" w:type="pct"/>
            <w:shd w:val="clear" w:color="auto" w:fill="auto"/>
            <w:hideMark/>
          </w:tcPr>
          <w:p w14:paraId="1175E6FE" w14:textId="1C895F3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15F3270" w14:textId="11891DE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avis&lt;/Author&gt;&lt;Year&gt;2010&lt;/Year&gt;&lt;RecNum&gt;320&lt;/RecNum&gt;&lt;DisplayText&gt;&lt;style face="superscript"&gt;[23]&lt;/style&gt;&lt;/DisplayText&gt;&lt;record&gt;&lt;rec-number&gt;320&lt;/rec-number&gt;&lt;foreign-keys&gt;&lt;key app="EN" db-id="rwxx0xz2ifzazme0927v0vvc5ftxrwzr0pxe" timestamp="1724031827"&gt;320&lt;/key&gt;&lt;key app="ENWeb" db-id=""&gt;0&lt;/key&gt;&lt;/foreign-keys&gt;&lt;ref-type name="Journal Article"&gt;17&lt;/ref-type&gt;&lt;contributors&gt;&lt;authors&gt;&lt;author&gt;Davis, A. A.&lt;/author&gt;&lt;author&gt;Heilman, C. J.&lt;/author&gt;&lt;author&gt;Brady, A. E.&lt;/author&gt;&lt;author&gt;Miller, N. R.&lt;/author&gt;&lt;author&gt;Fuerstenau-Sharp, M.&lt;/author&gt;&lt;author&gt;Hanson, B. J.&lt;/author&gt;&lt;author&gt;Lindsley, C. W.&lt;/author&gt;&lt;author&gt;Conn, P. J.&lt;/author&gt;&lt;author&gt;Lah, J. J.&lt;/author&gt;&lt;author&gt;Levey, A. I.&lt;/author&gt;&lt;/authors&gt;&lt;/contributors&gt;&lt;auth-address&gt;Center for Neurodegenerative Disease and Department of Neurology, Emory University School of Medicine, Atlanta, GA 30322.&lt;/auth-address&gt;&lt;titles&gt;&lt;title&gt;Differential effects of allosteric M(1) muscarinic acetylcholine receptor agonists on receptor activation, arrestin 3 recruitment, and receptor downregulation&lt;/title&gt;&lt;secondary-title&gt;ACS Chemical Neuroscience&lt;/secondary-title&gt;&lt;/titles&gt;&lt;periodical&gt;&lt;full-title&gt;ACS Chemical Neuroscience&lt;/full-title&gt;&lt;/periodical&gt;&lt;pages&gt;542-551&lt;/pages&gt;&lt;volume&gt;1&lt;/volume&gt;&lt;number&gt;8&lt;/number&gt;&lt;edition&gt;2010/09/14&lt;/edition&gt;&lt;dates&gt;&lt;year&gt;2010&lt;/year&gt;&lt;pub-dates&gt;&lt;date&gt;Aug 18&lt;/date&gt;&lt;/pub-dates&gt;&lt;/dates&gt;&lt;isbn&gt;1948-7193 (Electronic)&amp;#xD;1948-7193 (Print)&amp;#xD;1948-7193 (Linking)&lt;/isbn&gt;&lt;accession-num&gt;20835371&lt;/accession-num&gt;&lt;urls&gt;&lt;related-urls&gt;&lt;url&gt;https://www.ncbi.nlm.nih.gov/pubmed/20835371&lt;/url&gt;&lt;/related-urls&gt;&lt;/urls&gt;&lt;custom2&gt;PMC2936488&lt;/custom2&gt;&lt;electronic-resource-num&gt;10.1021/cn100011e&lt;/electronic-resource-num&gt;&lt;research-notes&gt;M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B9451EB" w14:textId="4C1ECC4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1EF196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32A7196" w14:textId="6E02868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545DE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1</w:t>
            </w:r>
          </w:p>
        </w:tc>
        <w:tc>
          <w:tcPr>
            <w:tcW w:w="457" w:type="pct"/>
            <w:shd w:val="clear" w:color="auto" w:fill="auto"/>
          </w:tcPr>
          <w:p w14:paraId="3D576D76" w14:textId="6EDBECB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05A29181" w14:textId="760F204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0357017</w:t>
            </w:r>
          </w:p>
        </w:tc>
        <w:tc>
          <w:tcPr>
            <w:tcW w:w="1778" w:type="pct"/>
            <w:shd w:val="clear" w:color="auto" w:fill="auto"/>
            <w:hideMark/>
          </w:tcPr>
          <w:p w14:paraId="529A451E" w14:textId="5D1687C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490891A" w14:textId="5446E85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igby&lt;/Author&gt;&lt;Year&gt;2012&lt;/Year&gt;&lt;RecNum&gt;91&lt;/RecNum&gt;&lt;DisplayText&gt;&lt;style face="superscript"&gt;[24]&lt;/style&gt;&lt;/DisplayText&gt;&lt;record&gt;&lt;rec-number&gt;91&lt;/rec-number&gt;&lt;foreign-keys&gt;&lt;key app="EN" db-id="rwxx0xz2ifzazme0927v0vvc5ftxrwzr0pxe" timestamp="1723696733"&gt;91&lt;/key&gt;&lt;key app="ENWeb" db-id=""&gt;0&lt;/key&gt;&lt;/foreign-keys&gt;&lt;ref-type name="Journal Article"&gt;17&lt;/ref-type&gt;&lt;contributors&gt;&lt;authors&gt;&lt;author&gt;Digby, G. J.&lt;/author&gt;&lt;author&gt;Noetzel, M. J.&lt;/author&gt;&lt;author&gt;Bubser, M.&lt;/author&gt;&lt;author&gt;Utley, T. J.&lt;/author&gt;&lt;author&gt;Walker, A. G.&lt;/author&gt;&lt;author&gt;Byun, N. E.&lt;/author&gt;&lt;author&gt;Lebois, E. P.&lt;/author&gt;&lt;author&gt;Xiang, Z.&lt;/author&gt;&lt;author&gt;Sheffler, D. J.&lt;/author&gt;&lt;author&gt;Cho, H. P.&lt;/author&gt;&lt;author&gt;Davis, A. A.&lt;/author&gt;&lt;author&gt;Nemirovsky, N. E.&lt;/author&gt;&lt;author&gt;Mennenga, S. E.&lt;/author&gt;&lt;author&gt;Camp, B. W.&lt;/author&gt;&lt;author&gt;Bimonte-Nelson, H. A.&lt;/author&gt;&lt;author&gt;Bode, J.&lt;/author&gt;&lt;author&gt;Italiano, K.&lt;/author&gt;&lt;author&gt;Morrison, R.&lt;/author&gt;&lt;author&gt;Daniels, J. S.&lt;/author&gt;&lt;author&gt;Niswender, C. M.&lt;/author&gt;&lt;author&gt;Olive, M. F.&lt;/author&gt;&lt;author&gt;Lindsley, C. W.&lt;/author&gt;&lt;author&gt;Jones, C. K.&lt;/author&gt;&lt;author&gt;Conn, P. J.&lt;/author&gt;&lt;/authors&gt;&lt;/contributors&gt;&lt;titles&gt;&lt;title&gt;Novel allosteric agonists of M1 muscarinic acetylcholine receptors induce brain region-specific responses that correspond with behavioral effects in animal models&lt;/title&gt;&lt;secondary-title&gt;Journal of Neuroscience&lt;/secondary-title&gt;&lt;/titles&gt;&lt;periodical&gt;&lt;full-title&gt;Journal of Neuroscience&lt;/full-title&gt;&lt;/periodical&gt;&lt;pages&gt;8532-8544&lt;/pages&gt;&lt;volume&gt;32&lt;/volume&gt;&lt;number&gt;25&lt;/number&gt;&lt;section&gt;8532&lt;/section&gt;&lt;dates&gt;&lt;year&gt;2012&lt;/year&gt;&lt;/dates&gt;&lt;isbn&gt;0270-6474&amp;#xD;1529-2401&lt;/isbn&gt;&lt;urls&gt;&lt;/urls&gt;&lt;electronic-resource-num&gt;10.1523/jneurosci.0337-12.2012&lt;/electronic-resource-num&gt;&lt;research-notes&gt;M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364CBD4" w14:textId="47E8903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C6AA59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417682E" w14:textId="7CAE0E6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104955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1</w:t>
            </w:r>
          </w:p>
        </w:tc>
        <w:tc>
          <w:tcPr>
            <w:tcW w:w="457" w:type="pct"/>
            <w:shd w:val="clear" w:color="auto" w:fill="auto"/>
          </w:tcPr>
          <w:p w14:paraId="04FD34E5" w14:textId="06160C7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47E0E76B" w14:textId="5E0F1D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0364572</w:t>
            </w:r>
          </w:p>
        </w:tc>
        <w:tc>
          <w:tcPr>
            <w:tcW w:w="1778" w:type="pct"/>
            <w:shd w:val="clear" w:color="auto" w:fill="auto"/>
            <w:hideMark/>
          </w:tcPr>
          <w:p w14:paraId="510E9E81" w14:textId="4462ACE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FF0C1A1" w14:textId="329C815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igby&lt;/Author&gt;&lt;Year&gt;2012&lt;/Year&gt;&lt;RecNum&gt;91&lt;/RecNum&gt;&lt;DisplayText&gt;&lt;style face="superscript"&gt;[24]&lt;/style&gt;&lt;/DisplayText&gt;&lt;record&gt;&lt;rec-number&gt;91&lt;/rec-number&gt;&lt;foreign-keys&gt;&lt;key app="EN" db-id="rwxx0xz2ifzazme0927v0vvc5ftxrwzr0pxe" timestamp="1723696733"&gt;91&lt;/key&gt;&lt;key app="ENWeb" db-id=""&gt;0&lt;/key&gt;&lt;/foreign-keys&gt;&lt;ref-type name="Journal Article"&gt;17&lt;/ref-type&gt;&lt;contributors&gt;&lt;authors&gt;&lt;author&gt;Digby, G. J.&lt;/author&gt;&lt;author&gt;Noetzel, M. J.&lt;/author&gt;&lt;author&gt;Bubser, M.&lt;/author&gt;&lt;author&gt;Utley, T. J.&lt;/author&gt;&lt;author&gt;Walker, A. G.&lt;/author&gt;&lt;author&gt;Byun, N. E.&lt;/author&gt;&lt;author&gt;Lebois, E. P.&lt;/author&gt;&lt;author&gt;Xiang, Z.&lt;/author&gt;&lt;author&gt;Sheffler, D. J.&lt;/author&gt;&lt;author&gt;Cho, H. P.&lt;/author&gt;&lt;author&gt;Davis, A. A.&lt;/author&gt;&lt;author&gt;Nemirovsky, N. E.&lt;/author&gt;&lt;author&gt;Mennenga, S. E.&lt;/author&gt;&lt;author&gt;Camp, B. W.&lt;/author&gt;&lt;author&gt;Bimonte-Nelson, H. A.&lt;/author&gt;&lt;author&gt;Bode, J.&lt;/author&gt;&lt;author&gt;Italiano, K.&lt;/author&gt;&lt;author&gt;Morrison, R.&lt;/author&gt;&lt;author&gt;Daniels, J. S.&lt;/author&gt;&lt;author&gt;Niswender, C. M.&lt;/author&gt;&lt;author&gt;Olive, M. F.&lt;/author&gt;&lt;author&gt;Lindsley, C. W.&lt;/author&gt;&lt;author&gt;Jones, C. K.&lt;/author&gt;&lt;author&gt;Conn, P. J.&lt;/author&gt;&lt;/authors&gt;&lt;/contributors&gt;&lt;titles&gt;&lt;title&gt;Novel allosteric agonists of M1 muscarinic acetylcholine receptors induce brain region-specific responses that correspond with behavioral effects in animal models&lt;/title&gt;&lt;secondary-title&gt;Journal of Neuroscience&lt;/secondary-title&gt;&lt;/titles&gt;&lt;periodical&gt;&lt;full-title&gt;Journal of Neuroscience&lt;/full-title&gt;&lt;/periodical&gt;&lt;pages&gt;8532-8544&lt;/pages&gt;&lt;volume&gt;32&lt;/volume&gt;&lt;number&gt;25&lt;/number&gt;&lt;section&gt;8532&lt;/section&gt;&lt;dates&gt;&lt;year&gt;2012&lt;/year&gt;&lt;/dates&gt;&lt;isbn&gt;0270-6474&amp;#xD;1529-2401&lt;/isbn&gt;&lt;urls&gt;&lt;/urls&gt;&lt;electronic-resource-num&gt;10.1523/jneurosci.0337-12.2012&lt;/electronic-resource-num&gt;&lt;research-notes&gt;M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41B7973" w14:textId="124113C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A21F48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CEC3146" w14:textId="625F393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C2B192E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2</w:t>
            </w:r>
          </w:p>
        </w:tc>
        <w:tc>
          <w:tcPr>
            <w:tcW w:w="457" w:type="pct"/>
            <w:shd w:val="clear" w:color="auto" w:fill="auto"/>
          </w:tcPr>
          <w:p w14:paraId="1E15A200" w14:textId="63C07DF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C71CFE2" w14:textId="00E2F67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per-6-naph</w:t>
            </w:r>
          </w:p>
        </w:tc>
        <w:tc>
          <w:tcPr>
            <w:tcW w:w="1778" w:type="pct"/>
            <w:shd w:val="clear" w:color="auto" w:fill="auto"/>
            <w:hideMark/>
          </w:tcPr>
          <w:p w14:paraId="59482B6B" w14:textId="188EE08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65A1A944" w14:textId="4264B84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NrPC9BdXRob3I+PFllYXI+MjAxMjwvWWVhcj48UmVj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NrPC9BdXRob3I+PFllYXI+MjAxMjwvWWVhcj48UmVj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6133D5E" w14:textId="05E770F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AF83D7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D0EF1BD" w14:textId="03ADBB5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15CCC0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2</w:t>
            </w:r>
          </w:p>
        </w:tc>
        <w:tc>
          <w:tcPr>
            <w:tcW w:w="457" w:type="pct"/>
            <w:shd w:val="clear" w:color="auto" w:fill="auto"/>
          </w:tcPr>
          <w:p w14:paraId="482C0FC0" w14:textId="0BBC88C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00B3561" w14:textId="3EF4960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per-6-phth</w:t>
            </w:r>
          </w:p>
        </w:tc>
        <w:tc>
          <w:tcPr>
            <w:tcW w:w="1778" w:type="pct"/>
            <w:shd w:val="clear" w:color="auto" w:fill="auto"/>
            <w:hideMark/>
          </w:tcPr>
          <w:p w14:paraId="2772ACBF" w14:textId="3C49262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AE596B7" w14:textId="6DAD7D7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NrPC9BdXRob3I+PFllYXI+MjAxMjwvWWVhcj48UmVj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NrPC9BdXRob3I+PFllYXI+MjAxMjwvWWVhcj48UmVj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8AD6EA2" w14:textId="74D39BE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8CFA3B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B263F93" w14:textId="605BB2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561D12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2</w:t>
            </w:r>
          </w:p>
        </w:tc>
        <w:tc>
          <w:tcPr>
            <w:tcW w:w="457" w:type="pct"/>
            <w:shd w:val="clear" w:color="auto" w:fill="auto"/>
          </w:tcPr>
          <w:p w14:paraId="0A3C1462" w14:textId="5AD9252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4A0B9F3" w14:textId="5D65174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N-A-343</w:t>
            </w:r>
          </w:p>
        </w:tc>
        <w:tc>
          <w:tcPr>
            <w:tcW w:w="1778" w:type="pct"/>
            <w:shd w:val="clear" w:color="auto" w:fill="auto"/>
            <w:hideMark/>
          </w:tcPr>
          <w:p w14:paraId="25EE0AA8" w14:textId="61DEC47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5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7511F52A" w14:textId="68140C1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lmZmluPC9BdXRob3I+PFllYXI+MjAwNzwvWWVhcj48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lmZmluPC9BdXRob3I+PFllYXI+MjAwNzwvWWVhcj48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A275A55" w14:textId="4CF7484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05B823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07A278D" w14:textId="10C994B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94C18E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2</w:t>
            </w:r>
          </w:p>
        </w:tc>
        <w:tc>
          <w:tcPr>
            <w:tcW w:w="457" w:type="pct"/>
            <w:shd w:val="clear" w:color="auto" w:fill="auto"/>
          </w:tcPr>
          <w:p w14:paraId="55E94D53" w14:textId="5773D6C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7631C3F" w14:textId="3DE6AF8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6A</w:t>
            </w:r>
          </w:p>
        </w:tc>
        <w:tc>
          <w:tcPr>
            <w:tcW w:w="1778" w:type="pct"/>
            <w:shd w:val="clear" w:color="auto" w:fill="auto"/>
            <w:hideMark/>
          </w:tcPr>
          <w:p w14:paraId="463BC0D1" w14:textId="0735B13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 xml:space="preserve">i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459C23DB" w14:textId="02E8FB7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ndakova&lt;/Author&gt;&lt;Year&gt;2020&lt;/Year&gt;&lt;RecNum&gt;323&lt;/RecNum&gt;&lt;DisplayText&gt;&lt;style face="superscript"&gt;[27]&lt;/style&gt;&lt;/DisplayText&gt;&lt;record&gt;&lt;rec-number&gt;323&lt;/rec-number&gt;&lt;foreign-keys&gt;&lt;key app="EN" db-id="rwxx0xz2ifzazme0927v0vvc5ftxrwzr0pxe" timestamp="1724032576"&gt;323&lt;/key&gt;&lt;/foreign-keys&gt;&lt;ref-type name="Journal Article"&gt;17&lt;/ref-type&gt;&lt;contributors&gt;&lt;authors&gt;&lt;author&gt;Randakova, Alena&lt;/author&gt;&lt;author&gt;Nelic, Dominik&lt;/author&gt;&lt;author&gt;Ungerova, Dana&lt;/author&gt;&lt;author&gt;Nwokoye, Peter&lt;/author&gt;&lt;author&gt;Su, Qiwen&lt;/author&gt;&lt;author&gt;Dolezal, Vladimir&lt;/author&gt;&lt;author&gt;El-Fakahany, Esam E.&lt;/author&gt;&lt;author&gt;Boulos, John&lt;/author&gt;&lt;author&gt;Jakubik, Jan&lt;/author&gt;&lt;/authors&gt;&lt;/contributors&gt;&lt;titles&gt;&lt;title&gt;Novel M2 -selective, Gi -biased agonists of muscarinic acetylcholine receptors&lt;/title&gt;&lt;secondary-title&gt;British Journal of Pharmacology&lt;/secondary-title&gt;&lt;/titles&gt;&lt;periodical&gt;&lt;full-title&gt;British Journal of Pharmacology&lt;/full-title&gt;&lt;/periodical&gt;&lt;pages&gt;2073-2089&lt;/pages&gt;&lt;volume&gt;177&lt;/volume&gt;&lt;number&gt;9&lt;/number&gt;&lt;dates&gt;&lt;year&gt;2020&lt;/year&gt;&lt;pub-dates&gt;&lt;date&gt;May&lt;/date&gt;&lt;/pub-dates&gt;&lt;/dates&gt;&lt;isbn&gt;0007-1188&lt;/isbn&gt;&lt;accession-num&gt;WOS:000513355700001&lt;/accession-num&gt;&lt;work-type&gt;Article&lt;/work-type&gt;&lt;urls&gt;&lt;related-urls&gt;&lt;url&gt;&lt;style face="underline" font="default" size="100%"&gt;&amp;lt;Go to ISI&amp;gt;://WOS:000513355700001&lt;/style&gt;&lt;/url&gt;&lt;/related-urls&gt;&lt;/urls&gt;&lt;electronic-resource-num&gt;10.1111/bph.1497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AB061C1" w14:textId="1218698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932025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2C117F1" w14:textId="719EEE8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4C040B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2</w:t>
            </w:r>
          </w:p>
        </w:tc>
        <w:tc>
          <w:tcPr>
            <w:tcW w:w="457" w:type="pct"/>
            <w:shd w:val="clear" w:color="auto" w:fill="auto"/>
          </w:tcPr>
          <w:p w14:paraId="586185E7" w14:textId="1202BF2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E7F3685" w14:textId="72483D3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A</w:t>
            </w:r>
          </w:p>
        </w:tc>
        <w:tc>
          <w:tcPr>
            <w:tcW w:w="1778" w:type="pct"/>
            <w:shd w:val="clear" w:color="auto" w:fill="auto"/>
            <w:hideMark/>
          </w:tcPr>
          <w:p w14:paraId="04B74342" w14:textId="2528222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4D94C871" w14:textId="41F89DE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ndakova&lt;/Author&gt;&lt;Year&gt;2020&lt;/Year&gt;&lt;RecNum&gt;323&lt;/RecNum&gt;&lt;DisplayText&gt;&lt;style face="superscript"&gt;[27]&lt;/style&gt;&lt;/DisplayText&gt;&lt;record&gt;&lt;rec-number&gt;323&lt;/rec-number&gt;&lt;foreign-keys&gt;&lt;key app="EN" db-id="rwxx0xz2ifzazme0927v0vvc5ftxrwzr0pxe" timestamp="1724032576"&gt;323&lt;/key&gt;&lt;/foreign-keys&gt;&lt;ref-type name="Journal Article"&gt;17&lt;/ref-type&gt;&lt;contributors&gt;&lt;authors&gt;&lt;author&gt;Randakova, Alena&lt;/author&gt;&lt;author&gt;Nelic, Dominik&lt;/author&gt;&lt;author&gt;Ungerova, Dana&lt;/author&gt;&lt;author&gt;Nwokoye, Peter&lt;/author&gt;&lt;author&gt;Su, Qiwen&lt;/author&gt;&lt;author&gt;Dolezal, Vladimir&lt;/author&gt;&lt;author&gt;El-Fakahany, Esam E.&lt;/author&gt;&lt;author&gt;Boulos, John&lt;/author&gt;&lt;author&gt;Jakubik, Jan&lt;/author&gt;&lt;/authors&gt;&lt;/contributors&gt;&lt;titles&gt;&lt;title&gt;Novel M2 -selective, Gi -biased agonists of muscarinic acetylcholine receptors&lt;/title&gt;&lt;secondary-title&gt;British Journal of Pharmacology&lt;/secondary-title&gt;&lt;/titles&gt;&lt;periodical&gt;&lt;full-title&gt;British Journal of Pharmacology&lt;/full-title&gt;&lt;/periodical&gt;&lt;pages&gt;2073-2089&lt;/pages&gt;&lt;volume&gt;177&lt;/volume&gt;&lt;number&gt;9&lt;/number&gt;&lt;dates&gt;&lt;year&gt;2020&lt;/year&gt;&lt;pub-dates&gt;&lt;date&gt;May&lt;/date&gt;&lt;/pub-dates&gt;&lt;/dates&gt;&lt;isbn&gt;0007-1188&lt;/isbn&gt;&lt;accession-num&gt;WOS:000513355700001&lt;/accession-num&gt;&lt;work-type&gt;Article&lt;/work-type&gt;&lt;urls&gt;&lt;related-urls&gt;&lt;url&gt;&lt;style face="underline" font="default" size="100%"&gt;&amp;lt;Go to ISI&amp;gt;://WOS:000513355700001&lt;/style&gt;&lt;/url&gt;&lt;/related-urls&gt;&lt;/urls&gt;&lt;electronic-resource-num&gt;10.1111/bph.1497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ABDBCB3" w14:textId="5FDA689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C53A7F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BA31D07" w14:textId="0E8FC3B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9D6F6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3</w:t>
            </w:r>
          </w:p>
        </w:tc>
        <w:tc>
          <w:tcPr>
            <w:tcW w:w="457" w:type="pct"/>
            <w:shd w:val="clear" w:color="auto" w:fill="auto"/>
          </w:tcPr>
          <w:p w14:paraId="2755BAD2" w14:textId="06EBEF8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3</w:t>
            </w:r>
          </w:p>
        </w:tc>
        <w:tc>
          <w:tcPr>
            <w:tcW w:w="812" w:type="pct"/>
            <w:shd w:val="clear" w:color="auto" w:fill="auto"/>
            <w:hideMark/>
          </w:tcPr>
          <w:p w14:paraId="01C6D447" w14:textId="305AD2C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D 102807</w:t>
            </w:r>
          </w:p>
        </w:tc>
        <w:tc>
          <w:tcPr>
            <w:tcW w:w="1778" w:type="pct"/>
            <w:shd w:val="clear" w:color="auto" w:fill="auto"/>
            <w:hideMark/>
          </w:tcPr>
          <w:p w14:paraId="50ECC2B5" w14:textId="087B53C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58EA9ADB" w14:textId="2F31757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b21wa2luczwvQXV0aG9yPjxZZWFyPjIwMjI8L1llYXI+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b21wa2luczwvQXV0aG9yPjxZZWFyPjIwMjI8L1llYXI+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1CC257A" w14:textId="3B439A0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4F75B7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BFCC76A" w14:textId="70602E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7B03AE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4</w:t>
            </w:r>
          </w:p>
        </w:tc>
        <w:tc>
          <w:tcPr>
            <w:tcW w:w="457" w:type="pct"/>
            <w:shd w:val="clear" w:color="auto" w:fill="auto"/>
          </w:tcPr>
          <w:p w14:paraId="7EA2B28E" w14:textId="067CFC8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5948D957" w14:textId="1EECD48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xanomel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3A90E447" w14:textId="213E68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2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pERK1/2 and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2B78C98C" w14:textId="283DE72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RvbmFsZDwvQXV0aG9yPjxZZWFyPjIwMjI8L1llYXI+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RvbmFsZDwvQXV0aG9yPjxZZWFyPjIwMjI8L1llYXI+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264A9C9" w14:textId="53D8D2E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029A8A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FC67F61" w14:textId="107D40B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D117FB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4</w:t>
            </w:r>
          </w:p>
        </w:tc>
        <w:tc>
          <w:tcPr>
            <w:tcW w:w="457" w:type="pct"/>
            <w:shd w:val="clear" w:color="auto" w:fill="auto"/>
          </w:tcPr>
          <w:p w14:paraId="68394E24" w14:textId="35E4DE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535D29EE" w14:textId="42A8FE8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6A</w:t>
            </w:r>
          </w:p>
        </w:tc>
        <w:tc>
          <w:tcPr>
            <w:tcW w:w="1778" w:type="pct"/>
            <w:shd w:val="clear" w:color="auto" w:fill="auto"/>
            <w:hideMark/>
          </w:tcPr>
          <w:p w14:paraId="1FF3B88E" w14:textId="0E39605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401EE578" w14:textId="2B63A1F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ndakova&lt;/Author&gt;&lt;Year&gt;2020&lt;/Year&gt;&lt;RecNum&gt;323&lt;/RecNum&gt;&lt;DisplayText&gt;&lt;style face="superscript"&gt;[27]&lt;/style&gt;&lt;/DisplayText&gt;&lt;record&gt;&lt;rec-number&gt;323&lt;/rec-number&gt;&lt;foreign-keys&gt;&lt;key app="EN" db-id="rwxx0xz2ifzazme0927v0vvc5ftxrwzr0pxe" timestamp="1724032576"&gt;323&lt;/key&gt;&lt;/foreign-keys&gt;&lt;ref-type name="Journal Article"&gt;17&lt;/ref-type&gt;&lt;contributors&gt;&lt;authors&gt;&lt;author&gt;Randakova, Alena&lt;/author&gt;&lt;author&gt;Nelic, Dominik&lt;/author&gt;&lt;author&gt;Ungerova, Dana&lt;/author&gt;&lt;author&gt;Nwokoye, Peter&lt;/author&gt;&lt;author&gt;Su, Qiwen&lt;/author&gt;&lt;author&gt;Dolezal, Vladimir&lt;/author&gt;&lt;author&gt;El-Fakahany, Esam E.&lt;/author&gt;&lt;author&gt;Boulos, John&lt;/author&gt;&lt;author&gt;Jakubik, Jan&lt;/author&gt;&lt;/authors&gt;&lt;/contributors&gt;&lt;titles&gt;&lt;title&gt;Novel M2 -selective, Gi -biased agonists of muscarinic acetylcholine receptors&lt;/title&gt;&lt;secondary-title&gt;British Journal of Pharmacology&lt;/secondary-title&gt;&lt;/titles&gt;&lt;periodical&gt;&lt;full-title&gt;British Journal of Pharmacology&lt;/full-title&gt;&lt;/periodical&gt;&lt;pages&gt;2073-2089&lt;/pages&gt;&lt;volume&gt;177&lt;/volume&gt;&lt;number&gt;9&lt;/number&gt;&lt;dates&gt;&lt;year&gt;2020&lt;/year&gt;&lt;pub-dates&gt;&lt;date&gt;May&lt;/date&gt;&lt;/pub-dates&gt;&lt;/dates&gt;&lt;isbn&gt;0007-1188&lt;/isbn&gt;&lt;accession-num&gt;WOS:000513355700001&lt;/accession-num&gt;&lt;work-type&gt;Article&lt;/work-type&gt;&lt;urls&gt;&lt;related-urls&gt;&lt;url&gt;&lt;style face="underline" font="default" size="100%"&gt;&amp;lt;Go to ISI&amp;gt;://WOS:000513355700001&lt;/style&gt;&lt;/url&gt;&lt;/related-urls&gt;&lt;/urls&gt;&lt;electronic-resource-num&gt;10.1111/bph.1497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7AF40CA" w14:textId="7C55FD5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5D3639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AD266C6" w14:textId="4938745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4BDA33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4</w:t>
            </w:r>
          </w:p>
        </w:tc>
        <w:tc>
          <w:tcPr>
            <w:tcW w:w="457" w:type="pct"/>
            <w:shd w:val="clear" w:color="auto" w:fill="auto"/>
          </w:tcPr>
          <w:p w14:paraId="00D170E9" w14:textId="284A2B0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2A2AE3AC" w14:textId="7977B7C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A</w:t>
            </w:r>
          </w:p>
        </w:tc>
        <w:tc>
          <w:tcPr>
            <w:tcW w:w="1778" w:type="pct"/>
            <w:shd w:val="clear" w:color="auto" w:fill="auto"/>
            <w:hideMark/>
          </w:tcPr>
          <w:p w14:paraId="4FAE3DA3" w14:textId="64D7C69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09E5D1A6" w14:textId="2911E8B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ndakova&lt;/Author&gt;&lt;Year&gt;2020&lt;/Year&gt;&lt;RecNum&gt;323&lt;/RecNum&gt;&lt;DisplayText&gt;&lt;style face="superscript"&gt;[27]&lt;/style&gt;&lt;/DisplayText&gt;&lt;record&gt;&lt;rec-number&gt;323&lt;/rec-number&gt;&lt;foreign-keys&gt;&lt;key app="EN" db-id="rwxx0xz2ifzazme0927v0vvc5ftxrwzr0pxe" timestamp="1724032576"&gt;323&lt;/key&gt;&lt;/foreign-keys&gt;&lt;ref-type name="Journal Article"&gt;17&lt;/ref-type&gt;&lt;contributors&gt;&lt;authors&gt;&lt;author&gt;Randakova, Alena&lt;/author&gt;&lt;author&gt;Nelic, Dominik&lt;/author&gt;&lt;author&gt;Ungerova, Dana&lt;/author&gt;&lt;author&gt;Nwokoye, Peter&lt;/author&gt;&lt;author&gt;Su, Qiwen&lt;/author&gt;&lt;author&gt;Dolezal, Vladimir&lt;/author&gt;&lt;author&gt;El-Fakahany, Esam E.&lt;/author&gt;&lt;author&gt;Boulos, John&lt;/author&gt;&lt;author&gt;Jakubik, Jan&lt;/author&gt;&lt;/authors&gt;&lt;/contributors&gt;&lt;titles&gt;&lt;title&gt;Novel M2 -selective, Gi -biased agonists of muscarinic acetylcholine receptors&lt;/title&gt;&lt;secondary-title&gt;British Journal of Pharmacology&lt;/secondary-title&gt;&lt;/titles&gt;&lt;periodical&gt;&lt;full-title&gt;British Journal of Pharmacology&lt;/full-title&gt;&lt;/periodical&gt;&lt;pages&gt;2073-2089&lt;/pages&gt;&lt;volume&gt;177&lt;/volume&gt;&lt;number&gt;9&lt;/number&gt;&lt;dates&gt;&lt;year&gt;2020&lt;/year&gt;&lt;pub-dates&gt;&lt;date&gt;May&lt;/date&gt;&lt;/pub-dates&gt;&lt;/dates&gt;&lt;isbn&gt;0007-1188&lt;/isbn&gt;&lt;accession-num&gt;WOS:000513355700001&lt;/accession-num&gt;&lt;work-type&gt;Article&lt;/work-type&gt;&lt;urls&gt;&lt;related-urls&gt;&lt;url&gt;&lt;style face="underline" font="default" size="100%"&gt;&amp;lt;Go to ISI&amp;gt;://WOS:000513355700001&lt;/style&gt;&lt;/url&gt;&lt;/related-urls&gt;&lt;/urls&gt;&lt;electronic-resource-num&gt;10.1111/bph.1497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98C77E0" w14:textId="50A8805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750F08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95542BF" w14:textId="699FECE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6EE9087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5</w:t>
            </w:r>
          </w:p>
        </w:tc>
        <w:tc>
          <w:tcPr>
            <w:tcW w:w="457" w:type="pct"/>
            <w:shd w:val="clear" w:color="auto" w:fill="auto"/>
          </w:tcPr>
          <w:p w14:paraId="612C4A59" w14:textId="65678DC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5</w:t>
            </w:r>
          </w:p>
        </w:tc>
        <w:tc>
          <w:tcPr>
            <w:tcW w:w="812" w:type="pct"/>
            <w:shd w:val="clear" w:color="auto" w:fill="auto"/>
            <w:hideMark/>
          </w:tcPr>
          <w:p w14:paraId="092B372E" w14:textId="7DE54F9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A</w:t>
            </w:r>
          </w:p>
        </w:tc>
        <w:tc>
          <w:tcPr>
            <w:tcW w:w="1778" w:type="pct"/>
            <w:shd w:val="clear" w:color="auto" w:fill="auto"/>
            <w:hideMark/>
          </w:tcPr>
          <w:p w14:paraId="4D45A854" w14:textId="60973AF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6B500B1A" w14:textId="7479D4D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ndakova&lt;/Author&gt;&lt;Year&gt;2020&lt;/Year&gt;&lt;RecNum&gt;323&lt;/RecNum&gt;&lt;DisplayText&gt;&lt;style face="superscript"&gt;[27]&lt;/style&gt;&lt;/DisplayText&gt;&lt;record&gt;&lt;rec-number&gt;323&lt;/rec-number&gt;&lt;foreign-keys&gt;&lt;key app="EN" db-id="rwxx0xz2ifzazme0927v0vvc5ftxrwzr0pxe" timestamp="1724032576"&gt;323&lt;/key&gt;&lt;/foreign-keys&gt;&lt;ref-type name="Journal Article"&gt;17&lt;/ref-type&gt;&lt;contributors&gt;&lt;authors&gt;&lt;author&gt;Randakova, Alena&lt;/author&gt;&lt;author&gt;Nelic, Dominik&lt;/author&gt;&lt;author&gt;Ungerova, Dana&lt;/author&gt;&lt;author&gt;Nwokoye, Peter&lt;/author&gt;&lt;author&gt;Su, Qiwen&lt;/author&gt;&lt;author&gt;Dolezal, Vladimir&lt;/author&gt;&lt;author&gt;El-Fakahany, Esam E.&lt;/author&gt;&lt;author&gt;Boulos, John&lt;/author&gt;&lt;author&gt;Jakubik, Jan&lt;/author&gt;&lt;/authors&gt;&lt;/contributors&gt;&lt;titles&gt;&lt;title&gt;Novel M2 -selective, Gi -biased agonists of muscarinic acetylcholine receptors&lt;/title&gt;&lt;secondary-title&gt;British Journal of Pharmacology&lt;/secondary-title&gt;&lt;/titles&gt;&lt;periodical&gt;&lt;full-title&gt;British Journal of Pharmacology&lt;/full-title&gt;&lt;/periodical&gt;&lt;pages&gt;2073-2089&lt;/pages&gt;&lt;volume&gt;177&lt;/volume&gt;&lt;number&gt;9&lt;/number&gt;&lt;dates&gt;&lt;year&gt;2020&lt;/year&gt;&lt;pub-dates&gt;&lt;date&gt;May&lt;/date&gt;&lt;/pub-dates&gt;&lt;/dates&gt;&lt;isbn&gt;0007-1188&lt;/isbn&gt;&lt;accession-num&gt;WOS:000513355700001&lt;/accession-num&gt;&lt;work-type&gt;Article&lt;/work-type&gt;&lt;urls&gt;&lt;related-urls&gt;&lt;url&gt;&lt;style face="underline" font="default" size="100%"&gt;&amp;lt;Go to ISI&amp;gt;://WOS:000513355700001&lt;/style&gt;&lt;/url&gt;&lt;/related-urls&gt;&lt;/urls&gt;&lt;electronic-resource-num&gt;10.1111/bph.1497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51D5199" w14:textId="78C6D68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89D5CC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CDFC742" w14:textId="3727456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FEC049F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1A</w:t>
            </w:r>
          </w:p>
        </w:tc>
        <w:tc>
          <w:tcPr>
            <w:tcW w:w="457" w:type="pct"/>
            <w:shd w:val="clear" w:color="auto" w:fill="auto"/>
          </w:tcPr>
          <w:p w14:paraId="0BEDEA59" w14:textId="6D5C86C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1" w:name="_Hlk175573893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  <w:bookmarkEnd w:id="1"/>
          </w:p>
        </w:tc>
        <w:tc>
          <w:tcPr>
            <w:tcW w:w="812" w:type="pct"/>
            <w:shd w:val="clear" w:color="auto" w:fill="auto"/>
            <w:hideMark/>
          </w:tcPr>
          <w:p w14:paraId="5C7A12D7" w14:textId="7B2D179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xymetazoline</w:t>
            </w:r>
          </w:p>
        </w:tc>
        <w:tc>
          <w:tcPr>
            <w:tcW w:w="1778" w:type="pct"/>
            <w:shd w:val="clear" w:color="auto" w:fill="auto"/>
            <w:hideMark/>
          </w:tcPr>
          <w:p w14:paraId="6F047BA9" w14:textId="722DA6A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extracellular acidification rate over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nd cAMP production </w:t>
            </w:r>
          </w:p>
        </w:tc>
        <w:tc>
          <w:tcPr>
            <w:tcW w:w="582" w:type="pct"/>
            <w:shd w:val="clear" w:color="auto" w:fill="auto"/>
          </w:tcPr>
          <w:p w14:paraId="7F221E5C" w14:textId="1E0797E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7196179" w14:textId="5AF3BDB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F88D0A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0D036F8" w14:textId="47FCFD2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ED9A08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1A</w:t>
            </w:r>
          </w:p>
        </w:tc>
        <w:tc>
          <w:tcPr>
            <w:tcW w:w="457" w:type="pct"/>
            <w:shd w:val="clear" w:color="auto" w:fill="auto"/>
          </w:tcPr>
          <w:p w14:paraId="6C0144CC" w14:textId="550783F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3DEF81F4" w14:textId="414415B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henylephrine</w:t>
            </w:r>
          </w:p>
        </w:tc>
        <w:tc>
          <w:tcPr>
            <w:tcW w:w="1778" w:type="pct"/>
            <w:shd w:val="clear" w:color="auto" w:fill="auto"/>
            <w:hideMark/>
          </w:tcPr>
          <w:p w14:paraId="1F98AFCF" w14:textId="3B88211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extracellular acidification rate over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nd cAMP production </w:t>
            </w:r>
          </w:p>
        </w:tc>
        <w:tc>
          <w:tcPr>
            <w:tcW w:w="582" w:type="pct"/>
            <w:shd w:val="clear" w:color="auto" w:fill="auto"/>
          </w:tcPr>
          <w:p w14:paraId="53C1C68F" w14:textId="754118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B49036A" w14:textId="4BEB34D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FF4E52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3BD3594" w14:textId="4EB990C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CBD2158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1A</w:t>
            </w:r>
          </w:p>
        </w:tc>
        <w:tc>
          <w:tcPr>
            <w:tcW w:w="457" w:type="pct"/>
            <w:shd w:val="clear" w:color="auto" w:fill="auto"/>
          </w:tcPr>
          <w:p w14:paraId="68B1897B" w14:textId="1C5E15A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4EB4F7BF" w14:textId="07B93EF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irazol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06BA1CE4" w14:textId="24EB54E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AMP production and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1955F9BD" w14:textId="4F9963D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E34BDB0" w14:textId="125A89E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053058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B14D7D8" w14:textId="310823D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9A9473E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1A</w:t>
            </w:r>
          </w:p>
        </w:tc>
        <w:tc>
          <w:tcPr>
            <w:tcW w:w="457" w:type="pct"/>
            <w:shd w:val="clear" w:color="auto" w:fill="auto"/>
          </w:tcPr>
          <w:p w14:paraId="1AB9D12F" w14:textId="6070DA9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6E1F0431" w14:textId="7DF4284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61603</w:t>
            </w:r>
          </w:p>
        </w:tc>
        <w:tc>
          <w:tcPr>
            <w:tcW w:w="1778" w:type="pct"/>
            <w:shd w:val="clear" w:color="auto" w:fill="auto"/>
            <w:hideMark/>
          </w:tcPr>
          <w:p w14:paraId="5097F28C" w14:textId="2B6ACFD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AMP production and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366905E9" w14:textId="05D51D0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B0BAABA" w14:textId="76148ED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C2F3A0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85E0E89" w14:textId="2C080ED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B60728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2C</w:t>
            </w:r>
          </w:p>
        </w:tc>
        <w:tc>
          <w:tcPr>
            <w:tcW w:w="457" w:type="pct"/>
            <w:shd w:val="clear" w:color="auto" w:fill="auto"/>
          </w:tcPr>
          <w:p w14:paraId="7D62E779" w14:textId="7D89A1C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1E15F624" w14:textId="659AC42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2" w:name="_Hlk183793424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onidine</w:t>
            </w:r>
            <w:bookmarkEnd w:id="2"/>
          </w:p>
        </w:tc>
        <w:tc>
          <w:tcPr>
            <w:tcW w:w="1778" w:type="pct"/>
            <w:shd w:val="clear" w:color="auto" w:fill="auto"/>
            <w:hideMark/>
          </w:tcPr>
          <w:p w14:paraId="28FC83F8" w14:textId="2915148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 over cAMP inhibition,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r receptor internalization</w:t>
            </w:r>
          </w:p>
        </w:tc>
        <w:tc>
          <w:tcPr>
            <w:tcW w:w="582" w:type="pct"/>
            <w:shd w:val="clear" w:color="auto" w:fill="auto"/>
          </w:tcPr>
          <w:p w14:paraId="0DB7B33B" w14:textId="1A3D976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2526DE3" w14:textId="5B63A70A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B42A7E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9A18FB8" w14:textId="4AD2278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61339EC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2C</w:t>
            </w:r>
          </w:p>
        </w:tc>
        <w:tc>
          <w:tcPr>
            <w:tcW w:w="457" w:type="pct"/>
            <w:shd w:val="clear" w:color="auto" w:fill="auto"/>
          </w:tcPr>
          <w:p w14:paraId="63367FEF" w14:textId="43ADC1C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7AA1CF6C" w14:textId="565703B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K14,304 (brimonidine)</w:t>
            </w:r>
          </w:p>
        </w:tc>
        <w:tc>
          <w:tcPr>
            <w:tcW w:w="1778" w:type="pct"/>
            <w:shd w:val="clear" w:color="auto" w:fill="auto"/>
            <w:hideMark/>
          </w:tcPr>
          <w:p w14:paraId="1A5FB378" w14:textId="41A4AB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 over cAMP inhibition,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r receptor internalization</w:t>
            </w:r>
          </w:p>
        </w:tc>
        <w:tc>
          <w:tcPr>
            <w:tcW w:w="582" w:type="pct"/>
            <w:shd w:val="clear" w:color="auto" w:fill="auto"/>
          </w:tcPr>
          <w:p w14:paraId="190C04D9" w14:textId="4F9CC96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A84AE06" w14:textId="7D22C6F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19AB53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F4E725B" w14:textId="4731190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F86058B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2C</w:t>
            </w:r>
          </w:p>
        </w:tc>
        <w:tc>
          <w:tcPr>
            <w:tcW w:w="457" w:type="pct"/>
            <w:shd w:val="clear" w:color="auto" w:fill="auto"/>
          </w:tcPr>
          <w:p w14:paraId="1BAA75BF" w14:textId="7BEFC6C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438F8255" w14:textId="3CD6E8B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uanabenz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43447077" w14:textId="7525367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 over cAMP inhibition,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r receptor internalization</w:t>
            </w:r>
          </w:p>
        </w:tc>
        <w:tc>
          <w:tcPr>
            <w:tcW w:w="582" w:type="pct"/>
            <w:shd w:val="clear" w:color="auto" w:fill="auto"/>
          </w:tcPr>
          <w:p w14:paraId="3A387655" w14:textId="42AFAE3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97902B6" w14:textId="23206B2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89217A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F1505E7" w14:textId="67266F8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490541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2C</w:t>
            </w:r>
          </w:p>
        </w:tc>
        <w:tc>
          <w:tcPr>
            <w:tcW w:w="457" w:type="pct"/>
            <w:shd w:val="clear" w:color="auto" w:fill="auto"/>
          </w:tcPr>
          <w:p w14:paraId="78C7291E" w14:textId="38AAD30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6FF6189E" w14:textId="7573DBE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3" w:name="OLE_LINK2"/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xonidine</w:t>
            </w:r>
            <w:bookmarkEnd w:id="3"/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3984CBCD" w14:textId="1B541A2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 over cAMP inhibition,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r receptor internalization</w:t>
            </w:r>
          </w:p>
        </w:tc>
        <w:tc>
          <w:tcPr>
            <w:tcW w:w="582" w:type="pct"/>
            <w:shd w:val="clear" w:color="auto" w:fill="auto"/>
          </w:tcPr>
          <w:p w14:paraId="2DBA9912" w14:textId="43D7822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ED5FE57" w14:textId="6A8F175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6955AD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269C1E7" w14:textId="27A2AB6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E40A730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2C</w:t>
            </w:r>
          </w:p>
        </w:tc>
        <w:tc>
          <w:tcPr>
            <w:tcW w:w="457" w:type="pct"/>
            <w:shd w:val="clear" w:color="auto" w:fill="auto"/>
          </w:tcPr>
          <w:p w14:paraId="7B046C8E" w14:textId="0C6EC00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715AC868" w14:textId="0B8150C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henylephrine</w:t>
            </w:r>
          </w:p>
        </w:tc>
        <w:tc>
          <w:tcPr>
            <w:tcW w:w="1778" w:type="pct"/>
            <w:shd w:val="clear" w:color="auto" w:fill="auto"/>
            <w:hideMark/>
          </w:tcPr>
          <w:p w14:paraId="1A03140F" w14:textId="432A2EF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 over cAMP inhibition,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r receptor internalization</w:t>
            </w:r>
          </w:p>
        </w:tc>
        <w:tc>
          <w:tcPr>
            <w:tcW w:w="582" w:type="pct"/>
            <w:shd w:val="clear" w:color="auto" w:fill="auto"/>
          </w:tcPr>
          <w:p w14:paraId="0E7F293E" w14:textId="429BF29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655565C" w14:textId="3F5DF1A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0BB3D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28B3908" w14:textId="4AC9CEB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217B14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1</w:t>
            </w:r>
          </w:p>
        </w:tc>
        <w:tc>
          <w:tcPr>
            <w:tcW w:w="457" w:type="pct"/>
            <w:shd w:val="clear" w:color="auto" w:fill="auto"/>
          </w:tcPr>
          <w:p w14:paraId="7AB415AE" w14:textId="0E2EDA4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71F82A82" w14:textId="73C57F5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toprolol</w:t>
            </w:r>
          </w:p>
        </w:tc>
        <w:tc>
          <w:tcPr>
            <w:tcW w:w="1778" w:type="pct"/>
            <w:shd w:val="clear" w:color="auto" w:fill="auto"/>
            <w:hideMark/>
          </w:tcPr>
          <w:p w14:paraId="01D71F54" w14:textId="39A5F52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20DAF54" w14:textId="0EA7C36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YWtheWE8L0F1dGhvcj48WWVhcj4yMDEyPC9ZZWFyPjxS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YWtheWE8L0F1dGhvcj48WWVhcj4yMDEyPC9ZZWFyPjxS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29703A1" w14:textId="320BDA7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300B7A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2DF0539" w14:textId="4B003BB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0D85AEF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1</w:t>
            </w:r>
          </w:p>
        </w:tc>
        <w:tc>
          <w:tcPr>
            <w:tcW w:w="457" w:type="pct"/>
            <w:shd w:val="clear" w:color="auto" w:fill="auto"/>
          </w:tcPr>
          <w:p w14:paraId="3CE90287" w14:textId="429B345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7256D26" w14:textId="69B0C10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nebivolol </w:t>
            </w:r>
          </w:p>
        </w:tc>
        <w:tc>
          <w:tcPr>
            <w:tcW w:w="1778" w:type="pct"/>
            <w:shd w:val="clear" w:color="auto" w:fill="auto"/>
            <w:hideMark/>
          </w:tcPr>
          <w:p w14:paraId="3646316C" w14:textId="3DF300D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BC81259" w14:textId="2B1D661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cmlja3NvbjwvQXV0aG9yPjxZZWFyPjIwMTM8L1llYXI+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cmlja3NvbjwvQXV0aG9yPjxZZWFyPjIwMTM8L1llYXI+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2CC590B" w14:textId="1574860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007AB4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72E8CA" w14:textId="2D931E8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1597B2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1</w:t>
            </w:r>
          </w:p>
        </w:tc>
        <w:tc>
          <w:tcPr>
            <w:tcW w:w="457" w:type="pct"/>
            <w:shd w:val="clear" w:color="auto" w:fill="auto"/>
          </w:tcPr>
          <w:p w14:paraId="374C9DA0" w14:textId="0AA1E70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50D67BFB" w14:textId="5212D39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ucindolol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1778" w:type="pct"/>
            <w:shd w:val="clear" w:color="auto" w:fill="auto"/>
            <w:hideMark/>
          </w:tcPr>
          <w:p w14:paraId="161D79A3" w14:textId="4201B6E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24655AB" w14:textId="11BB91B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b3ByYTwvQXV0aG9yPjxZZWFyPjIwMTM8L1llYXI+PFJl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b3ByYTwvQXV0aG9yPjxZZWFyPjIwMTM8L1llYXI+PFJl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4, 3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B8D13DA" w14:textId="4F51518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EA014F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480ECE4" w14:textId="414211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10C9DE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1</w:t>
            </w:r>
          </w:p>
        </w:tc>
        <w:tc>
          <w:tcPr>
            <w:tcW w:w="457" w:type="pct"/>
            <w:shd w:val="clear" w:color="auto" w:fill="auto"/>
          </w:tcPr>
          <w:p w14:paraId="0E3992CB" w14:textId="3415B17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C126DCD" w14:textId="1147E56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lprenolol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6C9C0C16" w14:textId="78DF005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DB13155" w14:textId="3152D0F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im&lt;/Author&gt;&lt;Year&gt;2008&lt;/Year&gt;&lt;RecNum&gt;119&lt;/RecNum&gt;&lt;DisplayText&gt;&lt;style face="superscript"&gt;[36]&lt;/style&gt;&lt;/DisplayText&gt;&lt;record&gt;&lt;rec-number&gt;119&lt;/rec-number&gt;&lt;foreign-keys&gt;&lt;key app="EN" db-id="rwxx0xz2ifzazme0927v0vvc5ftxrwzr0pxe" timestamp="1723791973"&gt;119&lt;/key&gt;&lt;/foreign-keys&gt;&lt;ref-type name="Journal Article"&gt;17&lt;/ref-type&gt;&lt;contributors&gt;&lt;authors&gt;&lt;author&gt;Kim, Il-Man&lt;/author&gt;&lt;author&gt;Tilley, Douglas G.&lt;/author&gt;&lt;author&gt;Chen, Juhsien&lt;/author&gt;&lt;author&gt;Salazar, Natasha C.&lt;/author&gt;&lt;author&gt;Whalen, Erin J.&lt;/author&gt;&lt;author&gt;Violin, Jonathan D.&lt;/author&gt;&lt;author&gt;Rockman, Howard A.&lt;/author&gt;&lt;/authors&gt;&lt;/contributors&gt;&lt;titles&gt;&lt;title&gt;β-Blockers alprenolol and carvedilol stimulate β-arrestin-mediated EGFR transactivation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4555-14560&lt;/pages&gt;&lt;volume&gt;105&lt;/volume&gt;&lt;number&gt;38&lt;/number&gt;&lt;dates&gt;&lt;year&gt;2008&lt;/year&gt;&lt;pub-dates&gt;&lt;date&gt;Sep 23&lt;/date&gt;&lt;/pub-dates&gt;&lt;/dates&gt;&lt;isbn&gt;0027-8424&lt;/isbn&gt;&lt;accession-num&gt;WOS:000259592400060&lt;/accession-num&gt;&lt;work-type&gt;Article&lt;/work-type&gt;&lt;urls&gt;&lt;related-urls&gt;&lt;url&gt;&lt;style face="underline" font="default" size="100%"&gt;&amp;lt;Go to ISI&amp;gt;://WOS:000259592400060&lt;/style&gt;&lt;/url&gt;&lt;/related-urls&gt;&lt;/urls&gt;&lt;electronic-resource-num&gt;10.1073/pnas.0804745105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C1EB1A6" w14:textId="11BE77C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73F9A4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E3F898F" w14:textId="7E503CF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68CF411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1</w:t>
            </w:r>
          </w:p>
        </w:tc>
        <w:tc>
          <w:tcPr>
            <w:tcW w:w="457" w:type="pct"/>
            <w:shd w:val="clear" w:color="auto" w:fill="auto"/>
          </w:tcPr>
          <w:p w14:paraId="7979EB55" w14:textId="35CCB24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687BDDBB" w14:textId="51C1237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4" w:name="OLE_LINK1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TD-101-D1</w:t>
            </w:r>
            <w:bookmarkEnd w:id="4"/>
          </w:p>
        </w:tc>
        <w:tc>
          <w:tcPr>
            <w:tcW w:w="1778" w:type="pct"/>
            <w:shd w:val="clear" w:color="auto" w:fill="auto"/>
            <w:hideMark/>
          </w:tcPr>
          <w:p w14:paraId="1C8B65FF" w14:textId="2FE48D1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306B8EE" w14:textId="3F9F519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aTwvQXV0aG9yPjxZZWFyPjIwMTc8L1llYXI+PFJlY051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aTwvQXV0aG9yPjxZZWFyPjIwMTc8L1llYXI+PFJlY051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4F93E28" w14:textId="43F16AE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D5F8A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092051F" w14:textId="0E0EB22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CDB4B9C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1</w:t>
            </w:r>
          </w:p>
        </w:tc>
        <w:tc>
          <w:tcPr>
            <w:tcW w:w="457" w:type="pct"/>
            <w:shd w:val="clear" w:color="auto" w:fill="auto"/>
          </w:tcPr>
          <w:p w14:paraId="7F2E7219" w14:textId="7DD20E9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23F04EE1" w14:textId="5546260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xamoterol</w:t>
            </w:r>
          </w:p>
        </w:tc>
        <w:tc>
          <w:tcPr>
            <w:tcW w:w="1778" w:type="pct"/>
            <w:shd w:val="clear" w:color="auto" w:fill="auto"/>
            <w:hideMark/>
          </w:tcPr>
          <w:p w14:paraId="5F28AFC8" w14:textId="4E67431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F9F4E6E" w14:textId="1BC07F6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cmRlc3Rhbmk8L0F1dGhvcj48WWVhcj4yMDE3PC9ZZWFy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cmRlc3Rhbmk8L0F1dGhvcj48WWVhcj4yMDE3PC9ZZWFy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7, 3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48E7342" w14:textId="3D90870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EE82DD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8D238E7" w14:textId="7FB21B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3DDF4D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1E70DB21" w14:textId="76CCEC6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506F722" w14:textId="33DC1DD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ormoterol</w:t>
            </w:r>
          </w:p>
        </w:tc>
        <w:tc>
          <w:tcPr>
            <w:tcW w:w="1778" w:type="pct"/>
            <w:shd w:val="clear" w:color="auto" w:fill="auto"/>
            <w:hideMark/>
          </w:tcPr>
          <w:p w14:paraId="414269BC" w14:textId="5443888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6C9848A4" w14:textId="4436F3D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jagopal&lt;/Author&gt;&lt;Year&gt;2011&lt;/Year&gt;&lt;RecNum&gt;129&lt;/RecNum&gt;&lt;DisplayText&gt;&lt;style face="superscript"&gt;[39]&lt;/style&gt;&lt;/DisplayText&gt;&lt;record&gt;&lt;rec-number&gt;129&lt;/rec-number&gt;&lt;foreign-keys&gt;&lt;key app="EN" db-id="rwxx0xz2ifzazme0927v0vvc5ftxrwzr0pxe" timestamp="1723800230"&gt;129&lt;/key&gt;&lt;key app="ENWeb" db-id=""&gt;0&lt;/key&gt;&lt;/foreign-keys&gt;&lt;ref-type name="Journal Article"&gt;17&lt;/ref-type&gt;&lt;contributors&gt;&lt;authors&gt;&lt;author&gt;Rajagopal, S.&lt;/author&gt;&lt;author&gt;Ahn, S.&lt;/author&gt;&lt;author&gt;Rominger, D. H.&lt;/author&gt;&lt;author&gt;Gowen-MacDonald, W.&lt;/author&gt;&lt;author&gt;Lam, C. M.&lt;/author&gt;&lt;author&gt;Dewire, S. M.&lt;/author&gt;&lt;author&gt;Violin, J. D.&lt;/author&gt;&lt;author&gt;Lefkowitz, R. J.&lt;/author&gt;&lt;/authors&gt;&lt;/contributors&gt;&lt;auth-address&gt;Department of Medicine, Duke University Medical Center, Durham, North Carolina, USA.&lt;/auth-address&gt;&lt;titles&gt;&lt;title&gt;Quantifying ligand bias at seven-transmembrane receptors&lt;/title&gt;&lt;secondary-title&gt;Molecular Pharmacology&lt;/secondary-title&gt;&lt;/titles&gt;&lt;periodical&gt;&lt;full-title&gt;Molecular Pharmacology&lt;/full-title&gt;&lt;/periodical&gt;&lt;pages&gt;367-77&lt;/pages&gt;&lt;volume&gt;80&lt;/volume&gt;&lt;number&gt;3&lt;/number&gt;&lt;edition&gt;2011/05/26&lt;/edition&gt;&lt;keywords&gt;&lt;keyword&gt;Cell Line&lt;/keyword&gt;&lt;keyword&gt;Cyclic AMP/metabolism&lt;/keyword&gt;&lt;keyword&gt;Humans&lt;/keyword&gt;&lt;keyword&gt;Inositol Phosphates/metabolism&lt;/keyword&gt;&lt;keyword&gt;Ligands&lt;/keyword&gt;&lt;keyword&gt;Radioligand Assay&lt;/keyword&gt;&lt;keyword&gt;Receptor, Angiotensin, Type 2/metabolism&lt;/keyword&gt;&lt;keyword&gt;Receptors, Cell Surface/*metabolism&lt;/keyword&gt;&lt;/keywords&gt;&lt;dates&gt;&lt;year&gt;2011&lt;/year&gt;&lt;pub-dates&gt;&lt;date&gt;Sep&lt;/date&gt;&lt;/pub-dates&gt;&lt;/dates&gt;&lt;isbn&gt;1521-0111 (Electronic)&amp;#xD;0026-895X (Print)&amp;#xD;0026-895X (Linking)&lt;/isbn&gt;&lt;accession-num&gt;21610196&lt;/accession-num&gt;&lt;urls&gt;&lt;related-urls&gt;&lt;url&gt;https://www.ncbi.nlm.nih.gov/pubmed/21610196&lt;/url&gt;&lt;/related-urls&gt;&lt;/urls&gt;&lt;custom2&gt;PMC3164332&lt;/custom2&gt;&lt;electronic-resource-num&gt;10.1124/mol.111.07280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6727CF9" w14:textId="2927B18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F885AF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7E8735C" w14:textId="5C32AF9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B9E55B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30D6F6C9" w14:textId="649C2BC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44BC173" w14:textId="6A9352A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ichloroisoproterenol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1778" w:type="pct"/>
            <w:shd w:val="clear" w:color="auto" w:fill="auto"/>
            <w:hideMark/>
          </w:tcPr>
          <w:p w14:paraId="5323814B" w14:textId="3DD9605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2D1EB31" w14:textId="57E9A5F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jagopal&lt;/Author&gt;&lt;Year&gt;2011&lt;/Year&gt;&lt;RecNum&gt;129&lt;/RecNum&gt;&lt;DisplayText&gt;&lt;style face="superscript"&gt;[39]&lt;/style&gt;&lt;/DisplayText&gt;&lt;record&gt;&lt;rec-number&gt;129&lt;/rec-number&gt;&lt;foreign-keys&gt;&lt;key app="EN" db-id="rwxx0xz2ifzazme0927v0vvc5ftxrwzr0pxe" timestamp="1723800230"&gt;129&lt;/key&gt;&lt;key app="ENWeb" db-id=""&gt;0&lt;/key&gt;&lt;/foreign-keys&gt;&lt;ref-type name="Journal Article"&gt;17&lt;/ref-type&gt;&lt;contributors&gt;&lt;authors&gt;&lt;author&gt;Rajagopal, S.&lt;/author&gt;&lt;author&gt;Ahn, S.&lt;/author&gt;&lt;author&gt;Rominger, D. H.&lt;/author&gt;&lt;author&gt;Gowen-MacDonald, W.&lt;/author&gt;&lt;author&gt;Lam, C. M.&lt;/author&gt;&lt;author&gt;Dewire, S. M.&lt;/author&gt;&lt;author&gt;Violin, J. D.&lt;/author&gt;&lt;author&gt;Lefkowitz, R. J.&lt;/author&gt;&lt;/authors&gt;&lt;/contributors&gt;&lt;auth-address&gt;Department of Medicine, Duke University Medical Center, Durham, North Carolina, USA.&lt;/auth-address&gt;&lt;titles&gt;&lt;title&gt;Quantifying ligand bias at seven-transmembrane receptors&lt;/title&gt;&lt;secondary-title&gt;Molecular Pharmacology&lt;/secondary-title&gt;&lt;/titles&gt;&lt;periodical&gt;&lt;full-title&gt;Molecular Pharmacology&lt;/full-title&gt;&lt;/periodical&gt;&lt;pages&gt;367-77&lt;/pages&gt;&lt;volume&gt;80&lt;/volume&gt;&lt;number&gt;3&lt;/number&gt;&lt;edition&gt;2011/05/26&lt;/edition&gt;&lt;keywords&gt;&lt;keyword&gt;Cell Line&lt;/keyword&gt;&lt;keyword&gt;Cyclic AMP/metabolism&lt;/keyword&gt;&lt;keyword&gt;Humans&lt;/keyword&gt;&lt;keyword&gt;Inositol Phosphates/metabolism&lt;/keyword&gt;&lt;keyword&gt;Ligands&lt;/keyword&gt;&lt;keyword&gt;Radioligand Assay&lt;/keyword&gt;&lt;keyword&gt;Receptor, Angiotensin, Type 2/metabolism&lt;/keyword&gt;&lt;keyword&gt;Receptors, Cell Surface/*metabolism&lt;/keyword&gt;&lt;/keywords&gt;&lt;dates&gt;&lt;year&gt;2011&lt;/year&gt;&lt;pub-dates&gt;&lt;date&gt;Sep&lt;/date&gt;&lt;/pub-dates&gt;&lt;/dates&gt;&lt;isbn&gt;1521-0111 (Electronic)&amp;#xD;0026-895X (Print)&amp;#xD;0026-895X (Linking)&lt;/isbn&gt;&lt;accession-num&gt;21610196&lt;/accession-num&gt;&lt;urls&gt;&lt;related-urls&gt;&lt;url&gt;https://www.ncbi.nlm.nih.gov/pubmed/21610196&lt;/url&gt;&lt;/related-urls&gt;&lt;/urls&gt;&lt;custom2&gt;PMC3164332&lt;/custom2&gt;&lt;electronic-resource-num&gt;10.1124/mol.111.07280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6262A45" w14:textId="7A38B99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538914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1312BF5" w14:textId="4D16F81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670252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6F417BA3" w14:textId="7602480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74D35A2" w14:textId="41C64B3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salmeterol </w:t>
            </w:r>
          </w:p>
        </w:tc>
        <w:tc>
          <w:tcPr>
            <w:tcW w:w="1778" w:type="pct"/>
            <w:shd w:val="clear" w:color="auto" w:fill="auto"/>
            <w:hideMark/>
          </w:tcPr>
          <w:p w14:paraId="0852F847" w14:textId="6E9CDB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6D360EA8" w14:textId="50C5334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jagopal&lt;/Author&gt;&lt;Year&gt;2011&lt;/Year&gt;&lt;RecNum&gt;129&lt;/RecNum&gt;&lt;DisplayText&gt;&lt;style face="superscript"&gt;[39]&lt;/style&gt;&lt;/DisplayText&gt;&lt;record&gt;&lt;rec-number&gt;129&lt;/rec-number&gt;&lt;foreign-keys&gt;&lt;key app="EN" db-id="rwxx0xz2ifzazme0927v0vvc5ftxrwzr0pxe" timestamp="1723800230"&gt;129&lt;/key&gt;&lt;key app="ENWeb" db-id=""&gt;0&lt;/key&gt;&lt;/foreign-keys&gt;&lt;ref-type name="Journal Article"&gt;17&lt;/ref-type&gt;&lt;contributors&gt;&lt;authors&gt;&lt;author&gt;Rajagopal, S.&lt;/author&gt;&lt;author&gt;Ahn, S.&lt;/author&gt;&lt;author&gt;Rominger, D. H.&lt;/author&gt;&lt;author&gt;Gowen-MacDonald, W.&lt;/author&gt;&lt;author&gt;Lam, C. M.&lt;/author&gt;&lt;author&gt;Dewire, S. M.&lt;/author&gt;&lt;author&gt;Violin, J. D.&lt;/author&gt;&lt;author&gt;Lefkowitz, R. J.&lt;/author&gt;&lt;/authors&gt;&lt;/contributors&gt;&lt;auth-address&gt;Department of Medicine, Duke University Medical Center, Durham, North Carolina, USA.&lt;/auth-address&gt;&lt;titles&gt;&lt;title&gt;Quantifying ligand bias at seven-transmembrane receptors&lt;/title&gt;&lt;secondary-title&gt;Molecular Pharmacology&lt;/secondary-title&gt;&lt;/titles&gt;&lt;periodical&gt;&lt;full-title&gt;Molecular Pharmacology&lt;/full-title&gt;&lt;/periodical&gt;&lt;pages&gt;367-77&lt;/pages&gt;&lt;volume&gt;80&lt;/volume&gt;&lt;number&gt;3&lt;/number&gt;&lt;edition&gt;2011/05/26&lt;/edition&gt;&lt;keywords&gt;&lt;keyword&gt;Cell Line&lt;/keyword&gt;&lt;keyword&gt;Cyclic AMP/metabolism&lt;/keyword&gt;&lt;keyword&gt;Humans&lt;/keyword&gt;&lt;keyword&gt;Inositol Phosphates/metabolism&lt;/keyword&gt;&lt;keyword&gt;Ligands&lt;/keyword&gt;&lt;keyword&gt;Radioligand Assay&lt;/keyword&gt;&lt;keyword&gt;Receptor, Angiotensin, Type 2/metabolism&lt;/keyword&gt;&lt;keyword&gt;Receptors, Cell Surface/*metabolism&lt;/keyword&gt;&lt;/keywords&gt;&lt;dates&gt;&lt;year&gt;2011&lt;/year&gt;&lt;pub-dates&gt;&lt;date&gt;Sep&lt;/date&gt;&lt;/pub-dates&gt;&lt;/dates&gt;&lt;isbn&gt;1521-0111 (Electronic)&amp;#xD;0026-895X (Print)&amp;#xD;0026-895X (Linking)&lt;/isbn&gt;&lt;accession-num&gt;21610196&lt;/accession-num&gt;&lt;urls&gt;&lt;related-urls&gt;&lt;url&gt;https://www.ncbi.nlm.nih.gov/pubmed/21610196&lt;/url&gt;&lt;/related-urls&gt;&lt;/urls&gt;&lt;custom2&gt;PMC3164332&lt;/custom2&gt;&lt;electronic-resource-num&gt;10.1124/mol.111.07280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D17A1CD" w14:textId="4DDD33A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DF7245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1307DEB" w14:textId="662B15F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C5B8CF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7B083E9D" w14:textId="5091814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F3ADAF4" w14:textId="3E310E8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pindolol </w:t>
            </w:r>
          </w:p>
        </w:tc>
        <w:tc>
          <w:tcPr>
            <w:tcW w:w="1778" w:type="pct"/>
            <w:shd w:val="clear" w:color="auto" w:fill="auto"/>
            <w:hideMark/>
          </w:tcPr>
          <w:p w14:paraId="000400E8" w14:textId="0001A9B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A134172" w14:textId="7E8538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jagopal&lt;/Author&gt;&lt;Year&gt;2011&lt;/Year&gt;&lt;RecNum&gt;129&lt;/RecNum&gt;&lt;DisplayText&gt;&lt;style face="superscript"&gt;[39]&lt;/style&gt;&lt;/DisplayText&gt;&lt;record&gt;&lt;rec-number&gt;129&lt;/rec-number&gt;&lt;foreign-keys&gt;&lt;key app="EN" db-id="rwxx0xz2ifzazme0927v0vvc5ftxrwzr0pxe" timestamp="1723800230"&gt;129&lt;/key&gt;&lt;key app="ENWeb" db-id=""&gt;0&lt;/key&gt;&lt;/foreign-keys&gt;&lt;ref-type name="Journal Article"&gt;17&lt;/ref-type&gt;&lt;contributors&gt;&lt;authors&gt;&lt;author&gt;Rajagopal, S.&lt;/author&gt;&lt;author&gt;Ahn, S.&lt;/author&gt;&lt;author&gt;Rominger, D. H.&lt;/author&gt;&lt;author&gt;Gowen-MacDonald, W.&lt;/author&gt;&lt;author&gt;Lam, C. M.&lt;/author&gt;&lt;author&gt;Dewire, S. M.&lt;/author&gt;&lt;author&gt;Violin, J. D.&lt;/author&gt;&lt;author&gt;Lefkowitz, R. J.&lt;/author&gt;&lt;/authors&gt;&lt;/contributors&gt;&lt;auth-address&gt;Department of Medicine, Duke University Medical Center, Durham, North Carolina, USA.&lt;/auth-address&gt;&lt;titles&gt;&lt;title&gt;Quantifying ligand bias at seven-transmembrane receptors&lt;/title&gt;&lt;secondary-title&gt;Molecular Pharmacology&lt;/secondary-title&gt;&lt;/titles&gt;&lt;periodical&gt;&lt;full-title&gt;Molecular Pharmacology&lt;/full-title&gt;&lt;/periodical&gt;&lt;pages&gt;367-77&lt;/pages&gt;&lt;volume&gt;80&lt;/volume&gt;&lt;number&gt;3&lt;/number&gt;&lt;edition&gt;2011/05/26&lt;/edition&gt;&lt;keywords&gt;&lt;keyword&gt;Cell Line&lt;/keyword&gt;&lt;keyword&gt;Cyclic AMP/metabolism&lt;/keyword&gt;&lt;keyword&gt;Humans&lt;/keyword&gt;&lt;keyword&gt;Inositol Phosphates/metabolism&lt;/keyword&gt;&lt;keyword&gt;Ligands&lt;/keyword&gt;&lt;keyword&gt;Radioligand Assay&lt;/keyword&gt;&lt;keyword&gt;Receptor, Angiotensin, Type 2/metabolism&lt;/keyword&gt;&lt;keyword&gt;Receptors, Cell Surface/*metabolism&lt;/keyword&gt;&lt;/keywords&gt;&lt;dates&gt;&lt;year&gt;2011&lt;/year&gt;&lt;pub-dates&gt;&lt;date&gt;Sep&lt;/date&gt;&lt;/pub-dates&gt;&lt;/dates&gt;&lt;isbn&gt;1521-0111 (Electronic)&amp;#xD;0026-895X (Print)&amp;#xD;0026-895X (Linking)&lt;/isbn&gt;&lt;accession-num&gt;21610196&lt;/accession-num&gt;&lt;urls&gt;&lt;related-urls&gt;&lt;url&gt;https://www.ncbi.nlm.nih.gov/pubmed/21610196&lt;/url&gt;&lt;/related-urls&gt;&lt;/urls&gt;&lt;custom2&gt;PMC3164332&lt;/custom2&gt;&lt;electronic-resource-num&gt;10.1124/mol.111.07280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E11312C" w14:textId="0FC2799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928ADA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EA734EE" w14:textId="2D38DAA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FA640E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55EE401C" w14:textId="7919EAC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81427AB" w14:textId="065715D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soethar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54CBEC78" w14:textId="2556495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2BFAB7D" w14:textId="46C4D73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rake&lt;/Author&gt;&lt;Year&gt;2008&lt;/Year&gt;&lt;RecNum&gt;324&lt;/RecNum&gt;&lt;DisplayText&gt;&lt;style face="superscript"&gt;[40]&lt;/style&gt;&lt;/DisplayText&gt;&lt;record&gt;&lt;rec-number&gt;324&lt;/rec-number&gt;&lt;foreign-keys&gt;&lt;key app="EN" db-id="rwxx0xz2ifzazme0927v0vvc5ftxrwzr0pxe" timestamp="1724033357"&gt;324&lt;/key&gt;&lt;key app="ENWeb" db-id=""&gt;0&lt;/key&gt;&lt;/foreign-keys&gt;&lt;ref-type name="Journal Article"&gt;17&lt;/ref-type&gt;&lt;contributors&gt;&lt;authors&gt;&lt;author&gt;Drake, M. T.&lt;/author&gt;&lt;author&gt;Violin, J. D.&lt;/author&gt;&lt;author&gt;Whalen, E. J.&lt;/author&gt;&lt;author&gt;Wisler, J. W.&lt;/author&gt;&lt;author&gt;Shenoy, S. K.&lt;/author&gt;&lt;author&gt;Lefkowitz, R. J.&lt;/author&gt;&lt;/authors&gt;&lt;/contributors&gt;&lt;auth-address&gt;Departments of Medicine, Howard Hughes Medical Institute, Duke University Medical Center, Durham, North Carolina 27710, USA.&lt;/auth-address&gt;&lt;titles&gt;&lt;title&gt;beta-arrestin-biased agonism at the beta2-adrenergic receptor&lt;/title&gt;&lt;secondary-title&gt;The Journal of Biological Chemistry&lt;/secondary-title&gt;&lt;/titles&gt;&lt;pages&gt;5669-76&lt;/pages&gt;&lt;volume&gt;283&lt;/volume&gt;&lt;number&gt;9&lt;/number&gt;&lt;edition&gt;2007/12/19&lt;/edition&gt;&lt;keywords&gt;&lt;keyword&gt;Adrenergic Agonists/chemistry/*pharmacology&lt;/keyword&gt;&lt;keyword&gt;*Adrenergic beta-2 Receptor Agonists&lt;/keyword&gt;&lt;keyword&gt;Arrestins/*metabolism&lt;/keyword&gt;&lt;keyword&gt;Cell Line&lt;/keyword&gt;&lt;keyword&gt;Cell Membrane/*metabolism&lt;/keyword&gt;&lt;keyword&gt;Cyclic AMP/metabolism&lt;/keyword&gt;&lt;keyword&gt;Fluorescence Resonance Energy Transfer&lt;/keyword&gt;&lt;keyword&gt;GTP-Binding Proteins/genetics/metabolism&lt;/keyword&gt;&lt;keyword&gt;Humans&lt;/keyword&gt;&lt;keyword&gt;Ligands&lt;/keyword&gt;&lt;keyword&gt;Protein Transport/drug effects&lt;/keyword&gt;&lt;keyword&gt;Receptors, Adrenergic, beta-2/metabolism&lt;/keyword&gt;&lt;keyword&gt;Signal Transduction/*drug effects/physiology&lt;/keyword&gt;&lt;keyword&gt;beta-Arrestins&lt;/keyword&gt;&lt;/keywords&gt;&lt;dates&gt;&lt;year&gt;2008&lt;/year&gt;&lt;pub-dates&gt;&lt;date&gt;Feb 29&lt;/date&gt;&lt;/pub-dates&gt;&lt;/dates&gt;&lt;isbn&gt;0021-9258 (Print)&amp;#xD;0021-9258 (Linking)&lt;/isbn&gt;&lt;accession-num&gt;18086673&lt;/accession-num&gt;&lt;urls&gt;&lt;related-urls&gt;&lt;url&gt;https://www.ncbi.nlm.nih.gov/pubmed/18086673&lt;/url&gt;&lt;/related-urls&gt;&lt;/urls&gt;&lt;electronic-resource-num&gt;10.1074/jbc.M70811820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C16FFF8" w14:textId="7E22AA2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4834E1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4982B31" w14:textId="289AC4F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CBDD835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155400E5" w14:textId="725151B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A1C4830" w14:textId="37C458D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yclopentylbutanephr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7A3298DB" w14:textId="64359D0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2E5BE62" w14:textId="4993523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rake&lt;/Author&gt;&lt;Year&gt;2008&lt;/Year&gt;&lt;RecNum&gt;324&lt;/RecNum&gt;&lt;DisplayText&gt;&lt;style face="superscript"&gt;[40]&lt;/style&gt;&lt;/DisplayText&gt;&lt;record&gt;&lt;rec-number&gt;324&lt;/rec-number&gt;&lt;foreign-keys&gt;&lt;key app="EN" db-id="rwxx0xz2ifzazme0927v0vvc5ftxrwzr0pxe" timestamp="1724033357"&gt;324&lt;/key&gt;&lt;key app="ENWeb" db-id=""&gt;0&lt;/key&gt;&lt;/foreign-keys&gt;&lt;ref-type name="Journal Article"&gt;17&lt;/ref-type&gt;&lt;contributors&gt;&lt;authors&gt;&lt;author&gt;Drake, M. T.&lt;/author&gt;&lt;author&gt;Violin, J. D.&lt;/author&gt;&lt;author&gt;Whalen, E. J.&lt;/author&gt;&lt;author&gt;Wisler, J. W.&lt;/author&gt;&lt;author&gt;Shenoy, S. K.&lt;/author&gt;&lt;author&gt;Lefkowitz, R. J.&lt;/author&gt;&lt;/authors&gt;&lt;/contributors&gt;&lt;auth-address&gt;Departments of Medicine, Howard Hughes Medical Institute, Duke University Medical Center, Durham, North Carolina 27710, USA.&lt;/auth-address&gt;&lt;titles&gt;&lt;title&gt;beta-arrestin-biased agonism at the beta2-adrenergic receptor&lt;/title&gt;&lt;secondary-title&gt;The Journal of Biological Chemistry&lt;/secondary-title&gt;&lt;/titles&gt;&lt;pages&gt;5669-76&lt;/pages&gt;&lt;volume&gt;283&lt;/volume&gt;&lt;number&gt;9&lt;/number&gt;&lt;edition&gt;2007/12/19&lt;/edition&gt;&lt;keywords&gt;&lt;keyword&gt;Adrenergic Agonists/chemistry/*pharmacology&lt;/keyword&gt;&lt;keyword&gt;*Adrenergic beta-2 Receptor Agonists&lt;/keyword&gt;&lt;keyword&gt;Arrestins/*metabolism&lt;/keyword&gt;&lt;keyword&gt;Cell Line&lt;/keyword&gt;&lt;keyword&gt;Cell Membrane/*metabolism&lt;/keyword&gt;&lt;keyword&gt;Cyclic AMP/metabolism&lt;/keyword&gt;&lt;keyword&gt;Fluorescence Resonance Energy Transfer&lt;/keyword&gt;&lt;keyword&gt;GTP-Binding Proteins/genetics/metabolism&lt;/keyword&gt;&lt;keyword&gt;Humans&lt;/keyword&gt;&lt;keyword&gt;Ligands&lt;/keyword&gt;&lt;keyword&gt;Protein Transport/drug effects&lt;/keyword&gt;&lt;keyword&gt;Receptors, Adrenergic, beta-2/metabolism&lt;/keyword&gt;&lt;keyword&gt;Signal Transduction/*drug effects/physiology&lt;/keyword&gt;&lt;keyword&gt;beta-Arrestins&lt;/keyword&gt;&lt;/keywords&gt;&lt;dates&gt;&lt;year&gt;2008&lt;/year&gt;&lt;pub-dates&gt;&lt;date&gt;Feb 29&lt;/date&gt;&lt;/pub-dates&gt;&lt;/dates&gt;&lt;isbn&gt;0021-9258 (Print)&amp;#xD;0021-9258 (Linking)&lt;/isbn&gt;&lt;accession-num&gt;18086673&lt;/accession-num&gt;&lt;urls&gt;&lt;related-urls&gt;&lt;url&gt;https://www.ncbi.nlm.nih.gov/pubmed/18086673&lt;/url&gt;&lt;/related-urls&gt;&lt;/urls&gt;&lt;electronic-resource-num&gt;10.1074/jbc.M70811820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F993D48" w14:textId="12C57BF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8E25A2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966861D" w14:textId="4C58773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D33E924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3953BF75" w14:textId="34B825D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B83E56B" w14:textId="52B3085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thylnorepinephr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2A778B3F" w14:textId="666147D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D315559" w14:textId="6AB11C0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rake&lt;/Author&gt;&lt;Year&gt;2008&lt;/Year&gt;&lt;RecNum&gt;324&lt;/RecNum&gt;&lt;DisplayText&gt;&lt;style face="superscript"&gt;[40]&lt;/style&gt;&lt;/DisplayText&gt;&lt;record&gt;&lt;rec-number&gt;324&lt;/rec-number&gt;&lt;foreign-keys&gt;&lt;key app="EN" db-id="rwxx0xz2ifzazme0927v0vvc5ftxrwzr0pxe" timestamp="1724033357"&gt;324&lt;/key&gt;&lt;key app="ENWeb" db-id=""&gt;0&lt;/key&gt;&lt;/foreign-keys&gt;&lt;ref-type name="Journal Article"&gt;17&lt;/ref-type&gt;&lt;contributors&gt;&lt;authors&gt;&lt;author&gt;Drake, M. T.&lt;/author&gt;&lt;author&gt;Violin, J. D.&lt;/author&gt;&lt;author&gt;Whalen, E. J.&lt;/author&gt;&lt;author&gt;Wisler, J. W.&lt;/author&gt;&lt;author&gt;Shenoy, S. K.&lt;/author&gt;&lt;author&gt;Lefkowitz, R. J.&lt;/author&gt;&lt;/authors&gt;&lt;/contributors&gt;&lt;auth-address&gt;Departments of Medicine, Howard Hughes Medical Institute, Duke University Medical Center, Durham, North Carolina 27710, USA.&lt;/auth-address&gt;&lt;titles&gt;&lt;title&gt;beta-arrestin-biased agonism at the beta2-adrenergic receptor&lt;/title&gt;&lt;secondary-title&gt;The Journal of Biological Chemistry&lt;/secondary-title&gt;&lt;/titles&gt;&lt;pages&gt;5669-76&lt;/pages&gt;&lt;volume&gt;283&lt;/volume&gt;&lt;number&gt;9&lt;/number&gt;&lt;edition&gt;2007/12/19&lt;/edition&gt;&lt;keywords&gt;&lt;keyword&gt;Adrenergic Agonists/chemistry/*pharmacology&lt;/keyword&gt;&lt;keyword&gt;*Adrenergic beta-2 Receptor Agonists&lt;/keyword&gt;&lt;keyword&gt;Arrestins/*metabolism&lt;/keyword&gt;&lt;keyword&gt;Cell Line&lt;/keyword&gt;&lt;keyword&gt;Cell Membrane/*metabolism&lt;/keyword&gt;&lt;keyword&gt;Cyclic AMP/metabolism&lt;/keyword&gt;&lt;keyword&gt;Fluorescence Resonance Energy Transfer&lt;/keyword&gt;&lt;keyword&gt;GTP-Binding Proteins/genetics/metabolism&lt;/keyword&gt;&lt;keyword&gt;Humans&lt;/keyword&gt;&lt;keyword&gt;Ligands&lt;/keyword&gt;&lt;keyword&gt;Protein Transport/drug effects&lt;/keyword&gt;&lt;keyword&gt;Receptors, Adrenergic, beta-2/metabolism&lt;/keyword&gt;&lt;keyword&gt;Signal Transduction/*drug effects/physiology&lt;/keyword&gt;&lt;keyword&gt;beta-Arrestins&lt;/keyword&gt;&lt;/keywords&gt;&lt;dates&gt;&lt;year&gt;2008&lt;/year&gt;&lt;pub-dates&gt;&lt;date&gt;Feb 29&lt;/date&gt;&lt;/pub-dates&gt;&lt;/dates&gt;&lt;isbn&gt;0021-9258 (Print)&amp;#xD;0021-9258 (Linking)&lt;/isbn&gt;&lt;accession-num&gt;18086673&lt;/accession-num&gt;&lt;urls&gt;&lt;related-urls&gt;&lt;url&gt;https://www.ncbi.nlm.nih.gov/pubmed/18086673&lt;/url&gt;&lt;/related-urls&gt;&lt;/urls&gt;&lt;electronic-resource-num&gt;10.1074/jbc.M70811820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2119888" w14:textId="28A40E0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24F270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4D0E725" w14:textId="1EA9C74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D40572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4DDE44E0" w14:textId="179116B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85D1FEE" w14:textId="5CE4BAC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CL3-9</w:t>
            </w:r>
          </w:p>
        </w:tc>
        <w:tc>
          <w:tcPr>
            <w:tcW w:w="1778" w:type="pct"/>
            <w:shd w:val="clear" w:color="auto" w:fill="auto"/>
            <w:hideMark/>
          </w:tcPr>
          <w:p w14:paraId="50F0376D" w14:textId="7E49246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8BADC17" w14:textId="7B67350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JyPC9BdXRob3I+PFllYXI+MjAxNDwvWWVhcj48UmVj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JyPC9BdXRob3I+PFllYXI+MjAxNDwvWWVhcj48UmVj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31349FD" w14:textId="739A250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D3EDC7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815938A" w14:textId="61999D9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EC9F1D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5751A9BA" w14:textId="3420D08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44ED337" w14:textId="6305246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CL3-4</w:t>
            </w:r>
          </w:p>
        </w:tc>
        <w:tc>
          <w:tcPr>
            <w:tcW w:w="1778" w:type="pct"/>
            <w:shd w:val="clear" w:color="auto" w:fill="auto"/>
            <w:hideMark/>
          </w:tcPr>
          <w:p w14:paraId="61D68F01" w14:textId="57063E9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B8AC8F1" w14:textId="7CA4D10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JyPC9BdXRob3I+PFllYXI+MjAxNDwvWWVhcj48UmVj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JyPC9BdXRob3I+PFllYXI+MjAxNDwvWWVhcj48UmVj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B752C9B" w14:textId="164BB24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6D021A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60A2336" w14:textId="4F9C35F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DF5A03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77906DAA" w14:textId="69EDB74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3103068" w14:textId="6E49138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R,R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enoterol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74AD5EC6" w14:textId="722DEF1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7102F07B" w14:textId="4AA8FD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b288L0F1dGhvcj48WWVhcj4yMDA5PC9ZZWFyPjxSZWNO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b288L0F1dGhvcj48WWVhcj4yMDA5PC9ZZWFyPjxSZWNO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CFE5FD9" w14:textId="18D0A2B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415B16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93D32C3" w14:textId="69A8998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D157CE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7DFB2769" w14:textId="5F9CAA2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49224211" w14:textId="047FFC7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S,R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4'-methoxyfenoterol</w:t>
            </w:r>
          </w:p>
        </w:tc>
        <w:tc>
          <w:tcPr>
            <w:tcW w:w="1778" w:type="pct"/>
            <w:shd w:val="clear" w:color="auto" w:fill="auto"/>
            <w:hideMark/>
          </w:tcPr>
          <w:p w14:paraId="21C16655" w14:textId="6F1C03E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6FED5B2" w14:textId="072F0DA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XR0bWFubjwvQXV0aG9yPjxZZWFyPjIwMTU8L1llYXI+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XR0bWFubjwvQXV0aG9yPjxZZWFyPjIwMTU8L1llYXI+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389C1D2" w14:textId="4958BC4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8962BE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5AFB0AC" w14:textId="4F44419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01969B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254CEBA7" w14:textId="183997E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9FA346D" w14:textId="3D04240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R,S'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-4'-methoxy-1-naphthyl-fenoterol </w:t>
            </w:r>
          </w:p>
        </w:tc>
        <w:tc>
          <w:tcPr>
            <w:tcW w:w="1778" w:type="pct"/>
            <w:shd w:val="clear" w:color="auto" w:fill="auto"/>
            <w:hideMark/>
          </w:tcPr>
          <w:p w14:paraId="3493446E" w14:textId="4F25E1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6C3B7C27" w14:textId="4F4FDF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ZWluYXJ0ejwvQXV0aG9yPjxZZWFyPjIwMTU8L1llYXI+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ZWluYXJ0ejwvQXV0aG9yPjxZZWFyPjIwMTU8L1llYXI+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DD4F16F" w14:textId="4116E33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7093A9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6DD46BE" w14:textId="041E3CA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1EFBC5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7C9C2BB3" w14:textId="74864A8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51A37B7" w14:textId="62E754D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S,S'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-4'-methoxy-1-naphthyl-fenoterol </w:t>
            </w:r>
          </w:p>
        </w:tc>
        <w:tc>
          <w:tcPr>
            <w:tcW w:w="1778" w:type="pct"/>
            <w:shd w:val="clear" w:color="auto" w:fill="auto"/>
            <w:hideMark/>
          </w:tcPr>
          <w:p w14:paraId="6389AC47" w14:textId="7FA738E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2618C420" w14:textId="5C7E3CD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ZWluYXJ0ejwvQXV0aG9yPjxZZWFyPjIwMTU8L1llYXI+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ZWluYXJ0ejwvQXV0aG9yPjxZZWFyPjIwMTU8L1llYXI+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E8983CE" w14:textId="1F28CA1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DB23F2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D3EE7D2" w14:textId="581A8D7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503B7B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19B7ADB2" w14:textId="5EE6A2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E06AF82" w14:textId="0E45757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CL1-9</w:t>
            </w:r>
          </w:p>
        </w:tc>
        <w:tc>
          <w:tcPr>
            <w:tcW w:w="1778" w:type="pct"/>
            <w:shd w:val="clear" w:color="auto" w:fill="auto"/>
            <w:hideMark/>
          </w:tcPr>
          <w:p w14:paraId="063BFB86" w14:textId="4D3EDD3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ADE3669" w14:textId="4D8684F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arr&lt;/Author&gt;&lt;Year&gt;2016&lt;/Year&gt;&lt;RecNum&gt;175&lt;/RecNum&gt;&lt;DisplayText&gt;&lt;style face="superscript"&gt;[45]&lt;/style&gt;&lt;/DisplayText&gt;&lt;record&gt;&lt;rec-number&gt;175&lt;/rec-number&gt;&lt;foreign-keys&gt;&lt;key app="EN" db-id="rwxx0xz2ifzazme0927v0vvc5ftxrwzr0pxe" timestamp="1723886332"&gt;175&lt;/key&gt;&lt;/foreign-keys&gt;&lt;ref-type name="Journal Article"&gt;17&lt;/ref-type&gt;&lt;contributors&gt;&lt;authors&gt;&lt;author&gt;Carr, Richard, III&lt;/author&gt;&lt;author&gt;Schilling, Justin&lt;/author&gt;&lt;author&gt;Song, Jianliang&lt;/author&gt;&lt;author&gt;Carter, Rhonda L.&lt;/author&gt;&lt;author&gt;Du, Yang&lt;/author&gt;&lt;author&gt;Yoo, Sungsoo M.&lt;/author&gt;&lt;author&gt;Traynham, Christopher J.&lt;/author&gt;&lt;author&gt;Koch, Walter J.&lt;/author&gt;&lt;author&gt;Cheung, Joseph Y.&lt;/author&gt;&lt;author&gt;Tilley, Douglas G.&lt;/author&gt;&lt;author&gt;Benovic, Jeffrey L.&lt;/author&gt;&lt;/authors&gt;&lt;/contributors&gt;&lt;titles&gt;&lt;title&gt;&lt;style face="normal" font="default" charset="161" size="100%"&gt;β-arrestin-biased signaling through the β2-adrenergic receptor promotes cardiomyocyte contraction&lt;/style&gt;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E4107-E4116&lt;/pages&gt;&lt;volume&gt;113&lt;/volume&gt;&lt;number&gt;28&lt;/number&gt;&lt;dates&gt;&lt;year&gt;2016&lt;/year&gt;&lt;pub-dates&gt;&lt;date&gt;Jul 12&lt;/date&gt;&lt;/pub-dates&gt;&lt;/dates&gt;&lt;isbn&gt;0027-8424&lt;/isbn&gt;&lt;accession-num&gt;WOS:000379694100017&lt;/accession-num&gt;&lt;work-type&gt;Article&lt;/work-type&gt;&lt;urls&gt;&lt;related-urls&gt;&lt;url&gt;&lt;style face="underline" font="default" size="100%"&gt;&amp;lt;Go to ISI&amp;gt;://WOS:000379694100017&lt;/style&gt;&lt;/url&gt;&lt;/related-urls&gt;&lt;/urls&gt;&lt;electronic-resource-num&gt;10.1073/pnas.1606267113d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A5C26EC" w14:textId="39DA5AB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9E3B1F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C924EA0" w14:textId="0A2CF5F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3DF335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33C5DB41" w14:textId="50F3A5B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4C10A3C" w14:textId="368F553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rmoterol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72511B79" w14:textId="30CB3A6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8D7395C" w14:textId="6ED8057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XZlZGhhPC9BdXRob3I+PFllYXI+MjAxODwvWWVhcj48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XZlZGhhPC9BdXRob3I+PFllYXI+MjAxODwvWWVhcj48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0C127BF" w14:textId="43C0433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443965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C4E2F62" w14:textId="2F2EDF9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E7CA1F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6912F557" w14:textId="2E2857C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E5F2327" w14:textId="48791B2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2</w:t>
            </w:r>
          </w:p>
        </w:tc>
        <w:tc>
          <w:tcPr>
            <w:tcW w:w="1778" w:type="pct"/>
            <w:shd w:val="clear" w:color="auto" w:fill="auto"/>
            <w:hideMark/>
          </w:tcPr>
          <w:p w14:paraId="701FBF41" w14:textId="2BDC787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1DF185A" w14:textId="736ED3F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oo&lt;/Author&gt;&lt;Year&gt;2019&lt;/Year&gt;&lt;RecNum&gt;299&lt;/RecNum&gt;&lt;DisplayText&gt;&lt;style face="superscript"&gt;[47]&lt;/style&gt;&lt;/DisplayText&gt;&lt;record&gt;&lt;rec-number&gt;299&lt;/rec-number&gt;&lt;foreign-keys&gt;&lt;key app="EN" db-id="rwxx0xz2ifzazme0927v0vvc5ftxrwzr0pxe" timestamp="1723954559"&gt;299&lt;/key&gt;&lt;/foreign-keys&gt;&lt;ref-type name="Journal Article"&gt;17&lt;/ref-type&gt;&lt;contributors&gt;&lt;authors&gt;&lt;author&gt;Woo, Anthony Yiu-Ho&lt;/author&gt;&lt;author&gt;Ge, Xin-yue&lt;/author&gt;&lt;author&gt;Pan, Li&lt;/author&gt;&lt;author&gt;Xing, Gang&lt;/author&gt;&lt;author&gt;Mo, Yong-mei&lt;/author&gt;&lt;author&gt;Xing, Rui-juan&lt;/author&gt;&lt;author&gt;Li, Xiao-ran&lt;/author&gt;&lt;author&gt;Zhang, Yu-yang&lt;/author&gt;&lt;author&gt;Wainer, Irving W.&lt;/author&gt;&lt;author&gt;Cheng, Mao-sheng&lt;/author&gt;&lt;author&gt;Xiao, Rui-ping&lt;/author&gt;&lt;/authors&gt;&lt;/contributors&gt;&lt;titles&gt;&lt;title&gt;&lt;style face="normal" font="default" size="100%"&gt;Discovery of &lt;/style&gt;&lt;style face="normal" font="default" charset="161" size="100%"&gt;β-arrestin-biased β2-adrenoceptor agonists from 2-amino-2-phenylethanol derivatives&lt;/style&gt;&lt;/title&gt;&lt;secondary-title&gt;Acta Pharmacologica Sinica&lt;/secondary-title&gt;&lt;/titles&gt;&lt;periodical&gt;&lt;full-title&gt;Acta Pharmacologica Sinica&lt;/full-title&gt;&lt;/periodical&gt;&lt;pages&gt;1095-1105&lt;/pages&gt;&lt;volume&gt;40&lt;/volume&gt;&lt;number&gt;8&lt;/number&gt;&lt;dates&gt;&lt;year&gt;2019&lt;/year&gt;&lt;pub-dates&gt;&lt;date&gt;Aug&lt;/date&gt;&lt;/pub-dates&gt;&lt;/dates&gt;&lt;isbn&gt;1671-4083&lt;/isbn&gt;&lt;accession-num&gt;WOS:000477938200012&lt;/accession-num&gt;&lt;work-type&gt;Article&lt;/work-type&gt;&lt;urls&gt;&lt;related-urls&gt;&lt;url&gt;&lt;style face="underline" font="default" size="100%"&gt;&amp;lt;Go to ISI&amp;gt;://WOS:000477938200012&lt;/style&gt;&lt;/url&gt;&lt;/related-urls&gt;&lt;/urls&gt;&lt;electronic-resource-num&gt;10.1038/s41401-018-0200-x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2A7B66E" w14:textId="26B6153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0D8594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D1EA69F" w14:textId="1FEA76B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BEB129B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162E4D40" w14:textId="5CBD783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4358CE9" w14:textId="175AEC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4</w:t>
            </w:r>
          </w:p>
        </w:tc>
        <w:tc>
          <w:tcPr>
            <w:tcW w:w="1778" w:type="pct"/>
            <w:shd w:val="clear" w:color="auto" w:fill="auto"/>
            <w:hideMark/>
          </w:tcPr>
          <w:p w14:paraId="2988F3B5" w14:textId="2128B10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25843EF" w14:textId="623AA0E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oo&lt;/Author&gt;&lt;Year&gt;2019&lt;/Year&gt;&lt;RecNum&gt;299&lt;/RecNum&gt;&lt;DisplayText&gt;&lt;style face="superscript"&gt;[47]&lt;/style&gt;&lt;/DisplayText&gt;&lt;record&gt;&lt;rec-number&gt;299&lt;/rec-number&gt;&lt;foreign-keys&gt;&lt;key app="EN" db-id="rwxx0xz2ifzazme0927v0vvc5ftxrwzr0pxe" timestamp="1723954559"&gt;299&lt;/key&gt;&lt;/foreign-keys&gt;&lt;ref-type name="Journal Article"&gt;17&lt;/ref-type&gt;&lt;contributors&gt;&lt;authors&gt;&lt;author&gt;Woo, Anthony Yiu-Ho&lt;/author&gt;&lt;author&gt;Ge, Xin-yue&lt;/author&gt;&lt;author&gt;Pan, Li&lt;/author&gt;&lt;author&gt;Xing, Gang&lt;/author&gt;&lt;author&gt;Mo, Yong-mei&lt;/author&gt;&lt;author&gt;Xing, Rui-juan&lt;/author&gt;&lt;author&gt;Li, Xiao-ran&lt;/author&gt;&lt;author&gt;Zhang, Yu-yang&lt;/author&gt;&lt;author&gt;Wainer, Irving W.&lt;/author&gt;&lt;author&gt;Cheng, Mao-sheng&lt;/author&gt;&lt;author&gt;Xiao, Rui-ping&lt;/author&gt;&lt;/authors&gt;&lt;/contributors&gt;&lt;titles&gt;&lt;title&gt;&lt;style face="normal" font="default" size="100%"&gt;Discovery of &lt;/style&gt;&lt;style face="normal" font="default" charset="161" size="100%"&gt;β-arrestin-biased β2-adrenoceptor agonists from 2-amino-2-phenylethanol derivatives&lt;/style&gt;&lt;/title&gt;&lt;secondary-title&gt;Acta Pharmacologica Sinica&lt;/secondary-title&gt;&lt;/titles&gt;&lt;periodical&gt;&lt;full-title&gt;Acta Pharmacologica Sinica&lt;/full-title&gt;&lt;/periodical&gt;&lt;pages&gt;1095-1105&lt;/pages&gt;&lt;volume&gt;40&lt;/volume&gt;&lt;number&gt;8&lt;/number&gt;&lt;dates&gt;&lt;year&gt;2019&lt;/year&gt;&lt;pub-dates&gt;&lt;date&gt;Aug&lt;/date&gt;&lt;/pub-dates&gt;&lt;/dates&gt;&lt;isbn&gt;1671-4083&lt;/isbn&gt;&lt;accession-num&gt;WOS:000477938200012&lt;/accession-num&gt;&lt;work-type&gt;Article&lt;/work-type&gt;&lt;urls&gt;&lt;related-urls&gt;&lt;url&gt;&lt;style face="underline" font="default" size="100%"&gt;&amp;lt;Go to ISI&amp;gt;://WOS:000477938200012&lt;/style&gt;&lt;/url&gt;&lt;/related-urls&gt;&lt;/urls&gt;&lt;electronic-resource-num&gt;10.1038/s41401-018-0200-x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0CD4CFF" w14:textId="7F32EBB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5EBA79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70E8449" w14:textId="06E54DF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2F5B4C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50484786" w14:textId="6BBAA66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724B1A5" w14:textId="095656B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12</w:t>
            </w:r>
          </w:p>
        </w:tc>
        <w:tc>
          <w:tcPr>
            <w:tcW w:w="1778" w:type="pct"/>
            <w:shd w:val="clear" w:color="auto" w:fill="auto"/>
            <w:hideMark/>
          </w:tcPr>
          <w:p w14:paraId="002CE05C" w14:textId="3E0F84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5F896E52" w14:textId="7FCECD9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oo&lt;/Author&gt;&lt;Year&gt;2019&lt;/Year&gt;&lt;RecNum&gt;299&lt;/RecNum&gt;&lt;DisplayText&gt;&lt;style face="superscript"&gt;[47]&lt;/style&gt;&lt;/DisplayText&gt;&lt;record&gt;&lt;rec-number&gt;299&lt;/rec-number&gt;&lt;foreign-keys&gt;&lt;key app="EN" db-id="rwxx0xz2ifzazme0927v0vvc5ftxrwzr0pxe" timestamp="1723954559"&gt;299&lt;/key&gt;&lt;/foreign-keys&gt;&lt;ref-type name="Journal Article"&gt;17&lt;/ref-type&gt;&lt;contributors&gt;&lt;authors&gt;&lt;author&gt;Woo, Anthony Yiu-Ho&lt;/author&gt;&lt;author&gt;Ge, Xin-yue&lt;/author&gt;&lt;author&gt;Pan, Li&lt;/author&gt;&lt;author&gt;Xing, Gang&lt;/author&gt;&lt;author&gt;Mo, Yong-mei&lt;/author&gt;&lt;author&gt;Xing, Rui-juan&lt;/author&gt;&lt;author&gt;Li, Xiao-ran&lt;/author&gt;&lt;author&gt;Zhang, Yu-yang&lt;/author&gt;&lt;author&gt;Wainer, Irving W.&lt;/author&gt;&lt;author&gt;Cheng, Mao-sheng&lt;/author&gt;&lt;author&gt;Xiao, Rui-ping&lt;/author&gt;&lt;/authors&gt;&lt;/contributors&gt;&lt;titles&gt;&lt;title&gt;&lt;style face="normal" font="default" size="100%"&gt;Discovery of &lt;/style&gt;&lt;style face="normal" font="default" charset="161" size="100%"&gt;β-arrestin-biased β2-adrenoceptor agonists from 2-amino-2-phenylethanol derivatives&lt;/style&gt;&lt;/title&gt;&lt;secondary-title&gt;Acta Pharmacologica Sinica&lt;/secondary-title&gt;&lt;/titles&gt;&lt;periodical&gt;&lt;full-title&gt;Acta Pharmacologica Sinica&lt;/full-title&gt;&lt;/periodical&gt;&lt;pages&gt;1095-1105&lt;/pages&gt;&lt;volume&gt;40&lt;/volume&gt;&lt;number&gt;8&lt;/number&gt;&lt;dates&gt;&lt;year&gt;2019&lt;/year&gt;&lt;pub-dates&gt;&lt;date&gt;Aug&lt;/date&gt;&lt;/pub-dates&gt;&lt;/dates&gt;&lt;isbn&gt;1671-4083&lt;/isbn&gt;&lt;accession-num&gt;WOS:000477938200012&lt;/accession-num&gt;&lt;work-type&gt;Article&lt;/work-type&gt;&lt;urls&gt;&lt;related-urls&gt;&lt;url&gt;&lt;style face="underline" font="default" size="100%"&gt;&amp;lt;Go to ISI&amp;gt;://WOS:000477938200012&lt;/style&gt;&lt;/url&gt;&lt;/related-urls&gt;&lt;/urls&gt;&lt;electronic-resource-num&gt;10.1038/s41401-018-0200-x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4FD712F" w14:textId="365A2B7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9894DD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F0F9DA4" w14:textId="5C88073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51F6F9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367F2189" w14:textId="728ED35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2092450" w14:textId="7FECB23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actop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275C7A7A" w14:textId="0EADE8A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C422862" w14:textId="5455055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QYXNjYWxpPC9BdXRob3I+PFllYXI+MjAyMjwvWWVh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QYXNjYWxpPC9BdXRob3I+PFllYXI+MjAyMjwvWWVh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1445199" w14:textId="5113FB43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1BD98B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9EBD61E" w14:textId="537B06B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781FFA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2B743F67" w14:textId="6C4EE90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139CA2A" w14:textId="463647F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but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5D4BCC59" w14:textId="11E0320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69B1402" w14:textId="2F3CC36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QYXNjYWxpPC9BdXRob3I+PFllYXI+MjAyMjwvWWVh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QYXNjYWxpPC9BdXRob3I+PFllYXI+MjAyMjwvWWVh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5123A94" w14:textId="065B3BF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F50721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4FB0F8F" w14:textId="5199409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E90A48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15B4576A" w14:textId="2A4DA5F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E04FAF8" w14:textId="25B1166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igenam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078C4E26" w14:textId="61D6F52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5181EC9" w14:textId="22923EF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QYXNjYWxpPC9BdXRob3I+PFllYXI+MjAyMjwvWWVh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QYXNjYWxpPC9BdXRob3I+PFllYXI+MjAyMjwvWWVh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A8B54F4" w14:textId="3961FDB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E66211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75E1B1A" w14:textId="4C36D3B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0429E65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4C912DAE" w14:textId="7FE44C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6C35C63" w14:textId="428A3E9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1-S </w:t>
            </w:r>
          </w:p>
        </w:tc>
        <w:tc>
          <w:tcPr>
            <w:tcW w:w="1778" w:type="pct"/>
            <w:shd w:val="clear" w:color="auto" w:fill="auto"/>
            <w:hideMark/>
          </w:tcPr>
          <w:p w14:paraId="149EB7B5" w14:textId="08F92DB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F4FBA62" w14:textId="625C0EC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b2ttYWtvdmE8L0F1dGhvcj48WWVhcj4yMDIyPC9ZZWFy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b2ttYWtvdmE8L0F1dGhvcj48WWVhcj4yMDIyPC9ZZWFy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A547C5D" w14:textId="7192704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902E04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EED7075" w14:textId="36C0AEE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600042E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3345AF04" w14:textId="7BDFA18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9AD4416" w14:textId="00B4CDB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rvedilol</w:t>
            </w:r>
          </w:p>
        </w:tc>
        <w:tc>
          <w:tcPr>
            <w:tcW w:w="1778" w:type="pct"/>
            <w:shd w:val="clear" w:color="auto" w:fill="auto"/>
            <w:hideMark/>
          </w:tcPr>
          <w:p w14:paraId="4005AFE0" w14:textId="20E09FB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9EA2F48" w14:textId="06E9DDB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isler&lt;/Author&gt;&lt;Year&gt;2007&lt;/Year&gt;&lt;RecNum&gt;67&lt;/RecNum&gt;&lt;DisplayText&gt;&lt;style face="superscript"&gt;[50]&lt;/style&gt;&lt;/DisplayText&gt;&lt;record&gt;&lt;rec-number&gt;67&lt;/rec-number&gt;&lt;foreign-keys&gt;&lt;key app="EN" db-id="rwxx0xz2ifzazme0927v0vvc5ftxrwzr0pxe" timestamp="1723534804"&gt;67&lt;/key&gt;&lt;/foreign-keys&gt;&lt;ref-type name="Journal Article"&gt;17&lt;/ref-type&gt;&lt;contributors&gt;&lt;authors&gt;&lt;author&gt;Wisler, James W.&lt;/author&gt;&lt;author&gt;DeWire, Scott M.&lt;/author&gt;&lt;author&gt;Whalen, Erin J.&lt;/author&gt;&lt;author&gt;Violin, Jonathan D.&lt;/author&gt;&lt;author&gt;Drake, Matthew T.&lt;/author&gt;&lt;author&gt;Ahn, Seungkirl&lt;/author&gt;&lt;author&gt;Shenoy, Sudha K.&lt;/author&gt;&lt;author&gt;Lefkowitz, Robert J.&lt;/author&gt;&lt;/authors&gt;&lt;/contributors&gt;&lt;titles&gt;&lt;title&gt;A unique mechanism of β-blocker action: Carvedilol stimulates β-arrestin signaling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6657-16662&lt;/pages&gt;&lt;volume&gt;104&lt;/volume&gt;&lt;number&gt;42&lt;/number&gt;&lt;dates&gt;&lt;year&gt;2007&lt;/year&gt;&lt;pub-dates&gt;&lt;date&gt;Oct 16&lt;/date&gt;&lt;/pub-dates&gt;&lt;/dates&gt;&lt;isbn&gt;0027-8424&lt;/isbn&gt;&lt;accession-num&gt;WOS:000250373400049&lt;/accession-num&gt;&lt;work-type&gt;Article&lt;/work-type&gt;&lt;urls&gt;&lt;related-urls&gt;&lt;url&gt;&lt;style face="underline" font="default" size="100%"&gt;&amp;lt;Go to ISI&amp;gt;://WOS:000250373400049&lt;/style&gt;&lt;/url&gt;&lt;/related-urls&gt;&lt;/urls&gt;&lt;electronic-resource-num&gt;10.1073/pnas.0707936104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8568A75" w14:textId="4824AEC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657FE8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633BD59" w14:textId="1E6225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9F3D6B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322191FE" w14:textId="4D44D41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A8062ED" w14:textId="135800C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pranolol</w:t>
            </w:r>
          </w:p>
        </w:tc>
        <w:tc>
          <w:tcPr>
            <w:tcW w:w="1778" w:type="pct"/>
            <w:shd w:val="clear" w:color="auto" w:fill="auto"/>
            <w:hideMark/>
          </w:tcPr>
          <w:p w14:paraId="3BD3F656" w14:textId="66E7F9B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250F489" w14:textId="4DB9A08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zzi&lt;/Author&gt;&lt;Year&gt;2003&lt;/Year&gt;&lt;RecNum&gt;94&lt;/RecNum&gt;&lt;DisplayText&gt;&lt;style face="superscript"&gt;[51]&lt;/style&gt;&lt;/DisplayText&gt;&lt;record&gt;&lt;rec-number&gt;94&lt;/rec-number&gt;&lt;foreign-keys&gt;&lt;key app="EN" db-id="rwxx0xz2ifzazme0927v0vvc5ftxrwzr0pxe" timestamp="1723700735"&gt;94&lt;/key&gt;&lt;/foreign-keys&gt;&lt;ref-type name="Journal Article"&gt;17&lt;/ref-type&gt;&lt;contributors&gt;&lt;authors&gt;&lt;author&gt;Azzi, M.&lt;/author&gt;&lt;author&gt;Charest, P. G.&lt;/author&gt;&lt;author&gt;Angers, S.&lt;/author&gt;&lt;author&gt;Rousseau, G.&lt;/author&gt;&lt;author&gt;Kohout, T.&lt;/author&gt;&lt;author&gt;Bouvier, M.&lt;/author&gt;&lt;author&gt;Piñeyro, G.&lt;/author&gt;&lt;/authors&gt;&lt;/contributors&gt;&lt;titles&gt;&lt;title&gt;β-arrestin-mediated activation of MAPK by inverse agonists reveals distinct active conformations for G protein-coupled receptors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1406-11411&lt;/pages&gt;&lt;volume&gt;100&lt;/volume&gt;&lt;number&gt;20&lt;/number&gt;&lt;dates&gt;&lt;year&gt;2003&lt;/year&gt;&lt;pub-dates&gt;&lt;date&gt;Sep 30&lt;/date&gt;&lt;/pub-dates&gt;&lt;/dates&gt;&lt;isbn&gt;0027-8424&lt;/isbn&gt;&lt;accession-num&gt;WOS:000185685700043&lt;/accession-num&gt;&lt;work-type&gt;Article&lt;/work-type&gt;&lt;urls&gt;&lt;related-urls&gt;&lt;url&gt;&lt;style face="underline" font="default" size="100%"&gt;&amp;lt;Go to ISI&amp;gt;://WOS:000185685700043&lt;/style&gt;&lt;/url&gt;&lt;/related-urls&gt;&lt;/urls&gt;&lt;electronic-resource-num&gt;10.1073/pnas.193666410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26CC58B" w14:textId="36C1FE1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C243EC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B0A99ED" w14:textId="68CB590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0BFD06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5ACA4247" w14:textId="648A6A8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49AA8E7A" w14:textId="4CEA7D0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5" w:name="OLE_LINK24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CI-118,551</w:t>
            </w:r>
            <w:bookmarkEnd w:id="5"/>
          </w:p>
        </w:tc>
        <w:tc>
          <w:tcPr>
            <w:tcW w:w="1778" w:type="pct"/>
            <w:shd w:val="clear" w:color="auto" w:fill="auto"/>
            <w:hideMark/>
          </w:tcPr>
          <w:p w14:paraId="0E245F88" w14:textId="6684177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B3E9047" w14:textId="0F38D16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zzi&lt;/Author&gt;&lt;Year&gt;2003&lt;/Year&gt;&lt;RecNum&gt;94&lt;/RecNum&gt;&lt;DisplayText&gt;&lt;style face="superscript"&gt;[51]&lt;/style&gt;&lt;/DisplayText&gt;&lt;record&gt;&lt;rec-number&gt;94&lt;/rec-number&gt;&lt;foreign-keys&gt;&lt;key app="EN" db-id="rwxx0xz2ifzazme0927v0vvc5ftxrwzr0pxe" timestamp="1723700735"&gt;94&lt;/key&gt;&lt;/foreign-keys&gt;&lt;ref-type name="Journal Article"&gt;17&lt;/ref-type&gt;&lt;contributors&gt;&lt;authors&gt;&lt;author&gt;Azzi, M.&lt;/author&gt;&lt;author&gt;Charest, P. G.&lt;/author&gt;&lt;author&gt;Angers, S.&lt;/author&gt;&lt;author&gt;Rousseau, G.&lt;/author&gt;&lt;author&gt;Kohout, T.&lt;/author&gt;&lt;author&gt;Bouvier, M.&lt;/author&gt;&lt;author&gt;Piñeyro, G.&lt;/author&gt;&lt;/authors&gt;&lt;/contributors&gt;&lt;titles&gt;&lt;title&gt;β-arrestin-mediated activation of MAPK by inverse agonists reveals distinct active conformations for G protein-coupled receptors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1406-11411&lt;/pages&gt;&lt;volume&gt;100&lt;/volume&gt;&lt;number&gt;20&lt;/number&gt;&lt;dates&gt;&lt;year&gt;2003&lt;/year&gt;&lt;pub-dates&gt;&lt;date&gt;Sep 30&lt;/date&gt;&lt;/pub-dates&gt;&lt;/dates&gt;&lt;isbn&gt;0027-8424&lt;/isbn&gt;&lt;accession-num&gt;WOS:000185685700043&lt;/accession-num&gt;&lt;work-type&gt;Article&lt;/work-type&gt;&lt;urls&gt;&lt;related-urls&gt;&lt;url&gt;&lt;style face="underline" font="default" size="100%"&gt;&amp;lt;Go to ISI&amp;gt;://WOS:000185685700043&lt;/style&gt;&lt;/url&gt;&lt;/related-urls&gt;&lt;/urls&gt;&lt;electronic-resource-num&gt;10.1073/pnas.193666410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3255CE1" w14:textId="3A31C34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4AF884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1E33C90" w14:textId="7589708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5973CB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48533891" w14:textId="118E022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46007771" w14:textId="1C5D74B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omorphine</w:t>
            </w:r>
          </w:p>
        </w:tc>
        <w:tc>
          <w:tcPr>
            <w:tcW w:w="1778" w:type="pct"/>
            <w:shd w:val="clear" w:color="auto" w:fill="auto"/>
            <w:hideMark/>
          </w:tcPr>
          <w:p w14:paraId="5AED1415" w14:textId="5F61F78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21DE35F" w14:textId="191C09D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B6F1B3F" w14:textId="6FA8862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65F9F0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B691448" w14:textId="4D0C929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93BE14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1B5CE9DC" w14:textId="7DAA879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093D3EF4" w14:textId="3BADF35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F83959</w:t>
            </w:r>
          </w:p>
        </w:tc>
        <w:tc>
          <w:tcPr>
            <w:tcW w:w="1778" w:type="pct"/>
            <w:shd w:val="clear" w:color="auto" w:fill="auto"/>
            <w:hideMark/>
          </w:tcPr>
          <w:p w14:paraId="476897AC" w14:textId="5949A9A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F2F93C9" w14:textId="02B271A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426B110" w14:textId="4F45452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585BD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07509FE" w14:textId="4D651EB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50D216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2E467CA2" w14:textId="121FAF2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3C734E0" w14:textId="5684589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F38393</w:t>
            </w:r>
          </w:p>
        </w:tc>
        <w:tc>
          <w:tcPr>
            <w:tcW w:w="1778" w:type="pct"/>
            <w:shd w:val="clear" w:color="auto" w:fill="auto"/>
            <w:hideMark/>
          </w:tcPr>
          <w:p w14:paraId="0B327BED" w14:textId="1E692BE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F7BFAA3" w14:textId="0577B7D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D0FC05F" w14:textId="424AFB8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C5821F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B63702E" w14:textId="47C7857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0D3657C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5922A3B1" w14:textId="6490219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08E9188C" w14:textId="6128110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F82957</w:t>
            </w:r>
          </w:p>
        </w:tc>
        <w:tc>
          <w:tcPr>
            <w:tcW w:w="1778" w:type="pct"/>
            <w:shd w:val="clear" w:color="auto" w:fill="auto"/>
            <w:hideMark/>
          </w:tcPr>
          <w:p w14:paraId="4C867F3D" w14:textId="1B48288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1A072B6" w14:textId="4802EED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48E83C9" w14:textId="135D95F3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ABADB9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053CD23" w14:textId="6C1AC9C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9F17C4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7FC3C83C" w14:textId="0865B2A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50396AFC" w14:textId="20EEAF3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F77434</w:t>
            </w:r>
          </w:p>
        </w:tc>
        <w:tc>
          <w:tcPr>
            <w:tcW w:w="1778" w:type="pct"/>
            <w:shd w:val="clear" w:color="auto" w:fill="auto"/>
            <w:hideMark/>
          </w:tcPr>
          <w:p w14:paraId="1E6D58D6" w14:textId="428ECF1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84E38FD" w14:textId="5F5DD04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2D9FD57" w14:textId="3BECEDB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B72BE0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A62805A" w14:textId="4D86E7A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FE2B75C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4646E08B" w14:textId="4083F38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7A14D3E" w14:textId="14E5930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F75670</w:t>
            </w:r>
          </w:p>
        </w:tc>
        <w:tc>
          <w:tcPr>
            <w:tcW w:w="1778" w:type="pct"/>
            <w:shd w:val="clear" w:color="auto" w:fill="auto"/>
            <w:hideMark/>
          </w:tcPr>
          <w:p w14:paraId="51A56DD3" w14:textId="7503518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B6975D5" w14:textId="3E21088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433366D" w14:textId="67DA1DC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5C3400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FD8AD33" w14:textId="0BF1C94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679590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147B0A16" w14:textId="2123799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858BFFA" w14:textId="04F4B62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0</w:t>
            </w:r>
          </w:p>
        </w:tc>
        <w:tc>
          <w:tcPr>
            <w:tcW w:w="1778" w:type="pct"/>
            <w:shd w:val="clear" w:color="auto" w:fill="auto"/>
            <w:hideMark/>
          </w:tcPr>
          <w:p w14:paraId="781DF68E" w14:textId="7BEC32F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5B469DA" w14:textId="6EC909F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XJ0aW5pPC9BdXRob3I+PFllYXI+MjAxOTwvWWVhcj48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XJ0aW5pPC9BdXRob3I+PFllYXI+MjAxOTwvWWVhcj48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543C295" w14:textId="654DA9E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21FFF4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BBBC617" w14:textId="3E7BE57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DAB600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3010326A" w14:textId="68FC31A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62900086" w14:textId="3AFBA69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35</w:t>
            </w:r>
          </w:p>
        </w:tc>
        <w:tc>
          <w:tcPr>
            <w:tcW w:w="1778" w:type="pct"/>
            <w:shd w:val="clear" w:color="auto" w:fill="auto"/>
            <w:hideMark/>
          </w:tcPr>
          <w:p w14:paraId="1E5832C1" w14:textId="62FD293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6F7B2D33" w14:textId="616F102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XJ0aW5pPC9BdXRob3I+PFllYXI+MjAxOTwvWWVhcj48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XJ0aW5pPC9BdXRob3I+PFllYXI+MjAxOTwvWWVhcj48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3D15EA3" w14:textId="6381DF2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F353BE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38C9DEE" w14:textId="1090D48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493781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36AC662C" w14:textId="2E09BC6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1873193F" w14:textId="3B3B951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PF-06649751 (CVL-751, </w:t>
            </w:r>
            <w:proofErr w:type="spellStart"/>
            <w:r w:rsidR="00DF6F0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vapando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)</w:t>
            </w:r>
          </w:p>
        </w:tc>
        <w:tc>
          <w:tcPr>
            <w:tcW w:w="1778" w:type="pct"/>
            <w:shd w:val="clear" w:color="auto" w:fill="auto"/>
            <w:hideMark/>
          </w:tcPr>
          <w:p w14:paraId="1EF69023" w14:textId="5969C7C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85AF573" w14:textId="1ACF497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ones-Tabah&lt;/Author&gt;&lt;Year&gt;2021&lt;/Year&gt;&lt;RecNum&gt;139&lt;/RecNum&gt;&lt;DisplayText&gt;&lt;style face="superscript"&gt;[54]&lt;/style&gt;&lt;/DisplayText&gt;&lt;record&gt;&lt;rec-number&gt;139&lt;/rec-number&gt;&lt;foreign-keys&gt;&lt;key app="EN" db-id="rwxx0xz2ifzazme0927v0vvc5ftxrwzr0pxe" timestamp="1723816562"&gt;139&lt;/key&gt;&lt;key app="ENWeb" db-id=""&gt;0&lt;/key&gt;&lt;/foreign-keys&gt;&lt;ref-type name="Journal Article"&gt;17&lt;/ref-type&gt;&lt;contributors&gt;&lt;authors&gt;&lt;author&gt;Jones-Tabah, J.&lt;/author&gt;&lt;author&gt;Mohammad, H.&lt;/author&gt;&lt;author&gt;Paulus, E. G.&lt;/author&gt;&lt;author&gt;Clarke, P. B. S.&lt;/author&gt;&lt;author&gt;Hebert, T. E.&lt;/author&gt;&lt;/authors&gt;&lt;/contributors&gt;&lt;auth-address&gt;Department of Pharmacology and Therapeutics, McGill University, Montreal, QC, Canada.&lt;/auth-address&gt;&lt;titles&gt;&lt;title&gt;The signaling and pharmacology of the dopamine D1 receptor&lt;/title&gt;&lt;secondary-title&gt;Frontiers in Cellular Neuroscience&lt;/secondary-title&gt;&lt;/titles&gt;&lt;periodical&gt;&lt;full-title&gt;Frontiers in Cellular Neuroscience&lt;/full-title&gt;&lt;/periodical&gt;&lt;pages&gt;806618&lt;/pages&gt;&lt;volume&gt;15&lt;/volume&gt;&lt;edition&gt;2022/02/04&lt;/edition&gt;&lt;keywords&gt;&lt;keyword&gt;G protein-coupled receptors&lt;/keyword&gt;&lt;keyword&gt;Parkinson&amp;apos;s Disease&lt;/keyword&gt;&lt;keyword&gt;biased agonism&lt;/keyword&gt;&lt;keyword&gt;cognitive impairment (CI)&lt;/keyword&gt;&lt;keyword&gt;dopamine D1 receptor&lt;/keyword&gt;&lt;keyword&gt;drug development&lt;/keyword&gt;&lt;keyword&gt;intracellular signaling&lt;/keyword&gt;&lt;keyword&gt;commercial or financial relationships that could be construed as a potential&lt;/keyword&gt;&lt;keyword&gt;conflict of interest.&lt;/keyword&gt;&lt;/keywords&gt;&lt;dates&gt;&lt;year&gt;2021&lt;/year&gt;&lt;/dates&gt;&lt;isbn&gt;1662-5102 (Print)&amp;#xD;1662-5102 (Electronic)&amp;#xD;1662-5102 (Linking)&lt;/isbn&gt;&lt;accession-num&gt;35110997&lt;/accession-num&gt;&lt;urls&gt;&lt;related-urls&gt;&lt;url&gt;https://www.ncbi.nlm.nih.gov/pubmed/35110997&lt;/url&gt;&lt;/related-urls&gt;&lt;/urls&gt;&lt;custom2&gt;PMC8801442&lt;/custom2&gt;&lt;electronic-resource-num&gt;10.3389/fncel.2021.80661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32CFCB9" w14:textId="2486F02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12920C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22850CF" w14:textId="5848852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FB0D48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1F53F9DE" w14:textId="468E2C2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1DD59217" w14:textId="0ED8698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F-8294</w:t>
            </w:r>
          </w:p>
        </w:tc>
        <w:tc>
          <w:tcPr>
            <w:tcW w:w="1778" w:type="pct"/>
            <w:shd w:val="clear" w:color="auto" w:fill="auto"/>
            <w:hideMark/>
          </w:tcPr>
          <w:p w14:paraId="5A3BA7AB" w14:textId="538264C8" w:rsidR="0031339B" w:rsidRPr="005B4529" w:rsidRDefault="00631DD6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67B8DF6A" w14:textId="52FFC6C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943D68C" w14:textId="3A5FC30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1F09A1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FE834B4" w14:textId="51DA620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A3A9BA8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2C58364C" w14:textId="574112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257253B3" w14:textId="73A56D1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F-6142</w:t>
            </w:r>
          </w:p>
        </w:tc>
        <w:tc>
          <w:tcPr>
            <w:tcW w:w="1778" w:type="pct"/>
            <w:shd w:val="clear" w:color="auto" w:fill="auto"/>
            <w:hideMark/>
          </w:tcPr>
          <w:p w14:paraId="3FA70B13" w14:textId="48C088C5" w:rsidR="0031339B" w:rsidRPr="005B4529" w:rsidRDefault="00631DD6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6C964AC" w14:textId="5D6ADB7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E5674B9" w14:textId="7727C36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9F9F8B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A8A72ED" w14:textId="46551B0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C67E58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470F1CF7" w14:textId="7663877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08DD80C8" w14:textId="4F27DB2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F-1119</w:t>
            </w:r>
          </w:p>
        </w:tc>
        <w:tc>
          <w:tcPr>
            <w:tcW w:w="1778" w:type="pct"/>
            <w:shd w:val="clear" w:color="auto" w:fill="auto"/>
            <w:hideMark/>
          </w:tcPr>
          <w:p w14:paraId="32AC6864" w14:textId="005E64C0" w:rsidR="0031339B" w:rsidRPr="005B4529" w:rsidRDefault="00631DD6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B7FDA46" w14:textId="4433A39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1FB4288" w14:textId="02E58E8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91EC82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5C89480" w14:textId="15C747E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AF5F4A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3BFE1C09" w14:textId="6351AE4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8B771C7" w14:textId="29D7199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F-2334</w:t>
            </w:r>
          </w:p>
        </w:tc>
        <w:tc>
          <w:tcPr>
            <w:tcW w:w="1778" w:type="pct"/>
            <w:shd w:val="clear" w:color="auto" w:fill="auto"/>
            <w:hideMark/>
          </w:tcPr>
          <w:p w14:paraId="67E80F85" w14:textId="34C29621" w:rsidR="0031339B" w:rsidRPr="005B4529" w:rsidRDefault="00631DD6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B9924B0" w14:textId="4A099D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E2B9BB1" w14:textId="7D21396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036769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F3422A9" w14:textId="4CF077F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E22A3A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3FB86D9" w14:textId="6602C68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1EC499A" w14:textId="1E865F1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NC9975</w:t>
            </w:r>
          </w:p>
        </w:tc>
        <w:tc>
          <w:tcPr>
            <w:tcW w:w="1778" w:type="pct"/>
            <w:shd w:val="clear" w:color="auto" w:fill="auto"/>
            <w:hideMark/>
          </w:tcPr>
          <w:p w14:paraId="3B255403" w14:textId="0D9D0A5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EA3D724" w14:textId="793BD14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llen&lt;/Author&gt;&lt;Year&gt;2011&lt;/Year&gt;&lt;RecNum&gt;164&lt;/RecNum&gt;&lt;DisplayText&gt;&lt;style face="superscript"&gt;[56]&lt;/style&gt;&lt;/DisplayText&gt;&lt;record&gt;&lt;rec-number&gt;164&lt;/rec-number&gt;&lt;foreign-keys&gt;&lt;key app="EN" db-id="rwxx0xz2ifzazme0927v0vvc5ftxrwzr0pxe" timestamp="1723884163"&gt;164&lt;/key&gt;&lt;key app="ENWeb" db-id=""&gt;0&lt;/key&gt;&lt;/foreign-keys&gt;&lt;ref-type name="Journal Article"&gt;17&lt;/ref-type&gt;&lt;contributors&gt;&lt;authors&gt;&lt;author&gt;Allen, John A.&lt;/author&gt;&lt;author&gt;Yost, Julianne M.&lt;/author&gt;&lt;author&gt;Setola, Vincent&lt;/author&gt;&lt;author&gt;Chen, Xin&lt;/author&gt;&lt;author&gt;Sassano, Maria F.&lt;/author&gt;&lt;author&gt;Chen, Meng&lt;/author&gt;&lt;author&gt;Peterson, Sean&lt;/author&gt;&lt;author&gt;Yadav, Prem N.&lt;/author&gt;&lt;author&gt;Huang, Xi-ping&lt;/author&gt;&lt;author&gt;Feng, Bo&lt;/author&gt;&lt;author&gt;Jensen, Niels H.&lt;/author&gt;&lt;author&gt;Che, Xin&lt;/author&gt;&lt;author&gt;Bai, Xu&lt;/author&gt;&lt;author&gt;Frye, Stephen V.&lt;/author&gt;&lt;author&gt;Wetsel, William C.&lt;/author&gt;&lt;author&gt;Caron, Marc G.&lt;/author&gt;&lt;author&gt;Javitch, Jonathan A.&lt;/author&gt;&lt;author&gt;Roth, Bryan L.&lt;/author&gt;&lt;author&gt;Jin, Jian&lt;/author&gt;&lt;/authors&gt;&lt;/contributors&gt;&lt;titles&gt;&lt;title&gt;&lt;style face="normal" font="default" size="100%"&gt;Discovery of &lt;/style&gt;&lt;style face="normal" font="default" charset="161" size="100%"&gt;β-arrestin-biased dopamine D2 ligands for probing signal transduction pathways essential for antipsychotic efficacy&lt;/style&gt;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8488-18493&lt;/pages&gt;&lt;volume&gt;108&lt;/volume&gt;&lt;number&gt;45&lt;/number&gt;&lt;section&gt;18488&lt;/section&gt;&lt;dates&gt;&lt;year&gt;2011&lt;/year&gt;&lt;/dates&gt;&lt;isbn&gt;0027-8424&amp;#xD;1091-6490&lt;/isbn&gt;&lt;urls&gt;&lt;/urls&gt;&lt;electronic-resource-num&gt;10.1073/pnas.110480710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B817D68" w14:textId="6E817F3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E7E59E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A00D7C1" w14:textId="046FC25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D61C3BB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1D2EF726" w14:textId="597AFB1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A9EB4C1" w14:textId="0370E5D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NC0006</w:t>
            </w:r>
          </w:p>
        </w:tc>
        <w:tc>
          <w:tcPr>
            <w:tcW w:w="1778" w:type="pct"/>
            <w:shd w:val="clear" w:color="auto" w:fill="auto"/>
            <w:hideMark/>
          </w:tcPr>
          <w:p w14:paraId="6E3707FD" w14:textId="5480F25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8FADDB6" w14:textId="2BE5B0C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llen&lt;/Author&gt;&lt;Year&gt;2011&lt;/Year&gt;&lt;RecNum&gt;164&lt;/RecNum&gt;&lt;DisplayText&gt;&lt;style face="superscript"&gt;[56]&lt;/style&gt;&lt;/DisplayText&gt;&lt;record&gt;&lt;rec-number&gt;164&lt;/rec-number&gt;&lt;foreign-keys&gt;&lt;key app="EN" db-id="rwxx0xz2ifzazme0927v0vvc5ftxrwzr0pxe" timestamp="1723884163"&gt;164&lt;/key&gt;&lt;key app="ENWeb" db-id=""&gt;0&lt;/key&gt;&lt;/foreign-keys&gt;&lt;ref-type name="Journal Article"&gt;17&lt;/ref-type&gt;&lt;contributors&gt;&lt;authors&gt;&lt;author&gt;Allen, John A.&lt;/author&gt;&lt;author&gt;Yost, Julianne M.&lt;/author&gt;&lt;author&gt;Setola, Vincent&lt;/author&gt;&lt;author&gt;Chen, Xin&lt;/author&gt;&lt;author&gt;Sassano, Maria F.&lt;/author&gt;&lt;author&gt;Chen, Meng&lt;/author&gt;&lt;author&gt;Peterson, Sean&lt;/author&gt;&lt;author&gt;Yadav, Prem N.&lt;/author&gt;&lt;author&gt;Huang, Xi-ping&lt;/author&gt;&lt;author&gt;Feng, Bo&lt;/author&gt;&lt;author&gt;Jensen, Niels H.&lt;/author&gt;&lt;author&gt;Che, Xin&lt;/author&gt;&lt;author&gt;Bai, Xu&lt;/author&gt;&lt;author&gt;Frye, Stephen V.&lt;/author&gt;&lt;author&gt;Wetsel, William C.&lt;/author&gt;&lt;author&gt;Caron, Marc G.&lt;/author&gt;&lt;author&gt;Javitch, Jonathan A.&lt;/author&gt;&lt;author&gt;Roth, Bryan L.&lt;/author&gt;&lt;author&gt;Jin, Jian&lt;/author&gt;&lt;/authors&gt;&lt;/contributors&gt;&lt;titles&gt;&lt;title&gt;&lt;style face="normal" font="default" size="100%"&gt;Discovery of &lt;/style&gt;&lt;style face="normal" font="default" charset="161" size="100%"&gt;β-arrestin-biased dopamine D2 ligands for probing signal transduction pathways essential for antipsychotic efficacy&lt;/style&gt;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8488-18493&lt;/pages&gt;&lt;volume&gt;108&lt;/volume&gt;&lt;number&gt;45&lt;/number&gt;&lt;section&gt;18488&lt;/section&gt;&lt;dates&gt;&lt;year&gt;2011&lt;/year&gt;&lt;/dates&gt;&lt;isbn&gt;0027-8424&amp;#xD;1091-6490&lt;/isbn&gt;&lt;urls&gt;&lt;/urls&gt;&lt;electronic-resource-num&gt;10.1073/pnas.110480710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ADF34E8" w14:textId="4B1882E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917402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1B508E0" w14:textId="604B701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9224A3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0EA291EE" w14:textId="5DFF33C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386462D" w14:textId="2DCC388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NC9994</w:t>
            </w:r>
          </w:p>
        </w:tc>
        <w:tc>
          <w:tcPr>
            <w:tcW w:w="1778" w:type="pct"/>
            <w:shd w:val="clear" w:color="auto" w:fill="auto"/>
            <w:hideMark/>
          </w:tcPr>
          <w:p w14:paraId="73D06B51" w14:textId="13EF24E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661E402" w14:textId="33D2AC6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llen&lt;/Author&gt;&lt;Year&gt;2011&lt;/Year&gt;&lt;RecNum&gt;164&lt;/RecNum&gt;&lt;DisplayText&gt;&lt;style face="superscript"&gt;[56]&lt;/style&gt;&lt;/DisplayText&gt;&lt;record&gt;&lt;rec-number&gt;164&lt;/rec-number&gt;&lt;foreign-keys&gt;&lt;key app="EN" db-id="rwxx0xz2ifzazme0927v0vvc5ftxrwzr0pxe" timestamp="1723884163"&gt;164&lt;/key&gt;&lt;key app="ENWeb" db-id=""&gt;0&lt;/key&gt;&lt;/foreign-keys&gt;&lt;ref-type name="Journal Article"&gt;17&lt;/ref-type&gt;&lt;contributors&gt;&lt;authors&gt;&lt;author&gt;Allen, John A.&lt;/author&gt;&lt;author&gt;Yost, Julianne M.&lt;/author&gt;&lt;author&gt;Setola, Vincent&lt;/author&gt;&lt;author&gt;Chen, Xin&lt;/author&gt;&lt;author&gt;Sassano, Maria F.&lt;/author&gt;&lt;author&gt;Chen, Meng&lt;/author&gt;&lt;author&gt;Peterson, Sean&lt;/author&gt;&lt;author&gt;Yadav, Prem N.&lt;/author&gt;&lt;author&gt;Huang, Xi-ping&lt;/author&gt;&lt;author&gt;Feng, Bo&lt;/author&gt;&lt;author&gt;Jensen, Niels H.&lt;/author&gt;&lt;author&gt;Che, Xin&lt;/author&gt;&lt;author&gt;Bai, Xu&lt;/author&gt;&lt;author&gt;Frye, Stephen V.&lt;/author&gt;&lt;author&gt;Wetsel, William C.&lt;/author&gt;&lt;author&gt;Caron, Marc G.&lt;/author&gt;&lt;author&gt;Javitch, Jonathan A.&lt;/author&gt;&lt;author&gt;Roth, Bryan L.&lt;/author&gt;&lt;author&gt;Jin, Jian&lt;/author&gt;&lt;/authors&gt;&lt;/contributors&gt;&lt;titles&gt;&lt;title&gt;&lt;style face="normal" font="default" size="100%"&gt;Discovery of &lt;/style&gt;&lt;style face="normal" font="default" charset="161" size="100%"&gt;β-arrestin-biased dopamine D2 ligands for probing signal transduction pathways essential for antipsychotic efficacy&lt;/style&gt;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8488-18493&lt;/pages&gt;&lt;volume&gt;108&lt;/volume&gt;&lt;number&gt;45&lt;/number&gt;&lt;section&gt;18488&lt;/section&gt;&lt;dates&gt;&lt;year&gt;2011&lt;/year&gt;&lt;/dates&gt;&lt;isbn&gt;0027-8424&amp;#xD;1091-6490&lt;/isbn&gt;&lt;urls&gt;&lt;/urls&gt;&lt;electronic-resource-num&gt;10.1073/pnas.110480710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353FE44" w14:textId="7474D44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BC6409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FFD845E" w14:textId="1C03E07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BCBED0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5C4F9EB4" w14:textId="22729A1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95202EF" w14:textId="0DC511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7</w:t>
            </w:r>
          </w:p>
        </w:tc>
        <w:tc>
          <w:tcPr>
            <w:tcW w:w="1778" w:type="pct"/>
            <w:shd w:val="clear" w:color="auto" w:fill="auto"/>
            <w:hideMark/>
          </w:tcPr>
          <w:p w14:paraId="00F070CB" w14:textId="3AC24C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100806F" w14:textId="4246E0C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NvcnZ5PC9BdXRob3I+PFllYXI+MjAxODwvWWVhcj48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NvcnZ5PC9BdXRob3I+PFllYXI+MjAxODwvWWVhcj48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201D5F7" w14:textId="4B4BF7A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5A1B15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84E3861" w14:textId="5FA7DBA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BD5AFE1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0567655A" w14:textId="218DFF5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FC9033C" w14:textId="7588350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LS1547</w:t>
            </w:r>
          </w:p>
        </w:tc>
        <w:tc>
          <w:tcPr>
            <w:tcW w:w="1778" w:type="pct"/>
            <w:shd w:val="clear" w:color="auto" w:fill="auto"/>
            <w:hideMark/>
          </w:tcPr>
          <w:p w14:paraId="14032843" w14:textId="4CB2C4B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C6930B1" w14:textId="2D6423E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cmVlPC9BdXRob3I+PFllYXI+MjAxNDwvWWVhcj48UmVj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cmVlPC9BdXRob3I+PFllYXI+MjAxNDwvWWVhcj48UmVj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DCB92ED" w14:textId="2A7DBA6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99457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B7A42C4" w14:textId="671D282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C60317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4581A624" w14:textId="5F8922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156A162" w14:textId="6AA7E17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997FE3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S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1</w:t>
            </w:r>
          </w:p>
        </w:tc>
        <w:tc>
          <w:tcPr>
            <w:tcW w:w="1778" w:type="pct"/>
            <w:shd w:val="clear" w:color="auto" w:fill="auto"/>
            <w:hideMark/>
          </w:tcPr>
          <w:p w14:paraId="5315BCEE" w14:textId="7FF1804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34652C41" w14:textId="78106F0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eichert&lt;/Author&gt;&lt;Year&gt;2015&lt;/Year&gt;&lt;RecNum&gt;330&lt;/RecNum&gt;&lt;DisplayText&gt;&lt;style face="superscript"&gt;[59]&lt;/style&gt;&lt;/DisplayText&gt;&lt;record&gt;&lt;rec-number&gt;330&lt;/rec-number&gt;&lt;foreign-keys&gt;&lt;key app="EN" db-id="rwxx0xz2ifzazme0927v0vvc5ftxrwzr0pxe" timestamp="1724034668"&gt;330&lt;/key&gt;&lt;key app="ENWeb" db-id=""&gt;0&lt;/key&gt;&lt;/foreign-keys&gt;&lt;ref-type name="Journal Article"&gt;17&lt;/ref-type&gt;&lt;contributors&gt;&lt;authors&gt;&lt;author&gt;Weichert, D.&lt;/author&gt;&lt;author&gt;Banerjee, A.&lt;/author&gt;&lt;author&gt;Hiller, C.&lt;/author&gt;&lt;author&gt;Kling, R. C.&lt;/author&gt;&lt;author&gt;Hubner, H.&lt;/author&gt;&lt;author&gt;Gmeiner, P.&lt;/author&gt;&lt;/authors&gt;&lt;/contributors&gt;&lt;auth-address&gt;Department of Chemistry and Pharmacy, Medicinal Chemistry, Emil Fischer Center, Friedrich Alexander University, Schuhstrasse 19, 91052 Erlangen, Germany.&lt;/auth-address&gt;&lt;titles&gt;&lt;title&gt;Molecular determinants of biased agonism at the dopamine D₂ receptor&lt;/title&gt;&lt;secondary-title&gt;Journal of Medicinal Chemistry&lt;/secondary-title&gt;&lt;/titles&gt;&lt;periodical&gt;&lt;full-title&gt;Journal of Medicinal Chemistry&lt;/full-title&gt;&lt;/periodical&gt;&lt;pages&gt;2703-17&lt;/pages&gt;&lt;volume&gt;58&lt;/volume&gt;&lt;number&gt;6&lt;/number&gt;&lt;edition&gt;2015/03/04&lt;/edition&gt;&lt;keywords&gt;&lt;keyword&gt;Arrestins/metabolism&lt;/keyword&gt;&lt;keyword&gt;Dopamine/*analogs &amp;amp; derivatives/*pharmacology&lt;/keyword&gt;&lt;keyword&gt;GTP-Binding Proteins/metabolism&lt;/keyword&gt;&lt;keyword&gt;HEK293 Cells&lt;/keyword&gt;&lt;keyword&gt;Humans&lt;/keyword&gt;&lt;keyword&gt;Ligands&lt;/keyword&gt;&lt;keyword&gt;Models, Molecular&lt;/keyword&gt;&lt;keyword&gt;Receptors, Dopamine D2/*agonists/metabolism&lt;/keyword&gt;&lt;keyword&gt;Signal Transduction/drug effects&lt;/keyword&gt;&lt;keyword&gt;beta-Arrestins&lt;/keyword&gt;&lt;/keywords&gt;&lt;dates&gt;&lt;year&gt;2015&lt;/year&gt;&lt;pub-dates&gt;&lt;date&gt;Mar 26&lt;/date&gt;&lt;/pub-dates&gt;&lt;/dates&gt;&lt;isbn&gt;1520-4804 (Electronic)&amp;#xD;0022-2623 (Linking)&lt;/isbn&gt;&lt;accession-num&gt;25734236&lt;/accession-num&gt;&lt;urls&gt;&lt;related-urls&gt;&lt;url&gt;https://www.ncbi.nlm.nih.gov/pubmed/25734236&lt;/url&gt;&lt;/related-urls&gt;&lt;/urls&gt;&lt;electronic-resource-num&gt;10.1021/jm501889t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EDFBE4F" w14:textId="285F98D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F77775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5D04C96" w14:textId="6709D68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317031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47D44245" w14:textId="2AF741D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4DD5E4C" w14:textId="19CF7BF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997FE3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S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2</w:t>
            </w:r>
          </w:p>
        </w:tc>
        <w:tc>
          <w:tcPr>
            <w:tcW w:w="1778" w:type="pct"/>
            <w:shd w:val="clear" w:color="auto" w:fill="auto"/>
            <w:hideMark/>
          </w:tcPr>
          <w:p w14:paraId="5A3F598B" w14:textId="3FA2545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7677917F" w14:textId="543E611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eichert&lt;/Author&gt;&lt;Year&gt;2015&lt;/Year&gt;&lt;RecNum&gt;330&lt;/RecNum&gt;&lt;DisplayText&gt;&lt;style face="superscript"&gt;[59]&lt;/style&gt;&lt;/DisplayText&gt;&lt;record&gt;&lt;rec-number&gt;330&lt;/rec-number&gt;&lt;foreign-keys&gt;&lt;key app="EN" db-id="rwxx0xz2ifzazme0927v0vvc5ftxrwzr0pxe" timestamp="1724034668"&gt;330&lt;/key&gt;&lt;key app="ENWeb" db-id=""&gt;0&lt;/key&gt;&lt;/foreign-keys&gt;&lt;ref-type name="Journal Article"&gt;17&lt;/ref-type&gt;&lt;contributors&gt;&lt;authors&gt;&lt;author&gt;Weichert, D.&lt;/author&gt;&lt;author&gt;Banerjee, A.&lt;/author&gt;&lt;author&gt;Hiller, C.&lt;/author&gt;&lt;author&gt;Kling, R. C.&lt;/author&gt;&lt;author&gt;Hubner, H.&lt;/author&gt;&lt;author&gt;Gmeiner, P.&lt;/author&gt;&lt;/authors&gt;&lt;/contributors&gt;&lt;auth-address&gt;Department of Chemistry and Pharmacy, Medicinal Chemistry, Emil Fischer Center, Friedrich Alexander University, Schuhstrasse 19, 91052 Erlangen, Germany.&lt;/auth-address&gt;&lt;titles&gt;&lt;title&gt;Molecular determinants of biased agonism at the dopamine D₂ receptor&lt;/title&gt;&lt;secondary-title&gt;Journal of Medicinal Chemistry&lt;/secondary-title&gt;&lt;/titles&gt;&lt;periodical&gt;&lt;full-title&gt;Journal of Medicinal Chemistry&lt;/full-title&gt;&lt;/periodical&gt;&lt;pages&gt;2703-17&lt;/pages&gt;&lt;volume&gt;58&lt;/volume&gt;&lt;number&gt;6&lt;/number&gt;&lt;edition&gt;2015/03/04&lt;/edition&gt;&lt;keywords&gt;&lt;keyword&gt;Arrestins/metabolism&lt;/keyword&gt;&lt;keyword&gt;Dopamine/*analogs &amp;amp; derivatives/*pharmacology&lt;/keyword&gt;&lt;keyword&gt;GTP-Binding Proteins/metabolism&lt;/keyword&gt;&lt;keyword&gt;HEK293 Cells&lt;/keyword&gt;&lt;keyword&gt;Humans&lt;/keyword&gt;&lt;keyword&gt;Ligands&lt;/keyword&gt;&lt;keyword&gt;Models, Molecular&lt;/keyword&gt;&lt;keyword&gt;Receptors, Dopamine D2/*agonists/metabolism&lt;/keyword&gt;&lt;keyword&gt;Signal Transduction/drug effects&lt;/keyword&gt;&lt;keyword&gt;beta-Arrestins&lt;/keyword&gt;&lt;/keywords&gt;&lt;dates&gt;&lt;year&gt;2015&lt;/year&gt;&lt;pub-dates&gt;&lt;date&gt;Mar 26&lt;/date&gt;&lt;/pub-dates&gt;&lt;/dates&gt;&lt;isbn&gt;1520-4804 (Electronic)&amp;#xD;0022-2623 (Linking)&lt;/isbn&gt;&lt;accession-num&gt;25734236&lt;/accession-num&gt;&lt;urls&gt;&lt;related-urls&gt;&lt;url&gt;https://www.ncbi.nlm.nih.gov/pubmed/25734236&lt;/url&gt;&lt;/related-urls&gt;&lt;/urls&gt;&lt;electronic-resource-num&gt;10.1021/jm501889t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0D54F93" w14:textId="6415BF1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E1A83E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894B855" w14:textId="252957D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C709AB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3DA4C65E" w14:textId="6AA6A87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6EBAEC1" w14:textId="34FF351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997FE3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R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4</w:t>
            </w:r>
          </w:p>
        </w:tc>
        <w:tc>
          <w:tcPr>
            <w:tcW w:w="1778" w:type="pct"/>
            <w:shd w:val="clear" w:color="auto" w:fill="auto"/>
            <w:hideMark/>
          </w:tcPr>
          <w:p w14:paraId="0F579AD1" w14:textId="685602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1504B8B" w14:textId="1853542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eichert&lt;/Author&gt;&lt;Year&gt;2015&lt;/Year&gt;&lt;RecNum&gt;330&lt;/RecNum&gt;&lt;DisplayText&gt;&lt;style face="superscript"&gt;[59]&lt;/style&gt;&lt;/DisplayText&gt;&lt;record&gt;&lt;rec-number&gt;330&lt;/rec-number&gt;&lt;foreign-keys&gt;&lt;key app="EN" db-id="rwxx0xz2ifzazme0927v0vvc5ftxrwzr0pxe" timestamp="1724034668"&gt;330&lt;/key&gt;&lt;key app="ENWeb" db-id=""&gt;0&lt;/key&gt;&lt;/foreign-keys&gt;&lt;ref-type name="Journal Article"&gt;17&lt;/ref-type&gt;&lt;contributors&gt;&lt;authors&gt;&lt;author&gt;Weichert, D.&lt;/author&gt;&lt;author&gt;Banerjee, A.&lt;/author&gt;&lt;author&gt;Hiller, C.&lt;/author&gt;&lt;author&gt;Kling, R. C.&lt;/author&gt;&lt;author&gt;Hubner, H.&lt;/author&gt;&lt;author&gt;Gmeiner, P.&lt;/author&gt;&lt;/authors&gt;&lt;/contributors&gt;&lt;auth-address&gt;Department of Chemistry and Pharmacy, Medicinal Chemistry, Emil Fischer Center, Friedrich Alexander University, Schuhstrasse 19, 91052 Erlangen, Germany.&lt;/auth-address&gt;&lt;titles&gt;&lt;title&gt;Molecular determinants of biased agonism at the dopamine D₂ receptor&lt;/title&gt;&lt;secondary-title&gt;Journal of Medicinal Chemistry&lt;/secondary-title&gt;&lt;/titles&gt;&lt;periodical&gt;&lt;full-title&gt;Journal of Medicinal Chemistry&lt;/full-title&gt;&lt;/periodical&gt;&lt;pages&gt;2703-17&lt;/pages&gt;&lt;volume&gt;58&lt;/volume&gt;&lt;number&gt;6&lt;/number&gt;&lt;edition&gt;2015/03/04&lt;/edition&gt;&lt;keywords&gt;&lt;keyword&gt;Arrestins/metabolism&lt;/keyword&gt;&lt;keyword&gt;Dopamine/*analogs &amp;amp; derivatives/*pharmacology&lt;/keyword&gt;&lt;keyword&gt;GTP-Binding Proteins/metabolism&lt;/keyword&gt;&lt;keyword&gt;HEK293 Cells&lt;/keyword&gt;&lt;keyword&gt;Humans&lt;/keyword&gt;&lt;keyword&gt;Ligands&lt;/keyword&gt;&lt;keyword&gt;Models, Molecular&lt;/keyword&gt;&lt;keyword&gt;Receptors, Dopamine D2/*agonists/metabolism&lt;/keyword&gt;&lt;keyword&gt;Signal Transduction/drug effects&lt;/keyword&gt;&lt;keyword&gt;beta-Arrestins&lt;/keyword&gt;&lt;/keywords&gt;&lt;dates&gt;&lt;year&gt;2015&lt;/year&gt;&lt;pub-dates&gt;&lt;date&gt;Mar 26&lt;/date&gt;&lt;/pub-dates&gt;&lt;/dates&gt;&lt;isbn&gt;1520-4804 (Electronic)&amp;#xD;0022-2623 (Linking)&lt;/isbn&gt;&lt;accession-num&gt;25734236&lt;/accession-num&gt;&lt;urls&gt;&lt;related-urls&gt;&lt;url&gt;https://www.ncbi.nlm.nih.gov/pubmed/25734236&lt;/url&gt;&lt;/related-urls&gt;&lt;/urls&gt;&lt;electronic-resource-num&gt;10.1021/jm501889t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D3258AB" w14:textId="706ECED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07C5A4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25AAB78" w14:textId="1A44123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B70F82E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3670EDB5" w14:textId="16995CE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7EDD188" w14:textId="755AC62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</w:t>
            </w:r>
          </w:p>
        </w:tc>
        <w:tc>
          <w:tcPr>
            <w:tcW w:w="1778" w:type="pct"/>
            <w:shd w:val="clear" w:color="auto" w:fill="auto"/>
            <w:hideMark/>
          </w:tcPr>
          <w:p w14:paraId="02AE96C6" w14:textId="6B97229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601E28C" w14:textId="62B9A86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VuPC9BdXRob3I+PFllYXI+MjAxNjwvWWVhcj48UmVj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VuPC9BdXRob3I+PFllYXI+MjAxNjwvWWVhcj48UmVj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B2CF65C" w14:textId="715D09F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C3B039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F80806C" w14:textId="7DA0C88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FCB831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591C9910" w14:textId="148EFAC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D7079EB" w14:textId="255C184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enzoxazinone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9d</w:t>
            </w:r>
          </w:p>
        </w:tc>
        <w:tc>
          <w:tcPr>
            <w:tcW w:w="1778" w:type="pct"/>
            <w:shd w:val="clear" w:color="auto" w:fill="auto"/>
            <w:hideMark/>
          </w:tcPr>
          <w:p w14:paraId="7B456E8F" w14:textId="4549218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9546BA1" w14:textId="25BFF41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ennel&lt;/Author&gt;&lt;Year&gt;2017&lt;/Year&gt;&lt;RecNum&gt;412&lt;/RecNum&gt;&lt;DisplayText&gt;&lt;style face="superscript"&gt;[61]&lt;/style&gt;&lt;/DisplayText&gt;&lt;record&gt;&lt;rec-number&gt;412&lt;/rec-number&gt;&lt;foreign-keys&gt;&lt;key app="EN" db-id="rwxx0xz2ifzazme0927v0vvc5ftxrwzr0pxe" timestamp="1724053216"&gt;412&lt;/key&gt;&lt;/foreign-keys&gt;&lt;ref-type name="Journal Article"&gt;17&lt;/ref-type&gt;&lt;contributors&gt;&lt;authors&gt;&lt;author&gt;Maennel, Barbara&lt;/author&gt;&lt;author&gt;Huebner, Harald&lt;/author&gt;&lt;author&gt;Moeller, Dorothee&lt;/author&gt;&lt;author&gt;Gmeiner, Peter&lt;/author&gt;&lt;/authors&gt;&lt;/contributors&gt;&lt;titles&gt;&lt;title&gt;β-Arrestin biased dopamine D2 receptor partial agonists: Synthesis and pharmacological evaluation&lt;/title&gt;&lt;secondary-title&gt;Bioorganic &amp;amp; Medicinal Chemistry&lt;/secondary-title&gt;&lt;/titles&gt;&lt;periodical&gt;&lt;full-title&gt;Bioorganic &amp;amp; Medicinal Chemistry&lt;/full-title&gt;&lt;/periodical&gt;&lt;pages&gt;5613-5628&lt;/pages&gt;&lt;volume&gt;25&lt;/volume&gt;&lt;number&gt;20&lt;/number&gt;&lt;dates&gt;&lt;year&gt;2017&lt;/year&gt;&lt;pub-dates&gt;&lt;date&gt;Oct 15&lt;/date&gt;&lt;/pub-dates&gt;&lt;/dates&gt;&lt;isbn&gt;0968-0896&lt;/isbn&gt;&lt;accession-num&gt;WOS:000413402100044&lt;/accession-num&gt;&lt;work-type&gt;Article&lt;/work-type&gt;&lt;urls&gt;&lt;related-urls&gt;&lt;url&gt;&lt;style face="underline" font="default" size="100%"&gt;&amp;lt;Go to ISI&amp;gt;://WOS:000413402100044&lt;/style&gt;&lt;/url&gt;&lt;/related-urls&gt;&lt;/urls&gt;&lt;electronic-resource-num&gt;10.1016/j.bmc.2017.08.03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2C0C9C6" w14:textId="56B1AEC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579077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6F3DE58" w14:textId="1F04C7F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4A5B547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6D7027FA" w14:textId="4C37F98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4428406E" w14:textId="3928CDE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3b</w:t>
            </w:r>
          </w:p>
        </w:tc>
        <w:tc>
          <w:tcPr>
            <w:tcW w:w="1778" w:type="pct"/>
            <w:shd w:val="clear" w:color="auto" w:fill="auto"/>
            <w:hideMark/>
          </w:tcPr>
          <w:p w14:paraId="229289A2" w14:textId="7731681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98A86A4" w14:textId="0A58262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513222A" w14:textId="525C41E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A56C23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90984DA" w14:textId="5F20D9F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D3A7A75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4AECA8B0" w14:textId="1A6CFB0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778BD7B" w14:textId="02BA94D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amipexole</w:t>
            </w:r>
          </w:p>
        </w:tc>
        <w:tc>
          <w:tcPr>
            <w:tcW w:w="1778" w:type="pct"/>
            <w:shd w:val="clear" w:color="auto" w:fill="auto"/>
            <w:hideMark/>
          </w:tcPr>
          <w:p w14:paraId="3D9D03E5" w14:textId="0164E4B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85A2725" w14:textId="13A5C73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5F29694" w14:textId="759C8E8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226FEA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A1263AD" w14:textId="3D6621A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86AE96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F2872ED" w14:textId="61E6F17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FE4A4A2" w14:textId="741044B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quinpirole</w:t>
            </w:r>
          </w:p>
        </w:tc>
        <w:tc>
          <w:tcPr>
            <w:tcW w:w="1778" w:type="pct"/>
            <w:shd w:val="clear" w:color="auto" w:fill="auto"/>
            <w:hideMark/>
          </w:tcPr>
          <w:p w14:paraId="03F42237" w14:textId="2FEF601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215CECE" w14:textId="04563C9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889DD95" w14:textId="69AB79F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784AA0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68759B2" w14:textId="7D0442D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88E8C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17F830D5" w14:textId="73CB403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C567EA6" w14:textId="3DCDB72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opinirole</w:t>
            </w:r>
          </w:p>
        </w:tc>
        <w:tc>
          <w:tcPr>
            <w:tcW w:w="1778" w:type="pct"/>
            <w:shd w:val="clear" w:color="auto" w:fill="auto"/>
            <w:hideMark/>
          </w:tcPr>
          <w:p w14:paraId="1F355267" w14:textId="1DB14CB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273F836" w14:textId="26FB608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1D34A99" w14:textId="660621E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92BF8C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C066222" w14:textId="277B1D9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EFBDB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776F75DD" w14:textId="576B8F3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74E0FFD" w14:textId="277610C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6c</w:t>
            </w:r>
          </w:p>
        </w:tc>
        <w:tc>
          <w:tcPr>
            <w:tcW w:w="1778" w:type="pct"/>
            <w:shd w:val="clear" w:color="auto" w:fill="auto"/>
            <w:hideMark/>
          </w:tcPr>
          <w:p w14:paraId="2439909C" w14:textId="64373BD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44EB518" w14:textId="4C2C3C5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b2xsZXI8L0F1dGhvcj48WWVhcj4yMDE3PC9ZZWFyPjxS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b2xsZXI8L0F1dGhvcj48WWVhcj4yMDE3PC9ZZWFyPjxS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6EBD9E8" w14:textId="2A8612F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D5DDF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1E19F9B" w14:textId="66F40E4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7B4D6D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F57C33A" w14:textId="5461258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FA31EFF" w14:textId="0A09A6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1</w:t>
            </w:r>
          </w:p>
        </w:tc>
        <w:tc>
          <w:tcPr>
            <w:tcW w:w="1778" w:type="pct"/>
            <w:shd w:val="clear" w:color="auto" w:fill="auto"/>
            <w:hideMark/>
          </w:tcPr>
          <w:p w14:paraId="4AC4E13F" w14:textId="2364D3B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4925EE0" w14:textId="1E1131C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5pZmF6aTwvQXV0aG9yPjxZZWFyPjIwMTk8L1llYXI+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5pZmF6aTwvQXV0aG9yPjxZZWFyPjIwMTk8L1llYXI+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0B60C33" w14:textId="2E4EACB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B4EC90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1136C01" w14:textId="16B2255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1232A3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1513BF36" w14:textId="2DE9F7B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D17879A" w14:textId="54E94BF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9</w:t>
            </w:r>
          </w:p>
        </w:tc>
        <w:tc>
          <w:tcPr>
            <w:tcW w:w="1778" w:type="pct"/>
            <w:shd w:val="clear" w:color="auto" w:fill="auto"/>
            <w:hideMark/>
          </w:tcPr>
          <w:p w14:paraId="35077898" w14:textId="1FE8D11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B44AD58" w14:textId="307A876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5pZmF6aTwvQXV0aG9yPjxZZWFyPjIwMTk8L1llYXI+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5pZmF6aTwvQXV0aG9yPjxZZWFyPjIwMTk8L1llYXI+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5C08EBE" w14:textId="34BAB9A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DA43DD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2FEF197" w14:textId="2881FBC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98731BB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BED61BE" w14:textId="03D05C5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28BA0CA" w14:textId="319B3FD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9</w:t>
            </w:r>
          </w:p>
        </w:tc>
        <w:tc>
          <w:tcPr>
            <w:tcW w:w="1778" w:type="pct"/>
            <w:shd w:val="clear" w:color="auto" w:fill="auto"/>
            <w:hideMark/>
          </w:tcPr>
          <w:p w14:paraId="71622B06" w14:textId="580D553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A71D7DE" w14:textId="0530786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5pZmF6aTwvQXV0aG9yPjxZZWFyPjIwMTc8L1llYXI+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5pZmF6aTwvQXV0aG9yPjxZZWFyPjIwMTc8L1llYXI+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D2D5F51" w14:textId="7C735E6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F147C1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730C9D8" w14:textId="40E5E87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5BC2D7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35A62220" w14:textId="6B72D53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F2A4CA8" w14:textId="4CCB7DC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S1768</w:t>
            </w:r>
          </w:p>
        </w:tc>
        <w:tc>
          <w:tcPr>
            <w:tcW w:w="1778" w:type="pct"/>
            <w:shd w:val="clear" w:color="auto" w:fill="auto"/>
            <w:hideMark/>
          </w:tcPr>
          <w:p w14:paraId="0E7BA26A" w14:textId="29B50AD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0FA6252" w14:textId="5FDF264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DB7EF1C" w14:textId="509AE53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49007E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0AE6B22" w14:textId="5FE879A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50E6D8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32DB320D" w14:textId="2F6B4D0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0B4D119" w14:textId="4177FAB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6</w:t>
            </w:r>
          </w:p>
        </w:tc>
        <w:tc>
          <w:tcPr>
            <w:tcW w:w="1778" w:type="pct"/>
            <w:shd w:val="clear" w:color="auto" w:fill="auto"/>
            <w:hideMark/>
          </w:tcPr>
          <w:p w14:paraId="74F35A3B" w14:textId="3087F0D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15756F3" w14:textId="5764D10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B8F0C30" w14:textId="6EAF936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87E8A6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45CD7F8" w14:textId="548D36D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8D613EC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30677427" w14:textId="427673C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7C6FB81" w14:textId="1E1BED3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9</w:t>
            </w:r>
          </w:p>
        </w:tc>
        <w:tc>
          <w:tcPr>
            <w:tcW w:w="1778" w:type="pct"/>
            <w:shd w:val="clear" w:color="auto" w:fill="auto"/>
            <w:hideMark/>
          </w:tcPr>
          <w:p w14:paraId="7C9A0D93" w14:textId="6A2EF93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0B78CB2" w14:textId="6E44413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7156125" w14:textId="7C9D693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505850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9D3567E" w14:textId="3991AF7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A9FD70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1C66312" w14:textId="5544BD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36C671C" w14:textId="0BDFBF9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40</w:t>
            </w:r>
          </w:p>
        </w:tc>
        <w:tc>
          <w:tcPr>
            <w:tcW w:w="1778" w:type="pct"/>
            <w:shd w:val="clear" w:color="auto" w:fill="auto"/>
            <w:hideMark/>
          </w:tcPr>
          <w:p w14:paraId="25B22AB2" w14:textId="41195A0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DDB74E5" w14:textId="35E85D8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8555729" w14:textId="27205B5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810814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A3CA041" w14:textId="5FCE4A9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2DCD95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12424D04" w14:textId="49394FD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D89F45B" w14:textId="52D3612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42</w:t>
            </w:r>
          </w:p>
        </w:tc>
        <w:tc>
          <w:tcPr>
            <w:tcW w:w="1778" w:type="pct"/>
            <w:shd w:val="clear" w:color="auto" w:fill="auto"/>
            <w:hideMark/>
          </w:tcPr>
          <w:p w14:paraId="30D20330" w14:textId="17A09FF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F5C225F" w14:textId="24C1E8C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DE5DECC" w14:textId="2C9F583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824994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CFDC0FE" w14:textId="7C3BAB3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DE1CF4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4AA67D5" w14:textId="36B8455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4AD9AC23" w14:textId="1491490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rbaldoxime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8b</w:t>
            </w:r>
          </w:p>
        </w:tc>
        <w:tc>
          <w:tcPr>
            <w:tcW w:w="1778" w:type="pct"/>
            <w:shd w:val="clear" w:color="auto" w:fill="auto"/>
            <w:hideMark/>
          </w:tcPr>
          <w:p w14:paraId="460F7299" w14:textId="330A42E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8086802" w14:textId="3CD8D96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b2xsZXI8L0F1dGhvcj48WWVhcj4yMDE0PC9ZZWFyPjxS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b2xsZXI8L0F1dGhvcj48WWVhcj4yMDE0PC9ZZWFyPjxS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C6E0A81" w14:textId="758B04B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CD905F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6A1214F" w14:textId="4F18FE1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87AE6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0E086191" w14:textId="564905D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63BD741" w14:textId="385E204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ipiprazole</w:t>
            </w:r>
          </w:p>
        </w:tc>
        <w:tc>
          <w:tcPr>
            <w:tcW w:w="1778" w:type="pct"/>
            <w:shd w:val="clear" w:color="auto" w:fill="auto"/>
            <w:hideMark/>
          </w:tcPr>
          <w:p w14:paraId="16426E93" w14:textId="2BB55FE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141DC24" w14:textId="1B67EC4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b2xsZXI8L0F1dGhvcj48WWVhcj4yMDE0PC9ZZWFyPjxS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b2xsZXI8L0F1dGhvcj48WWVhcj4yMDE0PC9ZZWFyPjxS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064D19D" w14:textId="06A7394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11513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495EE4D" w14:textId="7CC6720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6E3C82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5593182" w14:textId="4A716D1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B8170C2" w14:textId="7293A62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ripraz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12B5466E" w14:textId="373F914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84E3249" w14:textId="6327991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9uYmVyZzwvQXV0aG9yPjxZZWFyPjIwMTM8L1llYXI+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9uYmVyZzwvQXV0aG9yPjxZZWFyPjIwMTM8L1llYXI+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9F9A560" w14:textId="4AEC094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FEF505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6CA67F4" w14:textId="0765300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02AF0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78F4EDA5" w14:textId="7C729B0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80203B2" w14:textId="69CD02E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2</w:t>
            </w:r>
          </w:p>
        </w:tc>
        <w:tc>
          <w:tcPr>
            <w:tcW w:w="1778" w:type="pct"/>
            <w:shd w:val="clear" w:color="auto" w:fill="auto"/>
            <w:hideMark/>
          </w:tcPr>
          <w:p w14:paraId="2F62CA96" w14:textId="5B11EB4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C2C3B03" w14:textId="0689421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9uYmVyZzwvQXV0aG9yPjxZZWFyPjIwMTM8L1llYXI+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9uYmVyZzwvQXV0aG9yPjxZZWFyPjIwMTM8L1llYXI+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ED96A39" w14:textId="4D1289C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86E495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8DCF8B6" w14:textId="66ADE67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03E0C3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35F0AB8E" w14:textId="6540EB6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766CF34" w14:textId="26C6DBF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0</w:t>
            </w:r>
          </w:p>
        </w:tc>
        <w:tc>
          <w:tcPr>
            <w:tcW w:w="1778" w:type="pct"/>
            <w:shd w:val="clear" w:color="auto" w:fill="auto"/>
            <w:hideMark/>
          </w:tcPr>
          <w:p w14:paraId="7A651501" w14:textId="6F6B392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MP inhibition over pERK1/2</w:t>
            </w:r>
          </w:p>
        </w:tc>
        <w:tc>
          <w:tcPr>
            <w:tcW w:w="582" w:type="pct"/>
            <w:shd w:val="clear" w:color="auto" w:fill="auto"/>
          </w:tcPr>
          <w:p w14:paraId="5B3BA939" w14:textId="67FF231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eyes-Resina&lt;/Author&gt;&lt;Year&gt;2018&lt;/Year&gt;&lt;RecNum&gt;336&lt;/RecNum&gt;&lt;DisplayText&gt;&lt;style face="superscript"&gt;[69]&lt;/style&gt;&lt;/DisplayText&gt;&lt;record&gt;&lt;rec-number&gt;336&lt;/rec-number&gt;&lt;foreign-keys&gt;&lt;key app="EN" db-id="rwxx0xz2ifzazme0927v0vvc5ftxrwzr0pxe" timestamp="1724035887"&gt;336&lt;/key&gt;&lt;key app="ENWeb" db-id=""&gt;0&lt;/key&gt;&lt;/foreign-keys&gt;&lt;ref-type name="Journal Article"&gt;17&lt;/ref-type&gt;&lt;contributors&gt;&lt;authors&gt;&lt;author&gt;Reyes-Resina, Irene&lt;/author&gt;&lt;author&gt;Samadi, Abdelouahid&lt;/author&gt;&lt;author&gt;Navarro, Gemma&lt;/author&gt;&lt;author&gt;Saadeh, Haythem A.&lt;/author&gt;&lt;author&gt;Khasawneh, Mohammad A.&lt;/author&gt;&lt;author&gt;Mestres, Jordi&lt;/author&gt;&lt;author&gt;Marco-Contelles, José&lt;/author&gt;&lt;author&gt;Franco, Rafael&lt;/author&gt;&lt;/authors&gt;&lt;/contributors&gt;&lt;titles&gt;&lt;title&gt;Identification of a tool compound to study the mechanisms of functional selectivity between D2 and D3 dopamine receptors&lt;/title&gt;&lt;secondary-title&gt;ACS Omega&lt;/secondary-title&gt;&lt;/titles&gt;&lt;periodical&gt;&lt;full-title&gt;ACS Omega&lt;/full-title&gt;&lt;/periodical&gt;&lt;pages&gt;17368-17375&lt;/pages&gt;&lt;volume&gt;3&lt;/volume&gt;&lt;number&gt;12&lt;/number&gt;&lt;section&gt;17368&lt;/section&gt;&lt;dates&gt;&lt;year&gt;2018&lt;/year&gt;&lt;/dates&gt;&lt;isbn&gt;2470-1343&amp;#xD;2470-1343&lt;/isbn&gt;&lt;urls&gt;&lt;/urls&gt;&lt;electronic-resource-num&gt;10.1021/acsomega.8b02509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1B1AA7D" w14:textId="1AD7D01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AF03BA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5CCF3E3" w14:textId="79FFF1E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2B5038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3EF0F29" w14:textId="06929CD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5548D56" w14:textId="6CF23BD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6</w:t>
            </w:r>
          </w:p>
        </w:tc>
        <w:tc>
          <w:tcPr>
            <w:tcW w:w="1778" w:type="pct"/>
            <w:shd w:val="clear" w:color="auto" w:fill="auto"/>
            <w:hideMark/>
          </w:tcPr>
          <w:p w14:paraId="4B9EB9F6" w14:textId="5F89C36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MP inhibition over pERK1/2</w:t>
            </w:r>
          </w:p>
        </w:tc>
        <w:tc>
          <w:tcPr>
            <w:tcW w:w="582" w:type="pct"/>
            <w:shd w:val="clear" w:color="auto" w:fill="auto"/>
          </w:tcPr>
          <w:p w14:paraId="6455E647" w14:textId="443F488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emFibzwvQXV0aG9yPjxZZWFyPjIwMTQ8L1llYXI+PFJl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emFibzwvQXV0aG9yPjxZZWFyPjIwMTQ8L1llYXI+PFJl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3731CBB" w14:textId="4E70244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626B52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7E633BC" w14:textId="1D2E595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55B813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3</w:t>
            </w:r>
          </w:p>
        </w:tc>
        <w:tc>
          <w:tcPr>
            <w:tcW w:w="457" w:type="pct"/>
            <w:shd w:val="clear" w:color="auto" w:fill="auto"/>
          </w:tcPr>
          <w:p w14:paraId="25E8693C" w14:textId="1DFEF13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3</w:t>
            </w:r>
          </w:p>
        </w:tc>
        <w:tc>
          <w:tcPr>
            <w:tcW w:w="812" w:type="pct"/>
            <w:shd w:val="clear" w:color="auto" w:fill="auto"/>
            <w:hideMark/>
          </w:tcPr>
          <w:p w14:paraId="527954F4" w14:textId="2525603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609</w:t>
            </w:r>
          </w:p>
        </w:tc>
        <w:tc>
          <w:tcPr>
            <w:tcW w:w="1778" w:type="pct"/>
            <w:shd w:val="clear" w:color="auto" w:fill="auto"/>
            <w:hideMark/>
          </w:tcPr>
          <w:p w14:paraId="76E6DBA1" w14:textId="09B9EAC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F2CCCFA" w14:textId="7B47F39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YdTwvQXV0aG9yPjxZZWFyPjIwMTc8L1llYXI+PFJlY051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YdTwvQXV0aG9yPjxZZWFyPjIwMTc8L1llYXI+PFJlY051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39B7EA2" w14:textId="34C05F1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241527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2223549" w14:textId="65FF67E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562F50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3</w:t>
            </w:r>
          </w:p>
        </w:tc>
        <w:tc>
          <w:tcPr>
            <w:tcW w:w="457" w:type="pct"/>
            <w:shd w:val="clear" w:color="auto" w:fill="auto"/>
          </w:tcPr>
          <w:p w14:paraId="5AF604D3" w14:textId="1B84656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3</w:t>
            </w:r>
          </w:p>
        </w:tc>
        <w:tc>
          <w:tcPr>
            <w:tcW w:w="812" w:type="pct"/>
            <w:shd w:val="clear" w:color="auto" w:fill="auto"/>
            <w:hideMark/>
          </w:tcPr>
          <w:p w14:paraId="105F00A3" w14:textId="6019DB1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608</w:t>
            </w:r>
          </w:p>
        </w:tc>
        <w:tc>
          <w:tcPr>
            <w:tcW w:w="1778" w:type="pct"/>
            <w:shd w:val="clear" w:color="auto" w:fill="auto"/>
            <w:hideMark/>
          </w:tcPr>
          <w:p w14:paraId="7207E4D8" w14:textId="538010A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30D1879" w14:textId="03EBD3B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YdTwvQXV0aG9yPjxZZWFyPjIwMTc8L1llYXI+PFJlY051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YdTwvQXV0aG9yPjxZZWFyPjIwMTc8L1llYXI+PFJlY051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7FDD274" w14:textId="3870C45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2F627C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F55C3A0" w14:textId="6F04B73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83EA27F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1CDB27F2" w14:textId="589E2B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55ECC604" w14:textId="2B23F0D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JNJ7777120</w:t>
            </w:r>
          </w:p>
        </w:tc>
        <w:tc>
          <w:tcPr>
            <w:tcW w:w="1778" w:type="pct"/>
            <w:shd w:val="clear" w:color="auto" w:fill="auto"/>
            <w:hideMark/>
          </w:tcPr>
          <w:p w14:paraId="57A832BA" w14:textId="421AF0D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5929AE33" w14:textId="4C1CD3D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b3NldGhvcm5lPC9BdXRob3I+PFllYXI+MjAxMTwvWWVh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b3NldGhvcm5lPC9BdXRob3I+PFllYXI+MjAxMTwvWWVh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2, 7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D00D707" w14:textId="2F0CBDE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5890C4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F7F6A2E" w14:textId="5860D2E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6194FD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51C775D2" w14:textId="3943EEF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74189882" w14:textId="1E983F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47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ndolecarboxamides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7C393C07" w14:textId="0E9C08C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6DD5B66" w14:textId="4196071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Nijmeijer&lt;/Author&gt;&lt;Year&gt;2013&lt;/Year&gt;&lt;RecNum&gt;413&lt;/RecNum&gt;&lt;DisplayText&gt;&lt;style face="superscript"&gt;[74]&lt;/style&gt;&lt;/DisplayText&gt;&lt;record&gt;&lt;rec-number&gt;413&lt;/rec-number&gt;&lt;foreign-keys&gt;&lt;key app="EN" db-id="rwxx0xz2ifzazme0927v0vvc5ftxrwzr0pxe" timestamp="1724053319"&gt;413&lt;/key&gt;&lt;/foreign-keys&gt;&lt;ref-type name="Journal Article"&gt;17&lt;/ref-type&gt;&lt;contributors&gt;&lt;authors&gt;&lt;author&gt;Nijmeijer, S.&lt;/author&gt;&lt;author&gt;Vischer, H. F.&lt;/author&gt;&lt;author&gt;Sirci, F.&lt;/author&gt;&lt;author&gt;Schultes, S.&lt;/author&gt;&lt;author&gt;Engelhardt, H.&lt;/author&gt;&lt;author&gt;de Graaf, C.&lt;/author&gt;&lt;author&gt;Rosethorne, E. M.&lt;/author&gt;&lt;author&gt;Charlton, S. J.&lt;/author&gt;&lt;author&gt;Leurs, R.&lt;/author&gt;&lt;/authors&gt;&lt;/contributors&gt;&lt;titles&gt;&lt;title&gt;Detailed analysis of biased histamine H4 receptor signalling by JNJ 7777120 analogues&lt;/title&gt;&lt;secondary-title&gt;British Journal of Pharmacology&lt;/secondary-title&gt;&lt;/titles&gt;&lt;periodical&gt;&lt;full-title&gt;British Journal of Pharmacology&lt;/full-title&gt;&lt;/periodical&gt;&lt;pages&gt;78-88&lt;/pages&gt;&lt;volume&gt;170&lt;/volume&gt;&lt;number&gt;1&lt;/number&gt;&lt;dates&gt;&lt;year&gt;2013&lt;/year&gt;&lt;pub-dates&gt;&lt;date&gt;Sep&lt;/date&gt;&lt;/pub-dates&gt;&lt;/dates&gt;&lt;isbn&gt;0007-1188&lt;/isbn&gt;&lt;accession-num&gt;WOS:000323131600009&lt;/accession-num&gt;&lt;work-type&gt;Article&lt;/work-type&gt;&lt;urls&gt;&lt;related-urls&gt;&lt;url&gt;&lt;style face="underline" font="default" size="100%"&gt;&amp;lt;Go to ISI&amp;gt;://WOS:000323131600009&lt;/style&gt;&lt;/url&gt;&lt;/related-urls&gt;&lt;/urls&gt;&lt;electronic-resource-num&gt;10.1111/bph.1211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8C9D834" w14:textId="450818C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87873E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445F923" w14:textId="45A866B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B73AC7F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5219963A" w14:textId="7E32402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4FAD7CD8" w14:textId="6BFFDEF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5228</w:t>
            </w:r>
          </w:p>
        </w:tc>
        <w:tc>
          <w:tcPr>
            <w:tcW w:w="1778" w:type="pct"/>
            <w:shd w:val="clear" w:color="auto" w:fill="auto"/>
            <w:hideMark/>
          </w:tcPr>
          <w:p w14:paraId="4020DEEA" w14:textId="7A67642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62ABFB30" w14:textId="1CB0A77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6C9D417" w14:textId="7AD0394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1BD74B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2781563" w14:textId="700382C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3D9504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686AA348" w14:textId="68D3351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02E9A16B" w14:textId="3AA5098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214</w:t>
            </w:r>
          </w:p>
        </w:tc>
        <w:tc>
          <w:tcPr>
            <w:tcW w:w="1778" w:type="pct"/>
            <w:shd w:val="clear" w:color="auto" w:fill="auto"/>
            <w:hideMark/>
          </w:tcPr>
          <w:p w14:paraId="169C5C4D" w14:textId="2B38217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21332926" w14:textId="5C3287F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FBFA72C" w14:textId="42BE591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3DD3D3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7DA63AD" w14:textId="6C33A21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02EBE3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48C9F1C6" w14:textId="09A96E9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3C43F9B4" w14:textId="5E06DFF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5223</w:t>
            </w:r>
          </w:p>
        </w:tc>
        <w:tc>
          <w:tcPr>
            <w:tcW w:w="1778" w:type="pct"/>
            <w:shd w:val="clear" w:color="auto" w:fill="auto"/>
            <w:hideMark/>
          </w:tcPr>
          <w:p w14:paraId="7134DEF7" w14:textId="25A9211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B6DA439" w14:textId="5F43973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1442D4A" w14:textId="5841EDC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DA335C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7D4296" w14:textId="2983501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E705B3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554067F6" w14:textId="440403D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77684E61" w14:textId="064D0EE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056</w:t>
            </w:r>
          </w:p>
        </w:tc>
        <w:tc>
          <w:tcPr>
            <w:tcW w:w="1778" w:type="pct"/>
            <w:shd w:val="clear" w:color="auto" w:fill="auto"/>
            <w:hideMark/>
          </w:tcPr>
          <w:p w14:paraId="2E0B3894" w14:textId="536252D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44AF727" w14:textId="5DE2B84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F5DA848" w14:textId="7AF87E8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090ADB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F8A3F28" w14:textId="6953D7F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5A5C21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353736E8" w14:textId="69138A3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3314B18C" w14:textId="22E1383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6002</w:t>
            </w:r>
          </w:p>
        </w:tc>
        <w:tc>
          <w:tcPr>
            <w:tcW w:w="1778" w:type="pct"/>
            <w:shd w:val="clear" w:color="auto" w:fill="auto"/>
            <w:hideMark/>
          </w:tcPr>
          <w:p w14:paraId="72F13777" w14:textId="5C1F6B5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2A1B5936" w14:textId="0FF2D04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07AC7B2" w14:textId="763A47C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95248B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70D8CFA" w14:textId="59652BE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DE61CD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5E9F6A3F" w14:textId="2DAB6F8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1FED9C5B" w14:textId="2242255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1273</w:t>
            </w:r>
          </w:p>
        </w:tc>
        <w:tc>
          <w:tcPr>
            <w:tcW w:w="1778" w:type="pct"/>
            <w:shd w:val="clear" w:color="auto" w:fill="auto"/>
            <w:hideMark/>
          </w:tcPr>
          <w:p w14:paraId="704540E2" w14:textId="01299EC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4E185D9" w14:textId="775CF2E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0879FA7" w14:textId="4AD8B1C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8498A4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14BE2E2" w14:textId="04BD2BE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74BF588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575E6290" w14:textId="24E1487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78173ECA" w14:textId="24BBE57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1012</w:t>
            </w:r>
          </w:p>
        </w:tc>
        <w:tc>
          <w:tcPr>
            <w:tcW w:w="1778" w:type="pct"/>
            <w:shd w:val="clear" w:color="auto" w:fill="auto"/>
            <w:hideMark/>
          </w:tcPr>
          <w:p w14:paraId="61C247B9" w14:textId="507101E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628A788" w14:textId="6786B0F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B21B219" w14:textId="10B00BD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1D2143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E0486F6" w14:textId="684A34A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EBA552C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7B76EE24" w14:textId="71A58AD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2D624F9A" w14:textId="5AF81CD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5222</w:t>
            </w:r>
          </w:p>
        </w:tc>
        <w:tc>
          <w:tcPr>
            <w:tcW w:w="1778" w:type="pct"/>
            <w:shd w:val="clear" w:color="auto" w:fill="auto"/>
            <w:hideMark/>
          </w:tcPr>
          <w:p w14:paraId="23E53901" w14:textId="5A5385E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FE3508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CC3CFB6" w14:textId="427920C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8AC7FD1" w14:textId="0F045C53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12F883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6BA5A3A" w14:textId="735DD13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624215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7DCF5466" w14:textId="76CD42B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231FB7E9" w14:textId="1C9AE85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778</w:t>
            </w:r>
          </w:p>
        </w:tc>
        <w:tc>
          <w:tcPr>
            <w:tcW w:w="1778" w:type="pct"/>
            <w:shd w:val="clear" w:color="auto" w:fill="auto"/>
            <w:hideMark/>
          </w:tcPr>
          <w:p w14:paraId="4AD63021" w14:textId="5144C50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FE3508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556A283" w14:textId="54070B0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2EA7C6A" w14:textId="57A5449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2D0D7D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CB0555B" w14:textId="47898C1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3C77B7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2900B12E" w14:textId="3B86094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56D97F4B" w14:textId="15E5B94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185</w:t>
            </w:r>
          </w:p>
        </w:tc>
        <w:tc>
          <w:tcPr>
            <w:tcW w:w="1778" w:type="pct"/>
            <w:shd w:val="clear" w:color="auto" w:fill="auto"/>
            <w:hideMark/>
          </w:tcPr>
          <w:p w14:paraId="2D6470B5" w14:textId="5646D29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FE3508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A446BBA" w14:textId="3F34EE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9B1A54C" w14:textId="2DE5C4D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F895D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8B3B0E4" w14:textId="20F4A8B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096187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20D427C1" w14:textId="201EC0B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39362EFB" w14:textId="1A99FEE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192</w:t>
            </w:r>
          </w:p>
        </w:tc>
        <w:tc>
          <w:tcPr>
            <w:tcW w:w="1778" w:type="pct"/>
            <w:shd w:val="clear" w:color="auto" w:fill="auto"/>
            <w:hideMark/>
          </w:tcPr>
          <w:p w14:paraId="57E82C02" w14:textId="760AB8A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FE3508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62BD5920" w14:textId="11D41DE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91232B5" w14:textId="1511057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FD7AEB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F1F4198" w14:textId="2F9986D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D24327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280BAB17" w14:textId="56D2D5E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60B00B2A" w14:textId="0605D01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-PI376</w:t>
            </w:r>
          </w:p>
        </w:tc>
        <w:tc>
          <w:tcPr>
            <w:tcW w:w="1778" w:type="pct"/>
            <w:shd w:val="clear" w:color="auto" w:fill="auto"/>
            <w:hideMark/>
          </w:tcPr>
          <w:p w14:paraId="3DE09BC0" w14:textId="145B0D4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FE3508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90C05E4" w14:textId="00F322F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9D5E35D" w14:textId="6D4ADD3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74D2D6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A3010F0" w14:textId="00577C6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106901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79C80759" w14:textId="716436E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23D2B872" w14:textId="62AF4A7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306</w:t>
            </w:r>
          </w:p>
        </w:tc>
        <w:tc>
          <w:tcPr>
            <w:tcW w:w="1778" w:type="pct"/>
            <w:shd w:val="clear" w:color="auto" w:fill="auto"/>
            <w:hideMark/>
          </w:tcPr>
          <w:p w14:paraId="03E97506" w14:textId="041832C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FE3508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6C1625BB" w14:textId="43B3B8E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F6606C2" w14:textId="28B2562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17A9CA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D801384" w14:textId="26D4818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57999A6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604A7AF7" w14:textId="2C9B737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05086853" w14:textId="09CEDEE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4656</w:t>
            </w:r>
          </w:p>
        </w:tc>
        <w:tc>
          <w:tcPr>
            <w:tcW w:w="1778" w:type="pct"/>
            <w:shd w:val="clear" w:color="auto" w:fill="auto"/>
            <w:hideMark/>
          </w:tcPr>
          <w:p w14:paraId="38D3F374" w14:textId="2F60F70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FE3508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5CA0845D" w14:textId="423ECBF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834CE68" w14:textId="1502CE5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C9DFE2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81E0C9A" w14:textId="17D8360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3D65EC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03E6B42F" w14:textId="62AA838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21FE517B" w14:textId="245C4C4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ozapine</w:t>
            </w:r>
          </w:p>
        </w:tc>
        <w:tc>
          <w:tcPr>
            <w:tcW w:w="1778" w:type="pct"/>
            <w:shd w:val="clear" w:color="auto" w:fill="auto"/>
            <w:hideMark/>
          </w:tcPr>
          <w:p w14:paraId="3F81FA1D" w14:textId="35F18F4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FE3508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27B277F5" w14:textId="0ECF475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661D6CA" w14:textId="04B0CD1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452002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5CDF2B2B" w14:textId="342B831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888041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0DA6371D" w14:textId="15235B9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15119650" w14:textId="449B1CA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ZH8651</w:t>
            </w:r>
          </w:p>
        </w:tc>
        <w:tc>
          <w:tcPr>
            <w:tcW w:w="1778" w:type="pct"/>
            <w:shd w:val="clear" w:color="auto" w:fill="auto"/>
            <w:hideMark/>
          </w:tcPr>
          <w:p w14:paraId="2B3FEB3B" w14:textId="18DC7DD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nd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DB9CCF2" w14:textId="313F771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5EBABE7" w14:textId="2BF8199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D67E75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4279C77E" w14:textId="58DC7B0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4E70AE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71DD5055" w14:textId="087D32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3E995F56" w14:textId="3C9D193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ZH8659</w:t>
            </w:r>
          </w:p>
        </w:tc>
        <w:tc>
          <w:tcPr>
            <w:tcW w:w="1778" w:type="pct"/>
            <w:shd w:val="clear" w:color="auto" w:fill="auto"/>
            <w:hideMark/>
          </w:tcPr>
          <w:p w14:paraId="3889D3E8" w14:textId="36C05E2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67FB4A44" w14:textId="0F2C099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6456A98" w14:textId="2E5CEF5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86650C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7D2E8FA3" w14:textId="36222EB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494E6E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3FA1D7EE" w14:textId="45FADA6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5D52D9A8" w14:textId="525FC8A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ZH8667</w:t>
            </w:r>
          </w:p>
        </w:tc>
        <w:tc>
          <w:tcPr>
            <w:tcW w:w="1778" w:type="pct"/>
            <w:shd w:val="clear" w:color="auto" w:fill="auto"/>
            <w:hideMark/>
          </w:tcPr>
          <w:p w14:paraId="45AFE496" w14:textId="690A7CC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E55BD62" w14:textId="4F9DD70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C2E60A1" w14:textId="7A4F32F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E8E638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3016FD85" w14:textId="6836EF7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D08A8E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0BFD290D" w14:textId="4398F35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5044EB6E" w14:textId="31AC9AF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EP-363856</w:t>
            </w:r>
          </w:p>
        </w:tc>
        <w:tc>
          <w:tcPr>
            <w:tcW w:w="1778" w:type="pct"/>
            <w:shd w:val="clear" w:color="auto" w:fill="auto"/>
            <w:hideMark/>
          </w:tcPr>
          <w:p w14:paraId="53977DEA" w14:textId="6F45348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B6309D1" w14:textId="35007FC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815B1D5" w14:textId="317C79E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B07980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6A3DBF6D" w14:textId="578D191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DE5A89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045CD1F8" w14:textId="5DBC0F3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4E827E14" w14:textId="64B6B1B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phenylethyl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56A4F15B" w14:textId="00D4BA5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F5D911A" w14:textId="675C86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0BF7C45" w14:textId="1394416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F42AB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53541105" w14:textId="4D5F881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B1DD91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46F8A0AA" w14:textId="12A1B80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231E0CE4" w14:textId="3E68644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-iodothyron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46200AA0" w14:textId="44C0716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99EC82B" w14:textId="28B735C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264ECDB" w14:textId="1B71DDB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93ECC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2D0F4659" w14:textId="0617012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E0A91A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51ABAFC0" w14:textId="611DE41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3682C541" w14:textId="692EBA7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yclohexyl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3536A600" w14:textId="7F1BB44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A542D0A" w14:textId="5221A14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68E8471" w14:textId="0A50DE3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CF3C76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4DF75DC" w14:textId="34EEEC8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i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B94CC5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TR1</w:t>
            </w:r>
          </w:p>
        </w:tc>
        <w:tc>
          <w:tcPr>
            <w:tcW w:w="457" w:type="pct"/>
            <w:shd w:val="clear" w:color="auto" w:fill="auto"/>
          </w:tcPr>
          <w:p w14:paraId="199088DF" w14:textId="52C3663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2EC2DEDC" w14:textId="42823DF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V120023</w:t>
            </w:r>
          </w:p>
        </w:tc>
        <w:tc>
          <w:tcPr>
            <w:tcW w:w="1778" w:type="pct"/>
            <w:shd w:val="clear" w:color="auto" w:fill="auto"/>
            <w:hideMark/>
          </w:tcPr>
          <w:p w14:paraId="428A0761" w14:textId="2DE2D59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5B6A522D" w14:textId="03F7484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aW9saW48L0F1dGhvcj48WWVhcj4yMDEwPC9ZZWFyPjxS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aW9saW48L0F1dGhvcj48WWVhcj4yMDEwPC9ZZWFyPjxS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0C2F0CA" w14:textId="18DF72E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25DE5B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47BD971" w14:textId="3F35E9F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i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E51773B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TR1</w:t>
            </w:r>
          </w:p>
        </w:tc>
        <w:tc>
          <w:tcPr>
            <w:tcW w:w="457" w:type="pct"/>
            <w:shd w:val="clear" w:color="auto" w:fill="auto"/>
          </w:tcPr>
          <w:p w14:paraId="1602CF5F" w14:textId="5E3785F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1R</w:t>
            </w:r>
          </w:p>
        </w:tc>
        <w:tc>
          <w:tcPr>
            <w:tcW w:w="812" w:type="pct"/>
            <w:shd w:val="clear" w:color="auto" w:fill="auto"/>
            <w:hideMark/>
          </w:tcPr>
          <w:p w14:paraId="3657C83C" w14:textId="58DF9FD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V120027</w:t>
            </w:r>
          </w:p>
        </w:tc>
        <w:tc>
          <w:tcPr>
            <w:tcW w:w="1778" w:type="pct"/>
            <w:shd w:val="clear" w:color="auto" w:fill="auto"/>
            <w:hideMark/>
          </w:tcPr>
          <w:p w14:paraId="69CAD76F" w14:textId="175B04C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F47A045" w14:textId="4B6A840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aW9saW48L0F1dGhvcj48WWVhcj4yMDEwPC9ZZWFyPjxS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aW9saW48L0F1dGhvcj48WWVhcj4yMDEwPC9ZZWFyPjxS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7-7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1C8ED48" w14:textId="09DC522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57918D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19C4123" w14:textId="3741E19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i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27BA7B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TR1</w:t>
            </w:r>
          </w:p>
        </w:tc>
        <w:tc>
          <w:tcPr>
            <w:tcW w:w="457" w:type="pct"/>
            <w:shd w:val="clear" w:color="auto" w:fill="auto"/>
          </w:tcPr>
          <w:p w14:paraId="43656894" w14:textId="799322B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1R</w:t>
            </w:r>
          </w:p>
        </w:tc>
        <w:tc>
          <w:tcPr>
            <w:tcW w:w="812" w:type="pct"/>
            <w:shd w:val="clear" w:color="auto" w:fill="auto"/>
            <w:hideMark/>
          </w:tcPr>
          <w:p w14:paraId="7CDD122E" w14:textId="04DA3D1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V120055</w:t>
            </w:r>
          </w:p>
        </w:tc>
        <w:tc>
          <w:tcPr>
            <w:tcW w:w="1778" w:type="pct"/>
            <w:shd w:val="clear" w:color="auto" w:fill="auto"/>
            <w:hideMark/>
          </w:tcPr>
          <w:p w14:paraId="0BE4065E" w14:textId="5242988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44983C1" w14:textId="7187B5A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YXJpY2hhdGlrYW5vbmQ8L0F1dGhvcj48WWVhcj4yMDIz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YXJpY2hhdGlrYW5vbmQ8L0F1dGhvcj48WWVhcj4yMDIz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D24A030" w14:textId="7350632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AADAB2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443B222" w14:textId="41BB54B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i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415871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TR1</w:t>
            </w:r>
          </w:p>
        </w:tc>
        <w:tc>
          <w:tcPr>
            <w:tcW w:w="457" w:type="pct"/>
            <w:shd w:val="clear" w:color="auto" w:fill="auto"/>
          </w:tcPr>
          <w:p w14:paraId="0809991C" w14:textId="1CA798F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1R</w:t>
            </w:r>
          </w:p>
        </w:tc>
        <w:tc>
          <w:tcPr>
            <w:tcW w:w="812" w:type="pct"/>
            <w:shd w:val="clear" w:color="auto" w:fill="auto"/>
            <w:hideMark/>
          </w:tcPr>
          <w:p w14:paraId="68EB39F1" w14:textId="38B385A8" w:rsidR="0031339B" w:rsidRPr="005B4529" w:rsidRDefault="00404239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[Sar</w:t>
            </w: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1</w:t>
            </w: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, Ile</w:t>
            </w: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4</w:t>
            </w: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, Ile</w:t>
            </w: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8</w:t>
            </w: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]-angiotensin II</w:t>
            </w:r>
          </w:p>
        </w:tc>
        <w:tc>
          <w:tcPr>
            <w:tcW w:w="1778" w:type="pct"/>
            <w:shd w:val="clear" w:color="auto" w:fill="auto"/>
            <w:hideMark/>
          </w:tcPr>
          <w:p w14:paraId="31434BA5" w14:textId="0680FF2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6DF96393" w14:textId="31C0C5F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cGxpbjwvQXV0aG9yPjxZZWFyPjIwMDc8L1llYXI+PFJl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cGxpbjwvQXV0aG9yPjxZZWFyPjIwMDc8L1llYXI+PFJl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1, 8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599848B" w14:textId="136E017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168DEB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1221420" w14:textId="038BB34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i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36ADC6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TR1</w:t>
            </w:r>
          </w:p>
        </w:tc>
        <w:tc>
          <w:tcPr>
            <w:tcW w:w="457" w:type="pct"/>
            <w:shd w:val="clear" w:color="auto" w:fill="auto"/>
          </w:tcPr>
          <w:p w14:paraId="7CF918AA" w14:textId="64A4883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1R</w:t>
            </w:r>
          </w:p>
        </w:tc>
        <w:tc>
          <w:tcPr>
            <w:tcW w:w="812" w:type="pct"/>
            <w:shd w:val="clear" w:color="auto" w:fill="auto"/>
            <w:hideMark/>
          </w:tcPr>
          <w:p w14:paraId="45972268" w14:textId="4079167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-(1-7) </w:t>
            </w:r>
          </w:p>
        </w:tc>
        <w:tc>
          <w:tcPr>
            <w:tcW w:w="1778" w:type="pct"/>
            <w:shd w:val="clear" w:color="auto" w:fill="auto"/>
            <w:hideMark/>
          </w:tcPr>
          <w:p w14:paraId="4F9967A5" w14:textId="2C259A2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E3A8D23" w14:textId="3E0F552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WxhbmRyaW48L0F1dGhvcj48WWVhcj4yMDE2PC9ZZWFy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WxhbmRyaW48L0F1dGhvcj48WWVhcj4yMDE2PC9ZZWFy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65174C5" w14:textId="669DD07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E102A0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0C464AB" w14:textId="5063C1D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i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9569C4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TR1</w:t>
            </w:r>
          </w:p>
        </w:tc>
        <w:tc>
          <w:tcPr>
            <w:tcW w:w="457" w:type="pct"/>
            <w:shd w:val="clear" w:color="auto" w:fill="auto"/>
          </w:tcPr>
          <w:p w14:paraId="58B281D2" w14:textId="0159233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1R</w:t>
            </w:r>
          </w:p>
        </w:tc>
        <w:tc>
          <w:tcPr>
            <w:tcW w:w="812" w:type="pct"/>
            <w:shd w:val="clear" w:color="auto" w:fill="auto"/>
            <w:hideMark/>
          </w:tcPr>
          <w:p w14:paraId="6AB65DC8" w14:textId="508D52E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III</w:t>
            </w:r>
          </w:p>
        </w:tc>
        <w:tc>
          <w:tcPr>
            <w:tcW w:w="1778" w:type="pct"/>
            <w:shd w:val="clear" w:color="auto" w:fill="auto"/>
            <w:hideMark/>
          </w:tcPr>
          <w:p w14:paraId="1C42A8F8" w14:textId="2A4648E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2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F534450" w14:textId="509BFBA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YW1rdW5nPC9BdXRob3I+PFllYXI+MjAxODwvWWVhcj48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YW1rdW5nPC9BdXRob3I+PFllYXI+MjAxODwvWWVhcj48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278185E" w14:textId="48709E2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598C61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DF98F8C" w14:textId="6D28141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A04A99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3B4010B6" w14:textId="3356E98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7FEA63AF" w14:textId="532B329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L233</w:t>
            </w:r>
          </w:p>
        </w:tc>
        <w:tc>
          <w:tcPr>
            <w:tcW w:w="1778" w:type="pct"/>
            <w:shd w:val="clear" w:color="auto" w:fill="auto"/>
            <w:hideMark/>
          </w:tcPr>
          <w:p w14:paraId="39E50A5F" w14:textId="4623000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2370505B" w14:textId="6283894D" w:rsidR="0031339B" w:rsidRPr="005B4529" w:rsidRDefault="00F321FE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5nPC9BdXRob3I+PFllYXI+MjAxNTwvWWVhcj48UmVj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5nPC9BdXRob3I+PFllYXI+MjAxNTwvWWVhcj48UmVj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2AD94CC" w14:textId="26C7752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03959C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44BCC41" w14:textId="40F4890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AE7A7F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2EC05893" w14:textId="4EA591B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04246E9A" w14:textId="6333CFB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</w:t>
            </w:r>
          </w:p>
        </w:tc>
        <w:tc>
          <w:tcPr>
            <w:tcW w:w="1778" w:type="pct"/>
            <w:shd w:val="clear" w:color="auto" w:fill="auto"/>
            <w:hideMark/>
          </w:tcPr>
          <w:p w14:paraId="2310C4F2" w14:textId="508E9AB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CE5EE39" w14:textId="2ECBA9B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B8E83A0" w14:textId="2BF0DC1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53903E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8323798" w14:textId="33364D1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98B81C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7EC0D840" w14:textId="40D4A05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57FDCA83" w14:textId="55B3A06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4</w:t>
            </w:r>
          </w:p>
        </w:tc>
        <w:tc>
          <w:tcPr>
            <w:tcW w:w="1778" w:type="pct"/>
            <w:shd w:val="clear" w:color="auto" w:fill="auto"/>
            <w:hideMark/>
          </w:tcPr>
          <w:p w14:paraId="41F1756D" w14:textId="6750683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2395BD1" w14:textId="3C43586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87911EE" w14:textId="7D84307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091660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55C7ED2" w14:textId="3757061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87A152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56574CA6" w14:textId="381797D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3E8980D5" w14:textId="671D66D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ompound 11 </w:t>
            </w:r>
          </w:p>
        </w:tc>
        <w:tc>
          <w:tcPr>
            <w:tcW w:w="1778" w:type="pct"/>
            <w:shd w:val="clear" w:color="auto" w:fill="auto"/>
            <w:hideMark/>
          </w:tcPr>
          <w:p w14:paraId="7F35A1E0" w14:textId="065CBB3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3457497" w14:textId="114C21B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C07EB55" w14:textId="2A96B9D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495238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7B1B532" w14:textId="050464A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78121EC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0620178D" w14:textId="7C2937C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1FFF1DA6" w14:textId="6DFFDEC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5</w:t>
            </w:r>
          </w:p>
        </w:tc>
        <w:tc>
          <w:tcPr>
            <w:tcW w:w="1778" w:type="pct"/>
            <w:shd w:val="clear" w:color="auto" w:fill="auto"/>
            <w:hideMark/>
          </w:tcPr>
          <w:p w14:paraId="1F2D3C6D" w14:textId="088E6C7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3637584" w14:textId="4E24C9F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9967236" w14:textId="49A04D0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780E14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6DC2812" w14:textId="3881680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6FA0EA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27ABD9F5" w14:textId="544E706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521228BD" w14:textId="183440E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9</w:t>
            </w:r>
          </w:p>
        </w:tc>
        <w:tc>
          <w:tcPr>
            <w:tcW w:w="1778" w:type="pct"/>
            <w:shd w:val="clear" w:color="auto" w:fill="auto"/>
            <w:hideMark/>
          </w:tcPr>
          <w:p w14:paraId="1D9208D9" w14:textId="6525876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</w:t>
            </w:r>
          </w:p>
        </w:tc>
        <w:tc>
          <w:tcPr>
            <w:tcW w:w="582" w:type="pct"/>
            <w:shd w:val="clear" w:color="auto" w:fill="auto"/>
          </w:tcPr>
          <w:p w14:paraId="25B8CE8E" w14:textId="616A496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YXJheWFuYW48L0F1dGhvcj48WWVhcj4yMDIwPC9ZZWFy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YXJheWFuYW48L0F1dGhvcj48WWVhcj4yMDIwPC9ZZWFy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B84D153" w14:textId="3DD8E77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C7CAD9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BA834CB" w14:textId="064E7F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EFE2BE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3F8F10BC" w14:textId="603A79B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37E74D28" w14:textId="06D54A4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16P</w:t>
            </w:r>
          </w:p>
        </w:tc>
        <w:tc>
          <w:tcPr>
            <w:tcW w:w="1778" w:type="pct"/>
            <w:shd w:val="clear" w:color="auto" w:fill="auto"/>
            <w:hideMark/>
          </w:tcPr>
          <w:p w14:paraId="2BC9B099" w14:textId="61C78E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5349DD1" w14:textId="6369775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ZXJhdWRvPC9BdXRob3I+PFllYXI+MjAxNDwvWWVhcj48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ZXJhdWRvPC9BdXRob3I+PFllYXI+MjAxNDwvWWVhcj48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EBB2EA3" w14:textId="0E972FB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867564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15F4F7F" w14:textId="261BED3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07975A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033DAE34" w14:textId="3E5CC6C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1EA3828D" w14:textId="5A1B4CB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pelin-36-L28A </w:t>
            </w:r>
          </w:p>
        </w:tc>
        <w:tc>
          <w:tcPr>
            <w:tcW w:w="1778" w:type="pct"/>
            <w:shd w:val="clear" w:color="auto" w:fill="auto"/>
            <w:hideMark/>
          </w:tcPr>
          <w:p w14:paraId="3827DC90" w14:textId="14BD9AF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90F7D8A" w14:textId="3CE19DA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eWltYW51PC9BdXRob3I+PFllYXI+MjAxOTwvWWVhcj48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eWltYW51PC9BdXRob3I+PFllYXI+MjAxOTwvWWVhcj48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E881FFD" w14:textId="424FF81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A0758B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DF91C27" w14:textId="4F64D33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8B9BE3C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6585B067" w14:textId="0841F9C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08C3FB3C" w14:textId="645A8AF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elin-36-L28C(30kDa-PEG)</w:t>
            </w:r>
          </w:p>
        </w:tc>
        <w:tc>
          <w:tcPr>
            <w:tcW w:w="1778" w:type="pct"/>
            <w:shd w:val="clear" w:color="auto" w:fill="auto"/>
            <w:hideMark/>
          </w:tcPr>
          <w:p w14:paraId="4BCD7BA8" w14:textId="75C72CC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0ED65D9" w14:textId="2E173DF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eWltYW51PC9BdXRob3I+PFllYXI+MjAxOTwvWWVhcj48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eWltYW51PC9BdXRob3I+PFllYXI+MjAxOTwvWWVhcj48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C9CD281" w14:textId="7E68E0F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592A0C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73FF9B6" w14:textId="36E2603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C5B9BE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64CBF497" w14:textId="661870C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5179A0A6" w14:textId="54CD589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M07</w:t>
            </w:r>
          </w:p>
        </w:tc>
        <w:tc>
          <w:tcPr>
            <w:tcW w:w="1778" w:type="pct"/>
            <w:shd w:val="clear" w:color="auto" w:fill="auto"/>
            <w:hideMark/>
          </w:tcPr>
          <w:p w14:paraId="2995BB09" w14:textId="0E021D1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88C3BBB" w14:textId="577E8CE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mFtZTwvQXV0aG9yPjxZZWFyPjIwMTU8L1llYXI+PFJl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</w:fldData>
              </w:fldChar>
            </w:r>
            <w:r w:rsidR="00600EC2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mFtZTwvQXV0aG9yPjxZZWFyPjIwMTU8L1llYXI+PFJl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</w:fldData>
              </w:fldChar>
            </w:r>
            <w:r w:rsidR="00600EC2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宋体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0]</w:t>
            </w:r>
            <w:r w:rsidRPr="005B4529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9DC7C10" w14:textId="56DC251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752EA3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7446572" w14:textId="052F015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5F4A44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7EEBDEA4" w14:textId="52AB7D8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554FE84D" w14:textId="7F7321F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MF-019</w:t>
            </w:r>
          </w:p>
        </w:tc>
        <w:tc>
          <w:tcPr>
            <w:tcW w:w="1778" w:type="pct"/>
            <w:shd w:val="clear" w:color="auto" w:fill="auto"/>
            <w:hideMark/>
          </w:tcPr>
          <w:p w14:paraId="5012B8D7" w14:textId="28ED182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6889B81" w14:textId="7A90270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ZWFkPC9BdXRob3I+PFllYXI+MjAxNjwvWWVhcj48UmVj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ZWFkPC9BdXRob3I+PFllYXI+MjAxNjwvWWVhcj48UmVj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6F91F7D" w14:textId="51C2992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D3E384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A906CFF" w14:textId="42EF9BF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1B23DC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79416DD0" w14:textId="17FC5C5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1DF94F58" w14:textId="39C943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BI-’569</w:t>
            </w:r>
          </w:p>
        </w:tc>
        <w:tc>
          <w:tcPr>
            <w:tcW w:w="1778" w:type="pct"/>
            <w:shd w:val="clear" w:color="auto" w:fill="auto"/>
            <w:hideMark/>
          </w:tcPr>
          <w:p w14:paraId="18C4EFFB" w14:textId="003D1FF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17944BB" w14:textId="5B914A7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8F07E3A" w14:textId="144E873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297E21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E3A03B5" w14:textId="5702D45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2AD15F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5AE8A21F" w14:textId="476F78C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65315F94" w14:textId="5E1EB3E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BI-’681</w:t>
            </w:r>
          </w:p>
        </w:tc>
        <w:tc>
          <w:tcPr>
            <w:tcW w:w="1778" w:type="pct"/>
            <w:shd w:val="clear" w:color="auto" w:fill="auto"/>
            <w:hideMark/>
          </w:tcPr>
          <w:p w14:paraId="0D88955D" w14:textId="25B5398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23A4FA55" w14:textId="2FE99F3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55B6AC5" w14:textId="0B2443B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B6CACC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D2765AA" w14:textId="37C9952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B74087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0A868997" w14:textId="1A7A52B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2D76AC88" w14:textId="29A06D1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SBI-’547 </w:t>
            </w:r>
          </w:p>
        </w:tc>
        <w:tc>
          <w:tcPr>
            <w:tcW w:w="1778" w:type="pct"/>
            <w:shd w:val="clear" w:color="auto" w:fill="auto"/>
            <w:hideMark/>
          </w:tcPr>
          <w:p w14:paraId="04BE3195" w14:textId="3309BA7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9462C68" w14:textId="16B0A99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6452591" w14:textId="6422475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C11B9B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F1BEE70" w14:textId="232C0D9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D974DF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04F0EF40" w14:textId="61C36B0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60964881" w14:textId="6659251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BI-’612</w:t>
            </w:r>
          </w:p>
        </w:tc>
        <w:tc>
          <w:tcPr>
            <w:tcW w:w="1778" w:type="pct"/>
            <w:shd w:val="clear" w:color="auto" w:fill="auto"/>
            <w:hideMark/>
          </w:tcPr>
          <w:p w14:paraId="442BE5E6" w14:textId="1550408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2184308" w14:textId="1428D80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259966C" w14:textId="47D03CA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4E27C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5BF0645" w14:textId="7F0E57E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C602956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54915218" w14:textId="20EDC8C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601E786B" w14:textId="5D76F0D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(-)-</w:t>
            </w:r>
            <w:r w:rsidR="00C4097C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e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icatechin</w:t>
            </w:r>
          </w:p>
        </w:tc>
        <w:tc>
          <w:tcPr>
            <w:tcW w:w="1778" w:type="pct"/>
            <w:shd w:val="clear" w:color="auto" w:fill="auto"/>
            <w:hideMark/>
          </w:tcPr>
          <w:p w14:paraId="0EF79D47" w14:textId="799690A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AB2EB92" w14:textId="5504170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J0aWxsYS1NYXJ0aW5lejwvQXV0aG9yPjxZZWFyPjIw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J0aWxsYS1NYXJ0aW5lejwvQXV0aG9yPjxZZWFyPjIw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1192F07" w14:textId="5D03F5E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2F337F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1EC62E3" w14:textId="255903C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49A540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3FEFDD02" w14:textId="5D3B6C7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1F96D89B" w14:textId="6607450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WN353</w:t>
            </w:r>
          </w:p>
        </w:tc>
        <w:tc>
          <w:tcPr>
            <w:tcW w:w="1778" w:type="pct"/>
            <w:shd w:val="clear" w:color="auto" w:fill="auto"/>
            <w:hideMark/>
          </w:tcPr>
          <w:p w14:paraId="3180B9C9" w14:textId="007C59E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BFDDC7C" w14:textId="5438438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5nPC9BdXRob3I+PFllYXI+MjAyNDwvWWVhcj48UmVj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5nPC9BdXRob3I+PFllYXI+MjAyNDwvWWVhcj48UmVj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E967DE3" w14:textId="5500700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FACB81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E2DC755" w14:textId="27B6176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D44CCAB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0E2D894F" w14:textId="4BBC7DE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236C65DC" w14:textId="6FFE69C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WN561 </w:t>
            </w:r>
          </w:p>
        </w:tc>
        <w:tc>
          <w:tcPr>
            <w:tcW w:w="1778" w:type="pct"/>
            <w:shd w:val="clear" w:color="auto" w:fill="auto"/>
            <w:hideMark/>
          </w:tcPr>
          <w:p w14:paraId="38D5373B" w14:textId="04DD5AD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CD623BF" w14:textId="6C825E3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5nPC9BdXRob3I+PFllYXI+MjAyNDwvWWVhcj48UmVj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5nPC9BdXRob3I+PFllYXI+MjAyNDwvWWVhcj48UmVj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D656643" w14:textId="0E26052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7C7DBB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E685C5B" w14:textId="7020076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lement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4AC08AB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3AR</w:t>
            </w:r>
          </w:p>
        </w:tc>
        <w:tc>
          <w:tcPr>
            <w:tcW w:w="457" w:type="pct"/>
            <w:shd w:val="clear" w:color="auto" w:fill="auto"/>
          </w:tcPr>
          <w:p w14:paraId="0FE071B1" w14:textId="16D982B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6D55A78" w14:textId="03F9593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P141</w:t>
            </w:r>
          </w:p>
        </w:tc>
        <w:tc>
          <w:tcPr>
            <w:tcW w:w="1778" w:type="pct"/>
            <w:shd w:val="clear" w:color="auto" w:fill="auto"/>
            <w:hideMark/>
          </w:tcPr>
          <w:p w14:paraId="68D30121" w14:textId="25F6BC5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3A01D1A" w14:textId="7EA692F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RhdjwvQXV0aG9yPjxZZWFyPjIwMjM8L1llYXI+PFJl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RhdjwvQXV0aG9yPjxZZWFyPjIwMjM8L1llYXI+PFJl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804558A" w14:textId="1089654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821A71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610D99B" w14:textId="694506C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lement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F78CAC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5AR1</w:t>
            </w:r>
          </w:p>
        </w:tc>
        <w:tc>
          <w:tcPr>
            <w:tcW w:w="457" w:type="pct"/>
            <w:shd w:val="clear" w:color="auto" w:fill="auto"/>
          </w:tcPr>
          <w:p w14:paraId="47EFEAA6" w14:textId="2E3F726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5aR1</w:t>
            </w:r>
          </w:p>
        </w:tc>
        <w:tc>
          <w:tcPr>
            <w:tcW w:w="812" w:type="pct"/>
            <w:shd w:val="clear" w:color="auto" w:fill="auto"/>
            <w:hideMark/>
          </w:tcPr>
          <w:p w14:paraId="6808FCDA" w14:textId="30765D8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M213</w:t>
            </w:r>
          </w:p>
        </w:tc>
        <w:tc>
          <w:tcPr>
            <w:tcW w:w="1778" w:type="pct"/>
            <w:shd w:val="clear" w:color="auto" w:fill="auto"/>
            <w:hideMark/>
          </w:tcPr>
          <w:p w14:paraId="73243846" w14:textId="1CF59A2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1FF5825" w14:textId="4CA3ABC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5nPC9BdXRob3I+PFllYXI+MjAyMzwvWWVhcj48UmVj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5nPC9BdXRob3I+PFllYXI+MjAyMzwvWWVhcj48UmVj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6, 9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622CBD6" w14:textId="67435C1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61E282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78C8D49" w14:textId="5D45B42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ndoth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614F9C5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DNRA</w:t>
            </w:r>
          </w:p>
        </w:tc>
        <w:tc>
          <w:tcPr>
            <w:tcW w:w="457" w:type="pct"/>
            <w:shd w:val="clear" w:color="auto" w:fill="auto"/>
          </w:tcPr>
          <w:p w14:paraId="328712CB" w14:textId="5B2FA35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A</w:t>
            </w:r>
          </w:p>
        </w:tc>
        <w:tc>
          <w:tcPr>
            <w:tcW w:w="812" w:type="pct"/>
            <w:shd w:val="clear" w:color="auto" w:fill="auto"/>
            <w:hideMark/>
          </w:tcPr>
          <w:p w14:paraId="0DBEC2A7" w14:textId="0ABDE8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T-2</w:t>
            </w:r>
          </w:p>
        </w:tc>
        <w:tc>
          <w:tcPr>
            <w:tcW w:w="1778" w:type="pct"/>
            <w:shd w:val="clear" w:color="auto" w:fill="auto"/>
            <w:hideMark/>
          </w:tcPr>
          <w:p w14:paraId="14EA6194" w14:textId="66B3BE1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E3119AE" w14:textId="47D508A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guire&lt;/Author&gt;&lt;Year&gt;2016&lt;/Year&gt;&lt;RecNum&gt;352&lt;/RecNum&gt;&lt;DisplayText&gt;&lt;style face="superscript"&gt;[98]&lt;/style&gt;&lt;/DisplayText&gt;&lt;record&gt;&lt;rec-number&gt;352&lt;/rec-number&gt;&lt;foreign-keys&gt;&lt;key app="EN" db-id="rwxx0xz2ifzazme0927v0vvc5ftxrwzr0pxe" timestamp="1724039030"&gt;352&lt;/key&gt;&lt;key app="ENWeb" db-id=""&gt;0&lt;/key&gt;&lt;/foreign-keys&gt;&lt;ref-type name="Journal Article"&gt;17&lt;/ref-type&gt;&lt;contributors&gt;&lt;authors&gt;&lt;author&gt;Maguire, J. J.&lt;/author&gt;&lt;/authors&gt;&lt;/contributors&gt;&lt;auth-address&gt;Experimental Medicine and Immunotherapeutics, Level 6 ACCI, Box 110 Addenbrooke&amp;apos;s Hospital, Cambridge CB2 0QQ, UK. Electronic address: jjm1003@medschl.cam.ac.uk.&lt;/auth-address&gt;&lt;titles&gt;&lt;title&gt;Evidence for biased agonists and antagonists at the endothelin receptors&lt;/title&gt;&lt;secondary-title&gt;Life Sciences&lt;/secondary-title&gt;&lt;/titles&gt;&lt;periodical&gt;&lt;full-title&gt;Life Sciences&lt;/full-title&gt;&lt;/periodical&gt;&lt;pages&gt;30-33&lt;/pages&gt;&lt;volume&gt;159&lt;/volume&gt;&lt;edition&gt;2016/02/24&lt;/edition&gt;&lt;keywords&gt;&lt;keyword&gt;Animals&lt;/keyword&gt;&lt;keyword&gt;Endothelin Receptor Antagonists/*pharmacology&lt;/keyword&gt;&lt;keyword&gt;Humans&lt;/keyword&gt;&lt;keyword&gt;Peptides/pharmacology&lt;/keyword&gt;&lt;keyword&gt;Receptors, Endothelin/*agonists/metabolism&lt;/keyword&gt;&lt;keyword&gt;Biased agonism&lt;/keyword&gt;&lt;keyword&gt;Biased antagonism&lt;/keyword&gt;&lt;keyword&gt;Bosentan&lt;/keyword&gt;&lt;keyword&gt;Et(a)&lt;/keyword&gt;&lt;keyword&gt;Et(b)&lt;/keyword&gt;&lt;keyword&gt;Endothelin&lt;/keyword&gt;&lt;keyword&gt;G protein coupled receptors&lt;/keyword&gt;&lt;keyword&gt;Irl1620&lt;/keyword&gt;&lt;keyword&gt;Pathway selectivity&lt;/keyword&gt;&lt;keyword&gt;beta-Arrestin&lt;/keyword&gt;&lt;/keywords&gt;&lt;dates&gt;&lt;year&gt;2016&lt;/year&gt;&lt;pub-dates&gt;&lt;date&gt;Aug 15&lt;/date&gt;&lt;/pub-dates&gt;&lt;/dates&gt;&lt;isbn&gt;1879-0631 (Electronic)&amp;#xD;0024-3205 (Print)&amp;#xD;0024-3205 (Linking)&lt;/isbn&gt;&lt;accession-num&gt;26898124&lt;/accession-num&gt;&lt;urls&gt;&lt;related-urls&gt;&lt;url&gt;https://www.ncbi.nlm.nih.gov/pubmed/26898124&lt;/url&gt;&lt;/related-urls&gt;&lt;/urls&gt;&lt;custom2&gt;PMC5000545&lt;/custom2&gt;&lt;electronic-resource-num&gt;10.1016/j.lfs.2016.02.069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149F285" w14:textId="5CB2DF9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9D3CC6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FF2AB2E" w14:textId="5DF7E33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ndoth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B9DE6C4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DNRA</w:t>
            </w:r>
          </w:p>
        </w:tc>
        <w:tc>
          <w:tcPr>
            <w:tcW w:w="457" w:type="pct"/>
            <w:shd w:val="clear" w:color="auto" w:fill="auto"/>
          </w:tcPr>
          <w:p w14:paraId="3898BD5B" w14:textId="4D9ABF4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A</w:t>
            </w:r>
          </w:p>
        </w:tc>
        <w:tc>
          <w:tcPr>
            <w:tcW w:w="812" w:type="pct"/>
            <w:shd w:val="clear" w:color="auto" w:fill="auto"/>
            <w:hideMark/>
          </w:tcPr>
          <w:p w14:paraId="53AACBFD" w14:textId="02E8D0A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T-3</w:t>
            </w:r>
          </w:p>
        </w:tc>
        <w:tc>
          <w:tcPr>
            <w:tcW w:w="1778" w:type="pct"/>
            <w:shd w:val="clear" w:color="auto" w:fill="auto"/>
            <w:hideMark/>
          </w:tcPr>
          <w:p w14:paraId="4FC16432" w14:textId="5503DB0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53839E2" w14:textId="040979B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guire&lt;/Author&gt;&lt;Year&gt;2016&lt;/Year&gt;&lt;RecNum&gt;352&lt;/RecNum&gt;&lt;DisplayText&gt;&lt;style face="superscript"&gt;[98]&lt;/style&gt;&lt;/DisplayText&gt;&lt;record&gt;&lt;rec-number&gt;352&lt;/rec-number&gt;&lt;foreign-keys&gt;&lt;key app="EN" db-id="rwxx0xz2ifzazme0927v0vvc5ftxrwzr0pxe" timestamp="1724039030"&gt;352&lt;/key&gt;&lt;key app="ENWeb" db-id=""&gt;0&lt;/key&gt;&lt;/foreign-keys&gt;&lt;ref-type name="Journal Article"&gt;17&lt;/ref-type&gt;&lt;contributors&gt;&lt;authors&gt;&lt;author&gt;Maguire, J. J.&lt;/author&gt;&lt;/authors&gt;&lt;/contributors&gt;&lt;auth-address&gt;Experimental Medicine and Immunotherapeutics, Level 6 ACCI, Box 110 Addenbrooke&amp;apos;s Hospital, Cambridge CB2 0QQ, UK. Electronic address: jjm1003@medschl.cam.ac.uk.&lt;/auth-address&gt;&lt;titles&gt;&lt;title&gt;Evidence for biased agonists and antagonists at the endothelin receptors&lt;/title&gt;&lt;secondary-title&gt;Life Sciences&lt;/secondary-title&gt;&lt;/titles&gt;&lt;periodical&gt;&lt;full-title&gt;Life Sciences&lt;/full-title&gt;&lt;/periodical&gt;&lt;pages&gt;30-33&lt;/pages&gt;&lt;volume&gt;159&lt;/volume&gt;&lt;edition&gt;2016/02/24&lt;/edition&gt;&lt;keywords&gt;&lt;keyword&gt;Animals&lt;/keyword&gt;&lt;keyword&gt;Endothelin Receptor Antagonists/*pharmacology&lt;/keyword&gt;&lt;keyword&gt;Humans&lt;/keyword&gt;&lt;keyword&gt;Peptides/pharmacology&lt;/keyword&gt;&lt;keyword&gt;Receptors, Endothelin/*agonists/metabolism&lt;/keyword&gt;&lt;keyword&gt;Biased agonism&lt;/keyword&gt;&lt;keyword&gt;Biased antagonism&lt;/keyword&gt;&lt;keyword&gt;Bosentan&lt;/keyword&gt;&lt;keyword&gt;Et(a)&lt;/keyword&gt;&lt;keyword&gt;Et(b)&lt;/keyword&gt;&lt;keyword&gt;Endothelin&lt;/keyword&gt;&lt;keyword&gt;G protein coupled receptors&lt;/keyword&gt;&lt;keyword&gt;Irl1620&lt;/keyword&gt;&lt;keyword&gt;Pathway selectivity&lt;/keyword&gt;&lt;keyword&gt;beta-Arrestin&lt;/keyword&gt;&lt;/keywords&gt;&lt;dates&gt;&lt;year&gt;2016&lt;/year&gt;&lt;pub-dates&gt;&lt;date&gt;Aug 15&lt;/date&gt;&lt;/pub-dates&gt;&lt;/dates&gt;&lt;isbn&gt;1879-0631 (Electronic)&amp;#xD;0024-3205 (Print)&amp;#xD;0024-3205 (Linking)&lt;/isbn&gt;&lt;accession-num&gt;26898124&lt;/accession-num&gt;&lt;urls&gt;&lt;related-urls&gt;&lt;url&gt;https://www.ncbi.nlm.nih.gov/pubmed/26898124&lt;/url&gt;&lt;/related-urls&gt;&lt;/urls&gt;&lt;custom2&gt;PMC5000545&lt;/custom2&gt;&lt;electronic-resource-num&gt;10.1016/j.lfs.2016.02.069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CF7FFE7" w14:textId="6E70849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D61CA0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C02070D" w14:textId="102A2F3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ormylpeptid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4D5484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PR2</w:t>
            </w:r>
          </w:p>
        </w:tc>
        <w:tc>
          <w:tcPr>
            <w:tcW w:w="457" w:type="pct"/>
            <w:shd w:val="clear" w:color="auto" w:fill="auto"/>
          </w:tcPr>
          <w:p w14:paraId="4DD639EA" w14:textId="3993DE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5429B5D" w14:textId="2DCDDE4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2Pal10</w:t>
            </w:r>
          </w:p>
        </w:tc>
        <w:tc>
          <w:tcPr>
            <w:tcW w:w="1778" w:type="pct"/>
            <w:shd w:val="clear" w:color="auto" w:fill="auto"/>
            <w:hideMark/>
          </w:tcPr>
          <w:p w14:paraId="3A901BFC" w14:textId="0FF65CB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D9C6295" w14:textId="639BA35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WJsPC9BdXRob3I+PFllYXI+MjAxNzwvWWVhcj48UmVj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WJsPC9BdXRob3I+PFllYXI+MjAxNzwvWWVhcj48UmVj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2462A97" w14:textId="237EEF8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2D4CB0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121373B" w14:textId="6B8FB30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r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250A51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SR</w:t>
            </w:r>
          </w:p>
        </w:tc>
        <w:tc>
          <w:tcPr>
            <w:tcW w:w="457" w:type="pct"/>
            <w:shd w:val="clear" w:color="auto" w:fill="auto"/>
          </w:tcPr>
          <w:p w14:paraId="66E65EFD" w14:textId="21B0A74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SR</w:t>
            </w:r>
          </w:p>
        </w:tc>
        <w:tc>
          <w:tcPr>
            <w:tcW w:w="812" w:type="pct"/>
            <w:shd w:val="clear" w:color="auto" w:fill="auto"/>
            <w:hideMark/>
          </w:tcPr>
          <w:p w14:paraId="6AD9D784" w14:textId="2E78AF3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YIL781</w:t>
            </w:r>
          </w:p>
        </w:tc>
        <w:tc>
          <w:tcPr>
            <w:tcW w:w="1778" w:type="pct"/>
            <w:shd w:val="clear" w:color="auto" w:fill="auto"/>
            <w:hideMark/>
          </w:tcPr>
          <w:p w14:paraId="3C62D2B8" w14:textId="79504CD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7B8028E" w14:textId="2AE0FDA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ZW5kZTwvQXV0aG9yPjxZZWFyPjIwMTg8L1llYXI+PFJl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ZW5kZTwvQXV0aG9yPjxZZWFyPjIwMTg8L1llYXI+PFJl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A2F2072" w14:textId="4946ECB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C37B14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8DCDC8B" w14:textId="387D5BC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r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C057360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SR</w:t>
            </w:r>
          </w:p>
        </w:tc>
        <w:tc>
          <w:tcPr>
            <w:tcW w:w="457" w:type="pct"/>
            <w:shd w:val="clear" w:color="auto" w:fill="auto"/>
          </w:tcPr>
          <w:p w14:paraId="0B611C69" w14:textId="110E2D5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SR</w:t>
            </w:r>
          </w:p>
        </w:tc>
        <w:tc>
          <w:tcPr>
            <w:tcW w:w="812" w:type="pct"/>
            <w:shd w:val="clear" w:color="auto" w:fill="auto"/>
            <w:hideMark/>
          </w:tcPr>
          <w:p w14:paraId="1827EA2B" w14:textId="2ED70ED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bb13d</w:t>
            </w:r>
          </w:p>
        </w:tc>
        <w:tc>
          <w:tcPr>
            <w:tcW w:w="1778" w:type="pct"/>
            <w:shd w:val="clear" w:color="auto" w:fill="auto"/>
            <w:hideMark/>
          </w:tcPr>
          <w:p w14:paraId="510A7108" w14:textId="4C6503C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0F4B865" w14:textId="16C211B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ZW5kZTwvQXV0aG9yPjxZZWFyPjIwMTg8L1llYXI+PFJl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ZW5kZTwvQXV0aG9yPjxZZWFyPjIwMTg8L1llYXI+PFJl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3EBBB6C" w14:textId="4CB8A3E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5FD90D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0E33AB2" w14:textId="2B2999C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r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84F80D4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SR</w:t>
            </w:r>
          </w:p>
        </w:tc>
        <w:tc>
          <w:tcPr>
            <w:tcW w:w="457" w:type="pct"/>
            <w:shd w:val="clear" w:color="auto" w:fill="auto"/>
          </w:tcPr>
          <w:p w14:paraId="2C36BA72" w14:textId="4C241D2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SR</w:t>
            </w:r>
          </w:p>
        </w:tc>
        <w:tc>
          <w:tcPr>
            <w:tcW w:w="812" w:type="pct"/>
            <w:shd w:val="clear" w:color="auto" w:fill="auto"/>
            <w:hideMark/>
          </w:tcPr>
          <w:p w14:paraId="0D0E0768" w14:textId="3ED5D41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8279 (NCATS-SM8864)</w:t>
            </w:r>
          </w:p>
        </w:tc>
        <w:tc>
          <w:tcPr>
            <w:tcW w:w="1778" w:type="pct"/>
            <w:shd w:val="clear" w:color="auto" w:fill="auto"/>
            <w:hideMark/>
          </w:tcPr>
          <w:p w14:paraId="68FA5CAA" w14:textId="6F79FD1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6275844D" w14:textId="685AA7D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9zczwvQXV0aG9yPjxZZWFyPjIwMjI8L1llYXI+PFJl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9zczwvQXV0aG9yPjxZZWFyPjIwMjI8L1llYXI+PFJl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B43FB13" w14:textId="5161699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9C8E66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581D109" w14:textId="1BAAFD6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lanocort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03D25F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457" w:type="pct"/>
            <w:shd w:val="clear" w:color="auto" w:fill="auto"/>
          </w:tcPr>
          <w:p w14:paraId="4702F718" w14:textId="0CA9FCC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4E5D9C1" w14:textId="4A9B687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JL-5-58</w:t>
            </w:r>
          </w:p>
        </w:tc>
        <w:tc>
          <w:tcPr>
            <w:tcW w:w="1778" w:type="pct"/>
            <w:shd w:val="clear" w:color="auto" w:fill="auto"/>
            <w:hideMark/>
          </w:tcPr>
          <w:p w14:paraId="10AB4836" w14:textId="211B344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6" w:name="_Hlk175760764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  <w:bookmarkEnd w:id="6"/>
          </w:p>
        </w:tc>
        <w:tc>
          <w:tcPr>
            <w:tcW w:w="582" w:type="pct"/>
            <w:shd w:val="clear" w:color="auto" w:fill="auto"/>
          </w:tcPr>
          <w:p w14:paraId="211BD996" w14:textId="4321523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W5zaW5nPC9BdXRob3I+PFllYXI+MjAxOTwvWWVhcj48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W5zaW5nPC9BdXRob3I+PFllYXI+MjAxOTwvWWVhcj48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E289515" w14:textId="4477174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7971DD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A03DD2B" w14:textId="7B3B28B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lanocort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148AF9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457" w:type="pct"/>
            <w:shd w:val="clear" w:color="auto" w:fill="auto"/>
          </w:tcPr>
          <w:p w14:paraId="1918D6C2" w14:textId="5FA7E8C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3C84D5B9" w14:textId="57CE1C1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SHU9119 </w:t>
            </w:r>
          </w:p>
        </w:tc>
        <w:tc>
          <w:tcPr>
            <w:tcW w:w="1778" w:type="pct"/>
            <w:shd w:val="clear" w:color="auto" w:fill="auto"/>
            <w:hideMark/>
          </w:tcPr>
          <w:p w14:paraId="7981889B" w14:textId="7F7F2B0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production</w:t>
            </w:r>
          </w:p>
        </w:tc>
        <w:tc>
          <w:tcPr>
            <w:tcW w:w="582" w:type="pct"/>
            <w:shd w:val="clear" w:color="auto" w:fill="auto"/>
          </w:tcPr>
          <w:p w14:paraId="27C4B2B8" w14:textId="3861C7D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YWk8L0F1dGhvcj48WWVhcj4yMDI0PC9ZZWFyPjxSZWNO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YWk8L0F1dGhvcj48WWVhcj4yMDI0PC9ZZWFyPjxSZWNO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353B036" w14:textId="400911F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0A7378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5EC3F6A" w14:textId="6B60EE6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lanocort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34997D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457" w:type="pct"/>
            <w:shd w:val="clear" w:color="auto" w:fill="auto"/>
          </w:tcPr>
          <w:p w14:paraId="6133D826" w14:textId="1D9B9F5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95377EF" w14:textId="68F384A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BP10</w:t>
            </w:r>
          </w:p>
        </w:tc>
        <w:tc>
          <w:tcPr>
            <w:tcW w:w="1778" w:type="pct"/>
            <w:shd w:val="clear" w:color="auto" w:fill="auto"/>
            <w:hideMark/>
          </w:tcPr>
          <w:p w14:paraId="13E4E83E" w14:textId="4CA3965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production</w:t>
            </w:r>
          </w:p>
        </w:tc>
        <w:tc>
          <w:tcPr>
            <w:tcW w:w="582" w:type="pct"/>
            <w:shd w:val="clear" w:color="auto" w:fill="auto"/>
          </w:tcPr>
          <w:p w14:paraId="3702F165" w14:textId="46B59A9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YWk8L0F1dGhvcj48WWVhcj4yMDI0PC9ZZWFyPjxSZWNO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YWk8L0F1dGhvcj48WWVhcj4yMDI0PC9ZZWFyPjxSZWNO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BCD37D7" w14:textId="06F3802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FA8543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C9BD013" w14:textId="2A09A91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lanocort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08A352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457" w:type="pct"/>
            <w:shd w:val="clear" w:color="auto" w:fill="auto"/>
          </w:tcPr>
          <w:p w14:paraId="71D04130" w14:textId="399AD37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0126FC1C" w14:textId="457D448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MS- 470539</w:t>
            </w:r>
          </w:p>
        </w:tc>
        <w:tc>
          <w:tcPr>
            <w:tcW w:w="1778" w:type="pct"/>
            <w:shd w:val="clear" w:color="auto" w:fill="auto"/>
            <w:hideMark/>
          </w:tcPr>
          <w:p w14:paraId="675D6D61" w14:textId="1BFAE14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production</w:t>
            </w:r>
          </w:p>
        </w:tc>
        <w:tc>
          <w:tcPr>
            <w:tcW w:w="582" w:type="pct"/>
            <w:shd w:val="clear" w:color="auto" w:fill="auto"/>
          </w:tcPr>
          <w:p w14:paraId="4688A83E" w14:textId="6941373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Patruno&lt;/Author&gt;&lt;Year&gt;2018&lt;/Year&gt;&lt;RecNum&gt;357&lt;/RecNum&gt;&lt;DisplayText&gt;&lt;style face="superscript"&gt;[104]&lt;/style&gt;&lt;/DisplayText&gt;&lt;record&gt;&lt;rec-number&gt;357&lt;/rec-number&gt;&lt;foreign-keys&gt;&lt;key app="EN" db-id="rwxx0xz2ifzazme0927v0vvc5ftxrwzr0pxe" timestamp="1724039434"&gt;357&lt;/key&gt;&lt;key app="ENWeb" db-id=""&gt;0&lt;/key&gt;&lt;/foreign-keys&gt;&lt;ref-type name="Journal Article"&gt;17&lt;/ref-type&gt;&lt;contributors&gt;&lt;authors&gt;&lt;author&gt;Patruno, S.&lt;/author&gt;&lt;author&gt;Garrido-Mesa, J.&lt;/author&gt;&lt;author&gt;Romano, M.&lt;/author&gt;&lt;author&gt;Perretti, M.&lt;/author&gt;&lt;author&gt;Montero-Melendez, T.&lt;/author&gt;&lt;/authors&gt;&lt;/contributors&gt;&lt;auth-address&gt;The William Harvey Research Institute, Barts and The London School of Medicine, Queen Mary University of London, London, United Kingdom.&amp;#xD;Department of Medical, Oral and Biotechnological Sciences, D&amp;apos;Annunzio University of Chieti-Pescara, Chieti, Italy.&amp;#xD;Center on Aging Sciences and Translational Medicine (CeSI-MeT), D&amp;apos;Annunzio University of Chieti-Pescara, Chieti, Italy.&amp;#xD;Centre for inflammation and Therapeutic Innovation, Queen Mary University of London, London, United Kingdom.&lt;/auth-address&gt;&lt;titles&gt;&lt;title&gt;Ligand bias and its association with pro-resolving actions of melanocortin drugs&lt;/title&gt;&lt;secondary-title&gt;Frontiers in Pharmacology&lt;/secondary-title&gt;&lt;/titles&gt;&lt;periodical&gt;&lt;full-title&gt;Frontiers in Pharmacology&lt;/full-title&gt;&lt;/periodical&gt;&lt;pages&gt;919&lt;/pages&gt;&lt;volume&gt;9&lt;/volume&gt;&lt;edition&gt;2018/08/30&lt;/edition&gt;&lt;keywords&gt;&lt;keyword&gt;Gpcr&lt;/keyword&gt;&lt;keyword&gt;functional selectivity&lt;/keyword&gt;&lt;keyword&gt;inflammation&lt;/keyword&gt;&lt;keyword&gt;ligand bias&lt;/keyword&gt;&lt;keyword&gt;melanocortin&lt;/keyword&gt;&lt;keyword&gt;resolution pharmacology&lt;/keyword&gt;&lt;/keywords&gt;&lt;dates&gt;&lt;year&gt;2018&lt;/year&gt;&lt;/dates&gt;&lt;isbn&gt;1663-9812 (Print)&amp;#xD;1663-9812 (Electronic)&amp;#xD;1663-9812 (Linking)&lt;/isbn&gt;&lt;accession-num&gt;30154720&lt;/accession-num&gt;&lt;urls&gt;&lt;related-urls&gt;&lt;url&gt;https://www.ncbi.nlm.nih.gov/pubmed/30154720&lt;/url&gt;&lt;/related-urls&gt;&lt;/urls&gt;&lt;custom2&gt;PMC6102781&lt;/custom2&gt;&lt;electronic-resource-num&gt;10.3389/fphar.2018.00919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CE41EA4" w14:textId="03AB3C5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8C9810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AE40C32" w14:textId="07B368D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lanocort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9B4B2E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457" w:type="pct"/>
            <w:shd w:val="clear" w:color="auto" w:fill="auto"/>
          </w:tcPr>
          <w:p w14:paraId="0B24A80F" w14:textId="097FFEA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143F3DFA" w14:textId="71BB475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[D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p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8 ]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γMSH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167B0BFB" w14:textId="549B829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production</w:t>
            </w:r>
          </w:p>
        </w:tc>
        <w:tc>
          <w:tcPr>
            <w:tcW w:w="582" w:type="pct"/>
            <w:shd w:val="clear" w:color="auto" w:fill="auto"/>
          </w:tcPr>
          <w:p w14:paraId="5B3601E9" w14:textId="021374B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Patruno&lt;/Author&gt;&lt;Year&gt;2018&lt;/Year&gt;&lt;RecNum&gt;357&lt;/RecNum&gt;&lt;DisplayText&gt;&lt;style face="superscript"&gt;[104]&lt;/style&gt;&lt;/DisplayText&gt;&lt;record&gt;&lt;rec-number&gt;357&lt;/rec-number&gt;&lt;foreign-keys&gt;&lt;key app="EN" db-id="rwxx0xz2ifzazme0927v0vvc5ftxrwzr0pxe" timestamp="1724039434"&gt;357&lt;/key&gt;&lt;key app="ENWeb" db-id=""&gt;0&lt;/key&gt;&lt;/foreign-keys&gt;&lt;ref-type name="Journal Article"&gt;17&lt;/ref-type&gt;&lt;contributors&gt;&lt;authors&gt;&lt;author&gt;Patruno, S.&lt;/author&gt;&lt;author&gt;Garrido-Mesa, J.&lt;/author&gt;&lt;author&gt;Romano, M.&lt;/author&gt;&lt;author&gt;Perretti, M.&lt;/author&gt;&lt;author&gt;Montero-Melendez, T.&lt;/author&gt;&lt;/authors&gt;&lt;/contributors&gt;&lt;auth-address&gt;The William Harvey Research Institute, Barts and The London School of Medicine, Queen Mary University of London, London, United Kingdom.&amp;#xD;Department of Medical, Oral and Biotechnological Sciences, D&amp;apos;Annunzio University of Chieti-Pescara, Chieti, Italy.&amp;#xD;Center on Aging Sciences and Translational Medicine (CeSI-MeT), D&amp;apos;Annunzio University of Chieti-Pescara, Chieti, Italy.&amp;#xD;Centre for inflammation and Therapeutic Innovation, Queen Mary University of London, London, United Kingdom.&lt;/auth-address&gt;&lt;titles&gt;&lt;title&gt;Ligand bias and its association with pro-resolving actions of melanocortin drugs&lt;/title&gt;&lt;secondary-title&gt;Frontiers in Pharmacology&lt;/secondary-title&gt;&lt;/titles&gt;&lt;periodical&gt;&lt;full-title&gt;Frontiers in Pharmacology&lt;/full-title&gt;&lt;/periodical&gt;&lt;pages&gt;919&lt;/pages&gt;&lt;volume&gt;9&lt;/volume&gt;&lt;edition&gt;2018/08/30&lt;/edition&gt;&lt;keywords&gt;&lt;keyword&gt;Gpcr&lt;/keyword&gt;&lt;keyword&gt;functional selectivity&lt;/keyword&gt;&lt;keyword&gt;inflammation&lt;/keyword&gt;&lt;keyword&gt;ligand bias&lt;/keyword&gt;&lt;keyword&gt;melanocortin&lt;/keyword&gt;&lt;keyword&gt;resolution pharmacology&lt;/keyword&gt;&lt;/keywords&gt;&lt;dates&gt;&lt;year&gt;2018&lt;/year&gt;&lt;/dates&gt;&lt;isbn&gt;1663-9812 (Print)&amp;#xD;1663-9812 (Electronic)&amp;#xD;1663-9812 (Linking)&lt;/isbn&gt;&lt;accession-num&gt;30154720&lt;/accession-num&gt;&lt;urls&gt;&lt;related-urls&gt;&lt;url&gt;https://www.ncbi.nlm.nih.gov/pubmed/30154720&lt;/url&gt;&lt;/related-urls&gt;&lt;/urls&gt;&lt;custom2&gt;PMC6102781&lt;/custom2&gt;&lt;electronic-resource-num&gt;10.3389/fphar.2018.00919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39866B9" w14:textId="41F4259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74959A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66785A15" w14:textId="3566E41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europeptide 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224D60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PSR1</w:t>
            </w:r>
          </w:p>
        </w:tc>
        <w:tc>
          <w:tcPr>
            <w:tcW w:w="457" w:type="pct"/>
            <w:shd w:val="clear" w:color="auto" w:fill="auto"/>
          </w:tcPr>
          <w:p w14:paraId="4D2F60BB" w14:textId="0778AC4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PSR</w:t>
            </w:r>
          </w:p>
        </w:tc>
        <w:tc>
          <w:tcPr>
            <w:tcW w:w="812" w:type="pct"/>
            <w:shd w:val="clear" w:color="auto" w:fill="auto"/>
            <w:hideMark/>
          </w:tcPr>
          <w:p w14:paraId="4A33DB27" w14:textId="184FEC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NP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(1-10)</w:t>
            </w:r>
          </w:p>
        </w:tc>
        <w:tc>
          <w:tcPr>
            <w:tcW w:w="1778" w:type="pct"/>
            <w:shd w:val="clear" w:color="auto" w:fill="auto"/>
            <w:hideMark/>
          </w:tcPr>
          <w:p w14:paraId="214B05BD" w14:textId="5AB39F0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4E537C9B" w14:textId="40D2D3B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WFvPC9BdXRob3I+PFllYXI+MjAxNjwvWWVhcj48UmVj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WFvPC9BdXRob3I+PFllYXI+MjAxNjwvWWVhcj48UmVj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1A52964" w14:textId="73E0233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F49004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8A9AE3C" w14:textId="6401ACA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europeptide 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08E0445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PSR1</w:t>
            </w:r>
          </w:p>
        </w:tc>
        <w:tc>
          <w:tcPr>
            <w:tcW w:w="457" w:type="pct"/>
            <w:shd w:val="clear" w:color="auto" w:fill="auto"/>
          </w:tcPr>
          <w:p w14:paraId="3C94D318" w14:textId="0EA74B1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PSR</w:t>
            </w:r>
          </w:p>
        </w:tc>
        <w:tc>
          <w:tcPr>
            <w:tcW w:w="812" w:type="pct"/>
            <w:shd w:val="clear" w:color="auto" w:fill="auto"/>
            <w:hideMark/>
          </w:tcPr>
          <w:p w14:paraId="2346A80E" w14:textId="2D9EB50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nalog 4 (RTI-263, SerPheLysAsn-NH2)</w:t>
            </w:r>
          </w:p>
        </w:tc>
        <w:tc>
          <w:tcPr>
            <w:tcW w:w="1778" w:type="pct"/>
            <w:shd w:val="clear" w:color="auto" w:fill="auto"/>
            <w:hideMark/>
          </w:tcPr>
          <w:p w14:paraId="0D20DCA7" w14:textId="4760F7E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78B3FE2C" w14:textId="3262B3A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GFyazwvQXV0aG9yPjxZZWFyPjIwMTc8L1llYXI+PFJl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GFyazwvQXV0aG9yPjxZZWFyPjIwMTc8L1llYXI+PFJl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7FA4FAE" w14:textId="2C2ACE4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A20F98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7831AB34" w14:textId="1E9C381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europeptide Y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481EDD7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PY1R</w:t>
            </w:r>
          </w:p>
        </w:tc>
        <w:tc>
          <w:tcPr>
            <w:tcW w:w="457" w:type="pct"/>
            <w:shd w:val="clear" w:color="auto" w:fill="auto"/>
          </w:tcPr>
          <w:p w14:paraId="40AADD79" w14:textId="42F8C7F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278E2600" w14:textId="347326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(34)-NPY</w:t>
            </w:r>
          </w:p>
        </w:tc>
        <w:tc>
          <w:tcPr>
            <w:tcW w:w="1778" w:type="pct"/>
            <w:shd w:val="clear" w:color="auto" w:fill="auto"/>
            <w:hideMark/>
          </w:tcPr>
          <w:p w14:paraId="114A74F3" w14:textId="76B9F13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139449B" w14:textId="4E39858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WlzZXI8L0F1dGhvcj48WWVhcj4yMDIwPC9ZZWFyPjxS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WlzZXI8L0F1dGhvcj48WWVhcj4yMDIwPC9ZZWFyPjxS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3C440F8" w14:textId="0D099F9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145839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58CFCC55" w14:textId="0E11F08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Neur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6DEB81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TR1</w:t>
            </w:r>
          </w:p>
        </w:tc>
        <w:tc>
          <w:tcPr>
            <w:tcW w:w="457" w:type="pct"/>
            <w:shd w:val="clear" w:color="auto" w:fill="auto"/>
          </w:tcPr>
          <w:p w14:paraId="5B9D87B0" w14:textId="40B5BBE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TR1</w:t>
            </w:r>
          </w:p>
        </w:tc>
        <w:tc>
          <w:tcPr>
            <w:tcW w:w="812" w:type="pct"/>
            <w:shd w:val="clear" w:color="auto" w:fill="auto"/>
            <w:hideMark/>
          </w:tcPr>
          <w:p w14:paraId="194A0535" w14:textId="75FF3B9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BI-553</w:t>
            </w:r>
          </w:p>
        </w:tc>
        <w:tc>
          <w:tcPr>
            <w:tcW w:w="1778" w:type="pct"/>
            <w:shd w:val="clear" w:color="auto" w:fill="auto"/>
            <w:hideMark/>
          </w:tcPr>
          <w:p w14:paraId="5648D17C" w14:textId="3ACB9B4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453D1171" w14:textId="157BEAF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aW5rZXJ0b248L0F1dGhvcj48WWVhcj4yMDE5PC9ZZWFy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aW5rZXJ0b248L0F1dGhvcj48WWVhcj4yMDE5PC9ZZWFy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5E217E9" w14:textId="52D3055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3E8B2C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1AFD0B97" w14:textId="42D6578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Neur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8B25AB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TR1</w:t>
            </w:r>
          </w:p>
        </w:tc>
        <w:tc>
          <w:tcPr>
            <w:tcW w:w="457" w:type="pct"/>
            <w:shd w:val="clear" w:color="auto" w:fill="auto"/>
          </w:tcPr>
          <w:p w14:paraId="40654A84" w14:textId="07C056C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TR1</w:t>
            </w:r>
          </w:p>
        </w:tc>
        <w:tc>
          <w:tcPr>
            <w:tcW w:w="812" w:type="pct"/>
            <w:shd w:val="clear" w:color="auto" w:fill="auto"/>
            <w:hideMark/>
          </w:tcPr>
          <w:p w14:paraId="6D5048BF" w14:textId="456B4C9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L314</w:t>
            </w:r>
          </w:p>
        </w:tc>
        <w:tc>
          <w:tcPr>
            <w:tcW w:w="1778" w:type="pct"/>
            <w:shd w:val="clear" w:color="auto" w:fill="auto"/>
            <w:hideMark/>
          </w:tcPr>
          <w:p w14:paraId="750E1D62" w14:textId="064FB23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48192C3" w14:textId="228075B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ZWRkaWJob3RsYTwvQXV0aG9yPjxZZWFyPjIwMTM8L1ll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ZWRkaWJob3RsYTwvQXV0aG9yPjxZZWFyPjIwMTM8L1ll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B901819" w14:textId="79E7EB5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1B8A10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DBC2FD2" w14:textId="01205DB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7836488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5A06A093" w14:textId="5736FA6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76B475B1" w14:textId="08E87CC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itragyn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57E64A8F" w14:textId="7A270968" w:rsidR="0031339B" w:rsidRPr="005B4529" w:rsidRDefault="007A3B81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513DA5FA" w14:textId="14A0EEE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EAC1EFF" w14:textId="45155B6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FD0AF1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1F94AB4" w14:textId="330772E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3B3AA2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17F9F382" w14:textId="19A70F7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7E92FD3E" w14:textId="4B4B048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-hydroxymitragynine</w:t>
            </w:r>
          </w:p>
        </w:tc>
        <w:tc>
          <w:tcPr>
            <w:tcW w:w="1778" w:type="pct"/>
            <w:shd w:val="clear" w:color="auto" w:fill="auto"/>
            <w:hideMark/>
          </w:tcPr>
          <w:p w14:paraId="4BDC5E20" w14:textId="23CFC95D" w:rsidR="0031339B" w:rsidRPr="005B4529" w:rsidRDefault="007A3B81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5F619594" w14:textId="67ECBC4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683A65B" w14:textId="3DB429F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D1C649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C2DEF6F" w14:textId="43D8BEC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947442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66D47ABB" w14:textId="3909D12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2E0E42F1" w14:textId="6AFF7FB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peciogyn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204A2AD2" w14:textId="699BC92B" w:rsidR="0031339B" w:rsidRPr="005B4529" w:rsidRDefault="007A3B81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3BA51A7" w14:textId="6FB01F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FCB732C" w14:textId="5DDB4F9A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7A1CB2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391E114" w14:textId="754C9FF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748504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2E6D234A" w14:textId="48A9200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571FF8F7" w14:textId="0075488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ynanthe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1414BB65" w14:textId="349F490A" w:rsidR="0031339B" w:rsidRPr="005B4529" w:rsidRDefault="007A3B81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189C247" w14:textId="38D11CC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51DD8D0" w14:textId="5765722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64D4DB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09E288F" w14:textId="01B5CB8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E86DEEC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0DA46316" w14:textId="5CD267A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7722EFEE" w14:textId="338197A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N6047</w:t>
            </w:r>
          </w:p>
        </w:tc>
        <w:tc>
          <w:tcPr>
            <w:tcW w:w="1778" w:type="pct"/>
            <w:shd w:val="clear" w:color="auto" w:fill="auto"/>
            <w:hideMark/>
          </w:tcPr>
          <w:p w14:paraId="132B0906" w14:textId="215DDC3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9D97FBC" w14:textId="0E8DB79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pYmVhcjwvQXV0aG9yPjxZZWFyPjIwMjA8L1llYXI+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pYmVhcjwvQXV0aG9yPjxZZWFyPjIwMjA8L1llYXI+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BB11724" w14:textId="58063E4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F5D082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513789B" w14:textId="4EAA1E6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706B25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42F7D86A" w14:textId="0EDF3C0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06F594BF" w14:textId="767A0AA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N-67</w:t>
            </w:r>
          </w:p>
        </w:tc>
        <w:tc>
          <w:tcPr>
            <w:tcW w:w="1778" w:type="pct"/>
            <w:shd w:val="clear" w:color="auto" w:fill="auto"/>
            <w:hideMark/>
          </w:tcPr>
          <w:p w14:paraId="39EFF759" w14:textId="580645C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28F90EC" w14:textId="2481017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lhbmc8L0F1dGhvcj48WWVhcj4yMDE2PC9ZZWFyPjxS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lhbmc8L0F1dGhvcj48WWVhcj4yMDE2PC9ZZWFyPjxS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C9D5C3A" w14:textId="58B7558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28C76C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3D1998B" w14:textId="5F0E4C2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AFC3EB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6CDCAA86" w14:textId="250D86A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09FDD3F0" w14:textId="393622A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V250</w:t>
            </w:r>
          </w:p>
        </w:tc>
        <w:tc>
          <w:tcPr>
            <w:tcW w:w="1778" w:type="pct"/>
            <w:shd w:val="clear" w:color="auto" w:fill="auto"/>
            <w:hideMark/>
          </w:tcPr>
          <w:p w14:paraId="222AB908" w14:textId="361F6BD1" w:rsidR="0031339B" w:rsidRPr="005B4529" w:rsidRDefault="00962495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C58BA78" w14:textId="389FA2F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b3NzbGVyPC9BdXRob3I+PFllYXI+MjAyMDwvWWVhcj48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b3NzbGVyPC9BdXRob3I+PFllYXI+MjAyMDwvWWVhcj48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A8FF844" w14:textId="42F64E5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EB44AF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BE8060C" w14:textId="21B52E0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F3CC03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1422D990" w14:textId="12F4309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48A5FCBB" w14:textId="118942E6" w:rsidR="0031339B" w:rsidRPr="005B4529" w:rsidRDefault="007A3B81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r</w:t>
            </w:r>
            <w:r w:rsidR="0031339B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biscolin-5</w:t>
            </w:r>
          </w:p>
        </w:tc>
        <w:tc>
          <w:tcPr>
            <w:tcW w:w="1778" w:type="pct"/>
            <w:shd w:val="clear" w:color="auto" w:fill="auto"/>
            <w:hideMark/>
          </w:tcPr>
          <w:p w14:paraId="287D71D1" w14:textId="5664B29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E27EA51" w14:textId="05987B9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NzZWxsPC9BdXRob3I+PFllYXI+MjAxOTwvWWVhcj48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NzZWxsPC9BdXRob3I+PFllYXI+MjAxOTwvWWVhcj48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EB571AF" w14:textId="5C5524A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F4C751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0345439" w14:textId="25ACBFF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28FCA9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007A8360" w14:textId="3CF86B2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115B4844" w14:textId="18012F2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ubiscolin-6</w:t>
            </w:r>
          </w:p>
        </w:tc>
        <w:tc>
          <w:tcPr>
            <w:tcW w:w="1778" w:type="pct"/>
            <w:shd w:val="clear" w:color="auto" w:fill="auto"/>
            <w:hideMark/>
          </w:tcPr>
          <w:p w14:paraId="5F606467" w14:textId="52FD602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96C04FE" w14:textId="196AD0A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NzZWxsPC9BdXRob3I+PFllYXI+MjAxOTwvWWVhcj48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NzZWxsPC9BdXRob3I+PFllYXI+MjAxOTwvWWVhcj48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322B1B1" w14:textId="5008547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60A9A9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1D732FE" w14:textId="6333D1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7CC341B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07375D3A" w14:textId="21341C7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1FF7D723" w14:textId="770EA0A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MS 986187</w:t>
            </w:r>
          </w:p>
        </w:tc>
        <w:tc>
          <w:tcPr>
            <w:tcW w:w="1778" w:type="pct"/>
            <w:shd w:val="clear" w:color="auto" w:fill="auto"/>
            <w:hideMark/>
          </w:tcPr>
          <w:p w14:paraId="59084057" w14:textId="3011403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A9C80E3" w14:textId="7F0A5F8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GFuY3p5azwvQXV0aG9yPjxZZWFyPjIwMTk8L1llYXI+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GFuY3p5azwvQXV0aG9yPjxZZWFyPjIwMTk8L1llYXI+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78803EC" w14:textId="11097EC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8C0A97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507B66F" w14:textId="6FDA677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3EE7FC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0E6F880C" w14:textId="67343AB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4FA93C74" w14:textId="72003EA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FP-512</w:t>
            </w:r>
          </w:p>
        </w:tc>
        <w:tc>
          <w:tcPr>
            <w:tcW w:w="1778" w:type="pct"/>
            <w:shd w:val="clear" w:color="auto" w:fill="auto"/>
            <w:hideMark/>
          </w:tcPr>
          <w:p w14:paraId="633EEF19" w14:textId="0ACD25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4505003" w14:textId="79143EA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harfi&lt;/Author&gt;&lt;Year&gt;2015&lt;/Year&gt;&lt;RecNum&gt;364&lt;/RecNum&gt;&lt;DisplayText&gt;&lt;style face="superscript"&gt;[116]&lt;/style&gt;&lt;/DisplayText&gt;&lt;record&gt;&lt;rec-number&gt;364&lt;/rec-number&gt;&lt;foreign-keys&gt;&lt;key app="EN" db-id="rwxx0xz2ifzazme0927v0vvc5ftxrwzr0pxe" timestamp="1724042728"&gt;364&lt;/key&gt;&lt;/foreign-keys&gt;&lt;ref-type name="Journal Article"&gt;17&lt;/ref-type&gt;&lt;contributors&gt;&lt;authors&gt;&lt;author&gt;Charfi, I.&lt;/author&gt;&lt;author&gt;Audet, N.&lt;/author&gt;&lt;author&gt;Tudashki, H. Bagheri&lt;/author&gt;&lt;author&gt;Pineyro, G.&lt;/author&gt;&lt;/authors&gt;&lt;/contributors&gt;&lt;titles&gt;&lt;title&gt;Identifying ligand-specific signalling within biased responses: focus on δ opioid receptor ligands&lt;/title&gt;&lt;secondary-title&gt;British Journal of Pharmacology&lt;/secondary-title&gt;&lt;/titles&gt;&lt;periodical&gt;&lt;full-title&gt;British Journal of Pharmacology&lt;/full-title&gt;&lt;/periodical&gt;&lt;pages&gt;435-448&lt;/pages&gt;&lt;volume&gt;172&lt;/volume&gt;&lt;number&gt;2&lt;/number&gt;&lt;dates&gt;&lt;year&gt;2015&lt;/year&gt;&lt;pub-dates&gt;&lt;date&gt;Jan&lt;/date&gt;&lt;/pub-dates&gt;&lt;/dates&gt;&lt;isbn&gt;0007-1188&lt;/isbn&gt;&lt;accession-num&gt;WOS:000346826500018&lt;/accession-num&gt;&lt;work-type&gt;Review&lt;/work-type&gt;&lt;urls&gt;&lt;related-urls&gt;&lt;url&gt;&amp;lt;Go to ISI&amp;gt;://WOS:000346826500018&lt;/url&gt;&lt;/related-urls&gt;&lt;/urls&gt;&lt;electronic-resource-num&gt;10.1111/bph.12705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F985531" w14:textId="081A48C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FCCE19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80B3E64" w14:textId="0232BEC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2654B01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3E24AD4F" w14:textId="59BDA7F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32FB6CE9" w14:textId="67C2FB0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AM 18</w:t>
            </w:r>
          </w:p>
        </w:tc>
        <w:tc>
          <w:tcPr>
            <w:tcW w:w="1778" w:type="pct"/>
            <w:shd w:val="clear" w:color="auto" w:fill="auto"/>
            <w:hideMark/>
          </w:tcPr>
          <w:p w14:paraId="706F9D31" w14:textId="13680D5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7366AAEB" w14:textId="068322B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b21lczwvQXV0aG9yPjxZZWFyPjIwMjA8L1llYXI+PFJl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b21lczwvQXV0aG9yPjxZZWFyPjIwMjA8L1llYXI+PFJl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F82CF14" w14:textId="44B7F52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CBD74D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20907B4" w14:textId="21F7DBF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F79422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0BCD26B1" w14:textId="5BE1A9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09EADF9B" w14:textId="201975E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AM 12</w:t>
            </w:r>
          </w:p>
        </w:tc>
        <w:tc>
          <w:tcPr>
            <w:tcW w:w="1778" w:type="pct"/>
            <w:shd w:val="clear" w:color="auto" w:fill="auto"/>
            <w:hideMark/>
          </w:tcPr>
          <w:p w14:paraId="5E987E7E" w14:textId="70C6928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044B5B4" w14:textId="212DFF1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b21lczwvQXV0aG9yPjxZZWFyPjIwMjA8L1llYXI+PFJl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b21lczwvQXV0aG9yPjxZZWFyPjIwMjA8L1llYXI+PFJl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660DB08" w14:textId="46FBA0B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F1A1AF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84F3158" w14:textId="4B38DA4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124D934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5EC4A62B" w14:textId="7B90B0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2DAD90BC" w14:textId="58520CD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itragyn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2BDCB66F" w14:textId="688B4A81" w:rsidR="0031339B" w:rsidRPr="005B4529" w:rsidRDefault="007A3B81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E527782" w14:textId="47ECB3C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1CDB116" w14:textId="7CBF91E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79C65F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CBFBD63" w14:textId="0789AC1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2D1718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43252846" w14:textId="4619B1B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17FD3DE8" w14:textId="3927B3B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-hydroxymitragynine</w:t>
            </w:r>
          </w:p>
        </w:tc>
        <w:tc>
          <w:tcPr>
            <w:tcW w:w="1778" w:type="pct"/>
            <w:shd w:val="clear" w:color="auto" w:fill="auto"/>
            <w:hideMark/>
          </w:tcPr>
          <w:p w14:paraId="675AA0D9" w14:textId="60FE74C8" w:rsidR="0031339B" w:rsidRPr="005B4529" w:rsidRDefault="007A3B81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5C4E8A9D" w14:textId="205F57E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CE03179" w14:textId="4C288E9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882C3D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B0F5430" w14:textId="5601A77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61D7BF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6A6F11DF" w14:textId="62C45C3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4428C9D5" w14:textId="0386EE4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peciogyn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5962CB9C" w14:textId="6560EB22" w:rsidR="0031339B" w:rsidRPr="005B4529" w:rsidRDefault="007A3B81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AF208DF" w14:textId="51FB6D7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2054DF4" w14:textId="424B35B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A7A9CA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FD6DEF9" w14:textId="6BA0FF9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134E59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BBB2881" w14:textId="221207B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055820A2" w14:textId="420D85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ynanthe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297C2DBE" w14:textId="18C2F7F4" w:rsidR="0031339B" w:rsidRPr="005B4529" w:rsidRDefault="007A3B81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5A57A99B" w14:textId="0B920C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675028F" w14:textId="0522E85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ED69E4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E2DC13D" w14:textId="54BA017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C5B1216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6ABA16F" w14:textId="5DE11BD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3CD19010" w14:textId="3C76050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6'-GNTI</w:t>
            </w:r>
          </w:p>
        </w:tc>
        <w:tc>
          <w:tcPr>
            <w:tcW w:w="1778" w:type="pct"/>
            <w:shd w:val="clear" w:color="auto" w:fill="auto"/>
            <w:hideMark/>
          </w:tcPr>
          <w:p w14:paraId="49CE3CC9" w14:textId="5421D64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7392987" w14:textId="475BC42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zPC9ZZWFyPjxS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zPC9ZZWFyPjxS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2611141" w14:textId="56FAEF8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B10574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1EFED7C" w14:textId="0A83BDA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C76771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72042926" w14:textId="1FF50EE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57C3FE1B" w14:textId="515CD92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B-64</w:t>
            </w:r>
          </w:p>
        </w:tc>
        <w:tc>
          <w:tcPr>
            <w:tcW w:w="1778" w:type="pct"/>
            <w:shd w:val="clear" w:color="auto" w:fill="auto"/>
            <w:hideMark/>
          </w:tcPr>
          <w:p w14:paraId="06E9215F" w14:textId="11E18A4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3C4769E" w14:textId="3438FB1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aGl0ZTwvQXV0aG9yPjxZZWFyPjIwMTU8L1llYXI+PFJl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aGl0ZTwvQXV0aG9yPjxZZWFyPjIwMTU8L1llYXI+PFJl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E8C2A30" w14:textId="5307846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ED655B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0DFAF79" w14:textId="3CF06EC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05B8C06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64FB22FD" w14:textId="174A401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43179E91" w14:textId="24AB918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iazole 1.1</w:t>
            </w:r>
          </w:p>
        </w:tc>
        <w:tc>
          <w:tcPr>
            <w:tcW w:w="1778" w:type="pct"/>
            <w:shd w:val="clear" w:color="auto" w:fill="auto"/>
            <w:hideMark/>
          </w:tcPr>
          <w:p w14:paraId="5BC8D6AA" w14:textId="0219246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26F711B" w14:textId="2D8D674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zdDwvQXV0aG9yPjxZZWFyPjIwMTY8L1llYXI+PFJl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zdDwvQXV0aG9yPjxZZWFyPjIwMTY8L1llYXI+PFJl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0, 12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EADA3E9" w14:textId="6853052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2DD0B3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23B5391" w14:textId="2FA2C7F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901E39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5F0B39F" w14:textId="1689695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08856397" w14:textId="117A252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S666</w:t>
            </w:r>
          </w:p>
        </w:tc>
        <w:tc>
          <w:tcPr>
            <w:tcW w:w="1778" w:type="pct"/>
            <w:shd w:val="clear" w:color="auto" w:fill="auto"/>
            <w:hideMark/>
          </w:tcPr>
          <w:p w14:paraId="006B384A" w14:textId="321288E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3F99C08" w14:textId="2283DC9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cGV0ZWE8L0F1dGhvcj48WWVhcj4yMDE3PC9ZZWFyPjxS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cGV0ZWE8L0F1dGhvcj48WWVhcj4yMDE3PC9ZZWFyPjxS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A8B4B7F" w14:textId="29E3CA3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1BD11D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6760D3F" w14:textId="4505272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9E6D711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6090D46C" w14:textId="309B87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37D59552" w14:textId="4E279BC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llybolid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3E38C7A1" w14:textId="24301105" w:rsidR="0031339B" w:rsidRPr="005B4529" w:rsidRDefault="007A3B81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22D10AEE" w14:textId="51103DB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B0YTwvQXV0aG9yPjxZZWFyPjIwMTY8L1llYXI+PFJl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B0YTwvQXV0aG9yPjxZZWFyPjIwMTY8L1llYXI+PFJl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2244003" w14:textId="489CFE5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CC28EC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CDC0CE4" w14:textId="7D63125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0E78B2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314E5F7E" w14:textId="59BC32F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5DD2289D" w14:textId="2F3221F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2.1</w:t>
            </w:r>
          </w:p>
        </w:tc>
        <w:tc>
          <w:tcPr>
            <w:tcW w:w="1778" w:type="pct"/>
            <w:shd w:val="clear" w:color="auto" w:fill="auto"/>
            <w:hideMark/>
          </w:tcPr>
          <w:p w14:paraId="6CD4A9ED" w14:textId="5CED315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9D70E93" w14:textId="70805EA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91PC9BdXRob3I+PFllYXI+MjAxMzwvWWVhcj48UmVj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91PC9BdXRob3I+PFllYXI+MjAxMzwvWWVhcj48UmVj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98AEBCD" w14:textId="5A57009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BAE323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3B89312" w14:textId="2EEB808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AEF0D87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F32BD8C" w14:textId="23FC5A4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6FE6D4C6" w14:textId="26B23F4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riboga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3D83ED6E" w14:textId="47D44A6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6BF2707" w14:textId="4E79202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lsbGV0PC9BdXRob3I+PFllYXI+MjAxNTwvWWVhcj48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lsbGV0PC9BdXRob3I+PFllYXI+MjAxNTwvWWVhcj48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CE1FAFA" w14:textId="7E4926E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4318A5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184F6EF" w14:textId="04C8BE1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501F20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6DA8EE7D" w14:textId="2320AEF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36AF1A7D" w14:textId="789E582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ompound 81 </w:t>
            </w:r>
          </w:p>
        </w:tc>
        <w:tc>
          <w:tcPr>
            <w:tcW w:w="1778" w:type="pct"/>
            <w:shd w:val="clear" w:color="auto" w:fill="auto"/>
            <w:hideMark/>
          </w:tcPr>
          <w:p w14:paraId="10FBB634" w14:textId="754B335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765A928" w14:textId="3701D7A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VuZzwvQXV0aG9yPjxZZWFyPjIwMTc8L1llYXI+PFJl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VuZzwvQXV0aG9yPjxZZWFyPjIwMTc8L1llYXI+PFJl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83AF0E3" w14:textId="7217438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B8ED03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4663F22" w14:textId="1B9418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90CDF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0DAC7276" w14:textId="37E3EFC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3B3B96E3" w14:textId="04D22A4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OR17</w:t>
            </w:r>
          </w:p>
        </w:tc>
        <w:tc>
          <w:tcPr>
            <w:tcW w:w="1778" w:type="pct"/>
            <w:shd w:val="clear" w:color="auto" w:fill="auto"/>
            <w:hideMark/>
          </w:tcPr>
          <w:p w14:paraId="57A84F47" w14:textId="503D4F8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185EC95" w14:textId="1A7DF79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dini&lt;/Author&gt;&lt;Year&gt;2020&lt;/Year&gt;&lt;RecNum&gt;160&lt;/RecNum&gt;&lt;DisplayText&gt;&lt;style face="superscript"&gt;[126]&lt;/style&gt;&lt;/DisplayText&gt;&lt;record&gt;&lt;rec-number&gt;160&lt;/rec-number&gt;&lt;foreign-keys&gt;&lt;key app="EN" db-id="rwxx0xz2ifzazme0927v0vvc5ftxrwzr0pxe" timestamp="1723819628"&gt;160&lt;/key&gt;&lt;key app="ENWeb" db-id=""&gt;0&lt;/key&gt;&lt;/foreign-keys&gt;&lt;ref-type name="Journal Article"&gt;17&lt;/ref-type&gt;&lt;contributors&gt;&lt;authors&gt;&lt;author&gt;Bedini, A.&lt;/author&gt;&lt;author&gt;Di Cesare Mannelli, L.&lt;/author&gt;&lt;author&gt;Micheli, L.&lt;/author&gt;&lt;author&gt;Baiula, M.&lt;/author&gt;&lt;author&gt;Vaca, G.&lt;/author&gt;&lt;author&gt;De Marco, R.&lt;/author&gt;&lt;author&gt;Gentilucci, L.&lt;/author&gt;&lt;author&gt;Ghelardini, C.&lt;/author&gt;&lt;author&gt;Spampinato, S.&lt;/author&gt;&lt;/authors&gt;&lt;/contributors&gt;&lt;auth-address&gt;Department of Pharmacy and Biotechnology, University of Bologna, Bologna, Italy.&amp;#xD;Department of Neuroscience, Psychology, Drug and Children Health (NEUROFARBA), University of Florence, Florence, Italy.&amp;#xD;Department of Chemistry &amp;quot;G. Ciamician&amp;quot;, University of Bologna, Bologna, Italy.&amp;#xD;Department of Agricultural, Food, Enviromental and Animal Science (Di4A), Udine, Italy.&lt;/auth-address&gt;&lt;titles&gt;&lt;title&gt;Functional selectivity and antinociceptive effects of a novel KOPr agonist&lt;/title&gt;&lt;secondary-title&gt;Frontiers in Pharmacology&lt;/secondary-title&gt;&lt;/titles&gt;&lt;periodical&gt;&lt;full-title&gt;Frontiers in Pharmacology&lt;/full-title&gt;&lt;/periodical&gt;&lt;pages&gt;188&lt;/pages&gt;&lt;volume&gt;11&lt;/volume&gt;&lt;edition&gt;2020/03/27&lt;/edition&gt;&lt;keywords&gt;&lt;keyword&gt;antinociception&lt;/keyword&gt;&lt;keyword&gt;chemotherapy-induced neuropathic pain&lt;/keyword&gt;&lt;keyword&gt;functional selectivity&lt;/keyword&gt;&lt;keyword&gt;intracellular signaling&lt;/keyword&gt;&lt;keyword&gt;kappa opioid receptor&lt;/keyword&gt;&lt;/keywords&gt;&lt;dates&gt;&lt;year&gt;2020&lt;/year&gt;&lt;/dates&gt;&lt;isbn&gt;1663-9812 (Print)&amp;#xD;1663-9812 (Electronic)&amp;#xD;1663-9812 (Linking)&lt;/isbn&gt;&lt;accession-num&gt;32210803&lt;/accession-num&gt;&lt;urls&gt;&lt;related-urls&gt;&lt;url&gt;https://www.ncbi.nlm.nih.gov/pubmed/32210803&lt;/url&gt;&lt;/related-urls&gt;&lt;/urls&gt;&lt;custom2&gt;PMC7066533&lt;/custom2&gt;&lt;electronic-resource-num&gt;10.3389/fphar.2020.0018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0A88DC5" w14:textId="09D1CA8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880A6E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837E398" w14:textId="50D78E7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32321B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08191B0" w14:textId="3E73514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25D19871" w14:textId="2BAFC0B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alfuraf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755BEC95" w14:textId="24EE937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0525715" w14:textId="45015BF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bCBEYWliYW5pPC9BdXRob3I+PFllYXI+MjAyMzwvWWVh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bCBEYWliYW5pPC9BdXRob3I+PFllYXI+MjAyMzwvWWVh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7, 12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FF5D6EA" w14:textId="01E3AA0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F1CE2E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D539C73" w14:textId="7A8F863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A5D87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59469E5" w14:textId="6903024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446E54A0" w14:textId="55BED8E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WMS-X600</w:t>
            </w:r>
          </w:p>
        </w:tc>
        <w:tc>
          <w:tcPr>
            <w:tcW w:w="1778" w:type="pct"/>
            <w:shd w:val="clear" w:color="auto" w:fill="auto"/>
            <w:hideMark/>
          </w:tcPr>
          <w:p w14:paraId="1BEE8A3C" w14:textId="6B9E7B7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5FE3479" w14:textId="3D23360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bCBEYWliYW5pPC9BdXRob3I+PFllYXI+MjAyMzwvWWVh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bCBEYWliYW5pPC9BdXRob3I+PFllYXI+MjAyMzwvWWVh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87E97B8" w14:textId="542FB15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5E1464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542A122" w14:textId="423928D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82C4BD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4F123FF9" w14:textId="337AB7E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2665B984" w14:textId="79AF245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2.3</w:t>
            </w:r>
          </w:p>
        </w:tc>
        <w:tc>
          <w:tcPr>
            <w:tcW w:w="1778" w:type="pct"/>
            <w:shd w:val="clear" w:color="auto" w:fill="auto"/>
            <w:hideMark/>
          </w:tcPr>
          <w:p w14:paraId="0B6AB68A" w14:textId="5AAE980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4B34DF7" w14:textId="5DC2E3E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b3ZlbGw8L0F1dGhvcj48WWVhcj4yMDE1PC9ZZWFyPjxS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b3ZlbGw8L0F1dGhvcj48WWVhcj4yMDE1PC9ZZWFyPjxS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B90F0F6" w14:textId="2DC2E42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02726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B8F59AB" w14:textId="4E52012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56FB736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00F0456B" w14:textId="05ED100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29D44E09" w14:textId="0A2D24F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62066</w:t>
            </w:r>
          </w:p>
        </w:tc>
        <w:tc>
          <w:tcPr>
            <w:tcW w:w="1778" w:type="pct"/>
            <w:shd w:val="clear" w:color="auto" w:fill="auto"/>
            <w:hideMark/>
          </w:tcPr>
          <w:p w14:paraId="41768F90" w14:textId="5B3DF58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8B6B94E" w14:textId="01D2442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aGl0ZTwvQXV0aG9yPjxZZWFyPjIwMTQ8L1llYXI+PFJl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aGl0ZTwvQXV0aG9yPjxZZWFyPjIwMTQ8L1llYXI+PFJl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A69F120" w14:textId="04EFADB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EF14FF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278EF39" w14:textId="67EBDFB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47E401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5348DE29" w14:textId="728C957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6A6D78C9" w14:textId="1CA3CEF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CI-199,441</w:t>
            </w:r>
          </w:p>
        </w:tc>
        <w:tc>
          <w:tcPr>
            <w:tcW w:w="1778" w:type="pct"/>
            <w:shd w:val="clear" w:color="auto" w:fill="auto"/>
            <w:hideMark/>
          </w:tcPr>
          <w:p w14:paraId="0ED8E410" w14:textId="053CB6E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9E83126" w14:textId="52F9699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6B7E343" w14:textId="5BB27FA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CFF142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D54286D" w14:textId="6A954ED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09FA23B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470E6FD" w14:textId="164FB80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371F99F6" w14:textId="2D7FA1D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torphine</w:t>
            </w:r>
          </w:p>
        </w:tc>
        <w:tc>
          <w:tcPr>
            <w:tcW w:w="1778" w:type="pct"/>
            <w:shd w:val="clear" w:color="auto" w:fill="auto"/>
            <w:hideMark/>
          </w:tcPr>
          <w:p w14:paraId="15FF759A" w14:textId="54373D8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9D9203B" w14:textId="5810D2C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CD16134" w14:textId="49B6787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7F25C9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7965961" w14:textId="60B4176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DEFC87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017B786A" w14:textId="0B5483E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42EB2C9E" w14:textId="4A5A33A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evorphanol</w:t>
            </w:r>
          </w:p>
        </w:tc>
        <w:tc>
          <w:tcPr>
            <w:tcW w:w="1778" w:type="pct"/>
            <w:shd w:val="clear" w:color="auto" w:fill="auto"/>
            <w:hideMark/>
          </w:tcPr>
          <w:p w14:paraId="0C31E0D7" w14:textId="76A35DF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8381876" w14:textId="2A68E18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7DCB8EF" w14:textId="1B0F5FA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EE6CF5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78AFEBA" w14:textId="27D8454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A5B02B4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0D38E2D8" w14:textId="4454B25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4083AB20" w14:textId="78C7349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albuphine</w:t>
            </w:r>
          </w:p>
        </w:tc>
        <w:tc>
          <w:tcPr>
            <w:tcW w:w="1778" w:type="pct"/>
            <w:shd w:val="clear" w:color="auto" w:fill="auto"/>
            <w:hideMark/>
          </w:tcPr>
          <w:p w14:paraId="2EA716A8" w14:textId="74DE9CE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7D55C04" w14:textId="1515574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7F5956B" w14:textId="0F37D0D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2AB859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9AF7900" w14:textId="67AE3EC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BC1B61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28A83F73" w14:textId="004BB99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41744A75" w14:textId="5A6325A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ifluadom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36D10D75" w14:textId="014C9D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6B534AE0" w14:textId="538DA06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6A6515B" w14:textId="756C68D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208CDC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372085C" w14:textId="293143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8B766C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0FDDD64C" w14:textId="1F48299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3EEE79FE" w14:textId="5996F91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ZM21</w:t>
            </w:r>
          </w:p>
        </w:tc>
        <w:tc>
          <w:tcPr>
            <w:tcW w:w="1778" w:type="pct"/>
            <w:shd w:val="clear" w:color="auto" w:fill="auto"/>
            <w:hideMark/>
          </w:tcPr>
          <w:p w14:paraId="0D1B40B3" w14:textId="175020D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5AFFB8EE" w14:textId="7B9C149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nbGlrPC9BdXRob3I+PFllYXI+MjAxNjwvWWVhcj48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nbGlrPC9BdXRob3I+PFllYXI+MjAxNjwvWWVhcj48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EFF2A24" w14:textId="1F6669C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C6D1B8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58BBA05" w14:textId="06CAC82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C6C2F3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E5F67E6" w14:textId="430E3BE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D5D0D8D" w14:textId="4C72E24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TRV130 (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oliceridine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)</w:t>
            </w:r>
          </w:p>
        </w:tc>
        <w:tc>
          <w:tcPr>
            <w:tcW w:w="1778" w:type="pct"/>
            <w:shd w:val="clear" w:color="auto" w:fill="auto"/>
            <w:hideMark/>
          </w:tcPr>
          <w:p w14:paraId="19902747" w14:textId="2D3EA0A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6F5305E" w14:textId="061761A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VdpcmU8L0F1dGhvcj48WWVhcj4yMDEzPC9ZZWFyPjxS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VdpcmU8L0F1dGhvcj48WWVhcj4yMDEzPC9ZZWFyPjxS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3, 13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0D08317" w14:textId="774D52A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33CB9A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E007FF3" w14:textId="70C57C4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439363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787DB8CA" w14:textId="141CE35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1E21FF4" w14:textId="5D21E5E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HR9352</w:t>
            </w:r>
          </w:p>
        </w:tc>
        <w:tc>
          <w:tcPr>
            <w:tcW w:w="1778" w:type="pct"/>
            <w:shd w:val="clear" w:color="auto" w:fill="auto"/>
            <w:hideMark/>
          </w:tcPr>
          <w:p w14:paraId="12566AFA" w14:textId="2E78CB1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C68959A" w14:textId="435CA1A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TwvQXV0aG9yPjxZZWFyPjIwMTc8L1llYXI+PFJlY051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TwvQXV0aG9yPjxZZWFyPjIwMTc8L1llYXI+PFJlY051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122516C" w14:textId="034012F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E16D67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A41D721" w14:textId="2BAA449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AE6FBA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7AFCBCD" w14:textId="33494F1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0A5140BD" w14:textId="0A27107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V734</w:t>
            </w:r>
          </w:p>
        </w:tc>
        <w:tc>
          <w:tcPr>
            <w:tcW w:w="1778" w:type="pct"/>
            <w:shd w:val="clear" w:color="auto" w:fill="auto"/>
            <w:hideMark/>
          </w:tcPr>
          <w:p w14:paraId="34DFEE5C" w14:textId="0AB29BE0" w:rsidR="0031339B" w:rsidRPr="005B4529" w:rsidRDefault="00962495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C24FF86" w14:textId="5688660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OZXZlPC9BdXRob3I+PFllYXI+MjAyMTwvWWVhcj48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OZXZlPC9BdXRob3I+PFllYXI+MjAyMTwvWWVhcj48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6, 13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05A8CDA" w14:textId="426B977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05EC1D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C9A5B8C" w14:textId="0D2E32C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8B6F65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41852C0C" w14:textId="1E6C668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1E15DB80" w14:textId="4E2A22C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uprenorphine</w:t>
            </w:r>
          </w:p>
        </w:tc>
        <w:tc>
          <w:tcPr>
            <w:tcW w:w="1778" w:type="pct"/>
            <w:shd w:val="clear" w:color="auto" w:fill="auto"/>
            <w:hideMark/>
          </w:tcPr>
          <w:p w14:paraId="3BD91D9B" w14:textId="51E6D0A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49D99C7" w14:textId="3DC7C5E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aHJsaWNoPC9BdXRob3I+PFllYXI+MjAxOTwvWWVhcj48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aHJsaWNoPC9BdXRob3I+PFllYXI+MjAxOTwvWWVhcj48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A6C6B96" w14:textId="1D2124F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535AF3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CDA43D0" w14:textId="0E3EAB1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C685A6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3158C43F" w14:textId="3FA5E07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5A601EF7" w14:textId="2CF7969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5 guano</w:t>
            </w:r>
          </w:p>
        </w:tc>
        <w:tc>
          <w:tcPr>
            <w:tcW w:w="1778" w:type="pct"/>
            <w:shd w:val="clear" w:color="auto" w:fill="auto"/>
            <w:hideMark/>
          </w:tcPr>
          <w:p w14:paraId="2D5A9FC2" w14:textId="1EE01E3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B93B7A7" w14:textId="573FF88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Faouzi&lt;/Author&gt;&lt;Year&gt;2023&lt;/Year&gt;&lt;RecNum&gt;76&lt;/RecNum&gt;&lt;DisplayText&gt;&lt;style face="superscript"&gt;[139]&lt;/style&gt;&lt;/DisplayText&gt;&lt;record&gt;&lt;rec-number&gt;76&lt;/rec-number&gt;&lt;foreign-keys&gt;&lt;key app="EN" db-id="rwxx0xz2ifzazme0927v0vvc5ftxrwzr0pxe" timestamp="1723607550"&gt;76&lt;/key&gt;&lt;/foreign-keys&gt;&lt;ref-type name="Journal Article"&gt;17&lt;/ref-type&gt;&lt;contributors&gt;&lt;authors&gt;&lt;author&gt;Faouzi, Abdelfattah&lt;/author&gt;&lt;author&gt;Wang, Haoqing&lt;/author&gt;&lt;author&gt;Zaidi, Saheem A.&lt;/author&gt;&lt;author&gt;DiBerto, Jeffrey F.&lt;/author&gt;&lt;author&gt;Che, Tao&lt;/author&gt;&lt;author&gt;Qu, Qianhui&lt;/author&gt;&lt;author&gt;Robertson, Michael J.&lt;/author&gt;&lt;author&gt;Madasu, Manish K.&lt;/author&gt;&lt;author&gt;El Daibani, Amal&lt;/author&gt;&lt;author&gt;Varga, Balazs R.&lt;/author&gt;&lt;author&gt;Zhang, Tiffany&lt;/author&gt;&lt;author&gt;Ruiz, Claudia&lt;/author&gt;&lt;author&gt;Liu, Shan&lt;/author&gt;&lt;author&gt;Xu, Jin&lt;/author&gt;&lt;author&gt;Appourchaux, Kevin&lt;/author&gt;&lt;author&gt;Slocum, Samuel T.&lt;/author&gt;&lt;author&gt;Eans, Shainnel O.&lt;/author&gt;&lt;author&gt;Cameron, Michael D.&lt;/author&gt;&lt;author&gt;Al-Hasani, Ream&lt;/author&gt;&lt;author&gt;Pan, Ying Xian&lt;/author&gt;&lt;author&gt;Roth, Bryan L.&lt;/author&gt;&lt;author&gt;McLaughlin, Jay P.&lt;/author&gt;&lt;author&gt;Skiniotis, Georgios&lt;/author&gt;&lt;author&gt;Katritch, Vsevolod&lt;/author&gt;&lt;author&gt;Kobilka, Brian K.&lt;/author&gt;&lt;author&gt;Majumdar, Susruta&lt;/author&gt;&lt;/authors&gt;&lt;/contributors&gt;&lt;titles&gt;&lt;title&gt;Structure-based design of bitopic ligands for the μ-opioid receptor&lt;/title&gt;&lt;secondary-title&gt;Nature&lt;/secondary-title&gt;&lt;/titles&gt;&lt;periodical&gt;&lt;full-title&gt;Nature&lt;/full-title&gt;&lt;/periodical&gt;&lt;pages&gt;767-774&lt;/pages&gt;&lt;volume&gt;613&lt;/volume&gt;&lt;number&gt;7945&lt;/number&gt;&lt;dates&gt;&lt;year&gt;2023&lt;/year&gt;&lt;pub-dates&gt;&lt;date&gt;Jan 26&lt;/date&gt;&lt;/pub-dates&gt;&lt;/dates&gt;&lt;isbn&gt;0028-0836&lt;/isbn&gt;&lt;accession-num&gt;WOS:000912326300002&lt;/accession-num&gt;&lt;work-type&gt;Article&lt;/work-type&gt;&lt;urls&gt;&lt;related-urls&gt;&lt;url&gt;&lt;style face="underline" font="default" size="100%"&gt;&amp;lt;Go to ISI&amp;gt;://WOS:000912326300002&lt;/style&gt;&lt;/url&gt;&lt;/related-urls&gt;&lt;/urls&gt;&lt;electronic-resource-num&gt;10.1038/s41586-022-05588-y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59A5661" w14:textId="0CF943A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6E4D17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C683DE5" w14:textId="478F135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61B6351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428FAF2B" w14:textId="59A23C5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03BDEE33" w14:textId="356D70D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6 guano</w:t>
            </w:r>
          </w:p>
        </w:tc>
        <w:tc>
          <w:tcPr>
            <w:tcW w:w="1778" w:type="pct"/>
            <w:shd w:val="clear" w:color="auto" w:fill="auto"/>
            <w:hideMark/>
          </w:tcPr>
          <w:p w14:paraId="489EC081" w14:textId="05E4AB8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1A64506" w14:textId="020C16E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Faouzi&lt;/Author&gt;&lt;Year&gt;2023&lt;/Year&gt;&lt;RecNum&gt;76&lt;/RecNum&gt;&lt;DisplayText&gt;&lt;style face="superscript"&gt;[139]&lt;/style&gt;&lt;/DisplayText&gt;&lt;record&gt;&lt;rec-number&gt;76&lt;/rec-number&gt;&lt;foreign-keys&gt;&lt;key app="EN" db-id="rwxx0xz2ifzazme0927v0vvc5ftxrwzr0pxe" timestamp="1723607550"&gt;76&lt;/key&gt;&lt;/foreign-keys&gt;&lt;ref-type name="Journal Article"&gt;17&lt;/ref-type&gt;&lt;contributors&gt;&lt;authors&gt;&lt;author&gt;Faouzi, Abdelfattah&lt;/author&gt;&lt;author&gt;Wang, Haoqing&lt;/author&gt;&lt;author&gt;Zaidi, Saheem A.&lt;/author&gt;&lt;author&gt;DiBerto, Jeffrey F.&lt;/author&gt;&lt;author&gt;Che, Tao&lt;/author&gt;&lt;author&gt;Qu, Qianhui&lt;/author&gt;&lt;author&gt;Robertson, Michael J.&lt;/author&gt;&lt;author&gt;Madasu, Manish K.&lt;/author&gt;&lt;author&gt;El Daibani, Amal&lt;/author&gt;&lt;author&gt;Varga, Balazs R.&lt;/author&gt;&lt;author&gt;Zhang, Tiffany&lt;/author&gt;&lt;author&gt;Ruiz, Claudia&lt;/author&gt;&lt;author&gt;Liu, Shan&lt;/author&gt;&lt;author&gt;Xu, Jin&lt;/author&gt;&lt;author&gt;Appourchaux, Kevin&lt;/author&gt;&lt;author&gt;Slocum, Samuel T.&lt;/author&gt;&lt;author&gt;Eans, Shainnel O.&lt;/author&gt;&lt;author&gt;Cameron, Michael D.&lt;/author&gt;&lt;author&gt;Al-Hasani, Ream&lt;/author&gt;&lt;author&gt;Pan, Ying Xian&lt;/author&gt;&lt;author&gt;Roth, Bryan L.&lt;/author&gt;&lt;author&gt;McLaughlin, Jay P.&lt;/author&gt;&lt;author&gt;Skiniotis, Georgios&lt;/author&gt;&lt;author&gt;Katritch, Vsevolod&lt;/author&gt;&lt;author&gt;Kobilka, Brian K.&lt;/author&gt;&lt;author&gt;Majumdar, Susruta&lt;/author&gt;&lt;/authors&gt;&lt;/contributors&gt;&lt;titles&gt;&lt;title&gt;Structure-based design of bitopic ligands for the μ-opioid receptor&lt;/title&gt;&lt;secondary-title&gt;Nature&lt;/secondary-title&gt;&lt;/titles&gt;&lt;periodical&gt;&lt;full-title&gt;Nature&lt;/full-title&gt;&lt;/periodical&gt;&lt;pages&gt;767-774&lt;/pages&gt;&lt;volume&gt;613&lt;/volume&gt;&lt;number&gt;7945&lt;/number&gt;&lt;dates&gt;&lt;year&gt;2023&lt;/year&gt;&lt;pub-dates&gt;&lt;date&gt;Jan 26&lt;/date&gt;&lt;/pub-dates&gt;&lt;/dates&gt;&lt;isbn&gt;0028-0836&lt;/isbn&gt;&lt;accession-num&gt;WOS:000912326300002&lt;/accession-num&gt;&lt;work-type&gt;Article&lt;/work-type&gt;&lt;urls&gt;&lt;related-urls&gt;&lt;url&gt;&lt;style face="underline" font="default" size="100%"&gt;&amp;lt;Go to ISI&amp;gt;://WOS:000912326300002&lt;/style&gt;&lt;/url&gt;&lt;/related-urls&gt;&lt;/urls&gt;&lt;electronic-resource-num&gt;10.1038/s41586-022-05588-y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8D9C4BF" w14:textId="72B2D6B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FC427B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CF07C37" w14:textId="234456D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0DA0D9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357A0FB9" w14:textId="3FF24F3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4847475F" w14:textId="1D3FD92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R-17018</w:t>
            </w:r>
          </w:p>
        </w:tc>
        <w:tc>
          <w:tcPr>
            <w:tcW w:w="1778" w:type="pct"/>
            <w:shd w:val="clear" w:color="auto" w:fill="auto"/>
            <w:hideMark/>
          </w:tcPr>
          <w:p w14:paraId="7B32FAC3" w14:textId="40A1902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1E3F4A9" w14:textId="6E91BC0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AD401B2" w14:textId="312DCAA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3D6DC9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55D91E0" w14:textId="73342E0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1B22AF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47508582" w14:textId="4DD4E65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1B266753" w14:textId="26B9F74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R-14968</w:t>
            </w:r>
          </w:p>
        </w:tc>
        <w:tc>
          <w:tcPr>
            <w:tcW w:w="1778" w:type="pct"/>
            <w:shd w:val="clear" w:color="auto" w:fill="auto"/>
            <w:hideMark/>
          </w:tcPr>
          <w:p w14:paraId="1DEA86DA" w14:textId="10EC49D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4C3C7D9" w14:textId="066D53A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GFobDwvQXV0aG9yPjxZZWFyPjIwMjE8L1llYXI+PFJl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GFobDwvQXV0aG9yPjxZZWFyPjIwMjE8L1llYXI+PFJl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0, 14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D07A8AF" w14:textId="7777777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E214FC5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</w:tcPr>
          <w:p w14:paraId="0EFE3C38" w14:textId="7F202F5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</w:tcPr>
          <w:p w14:paraId="4A58E95D" w14:textId="10C63A5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EB301E3" w14:textId="7B96564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</w:tcPr>
          <w:p w14:paraId="4FFD7764" w14:textId="771EABD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entanyl</w:t>
            </w:r>
          </w:p>
        </w:tc>
        <w:tc>
          <w:tcPr>
            <w:tcW w:w="1778" w:type="pct"/>
            <w:shd w:val="clear" w:color="auto" w:fill="auto"/>
          </w:tcPr>
          <w:p w14:paraId="144E0C74" w14:textId="4550EA2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F10A7F2" w14:textId="437B410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2C8CEBE" w14:textId="7777777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616C69C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</w:tcPr>
          <w:p w14:paraId="22CE15EE" w14:textId="034A3BD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</w:tcPr>
          <w:p w14:paraId="572C1B55" w14:textId="51E687B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457DC17E" w14:textId="5178A92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</w:tcPr>
          <w:p w14:paraId="52217DD8" w14:textId="645C56E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R-11501</w:t>
            </w:r>
          </w:p>
        </w:tc>
        <w:tc>
          <w:tcPr>
            <w:tcW w:w="1778" w:type="pct"/>
            <w:shd w:val="clear" w:color="auto" w:fill="auto"/>
          </w:tcPr>
          <w:p w14:paraId="24F0D97D" w14:textId="78B5699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C6D28F4" w14:textId="7AC5611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B9FE1E3" w14:textId="7777777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D815C4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</w:tcPr>
          <w:p w14:paraId="16BEE28C" w14:textId="3981059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</w:tcPr>
          <w:p w14:paraId="3405CFFB" w14:textId="25C027C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0F9308A3" w14:textId="1CFD077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</w:tcPr>
          <w:p w14:paraId="5E088FB9" w14:textId="0474CAC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R-15098</w:t>
            </w:r>
          </w:p>
        </w:tc>
        <w:tc>
          <w:tcPr>
            <w:tcW w:w="1778" w:type="pct"/>
            <w:shd w:val="clear" w:color="auto" w:fill="auto"/>
          </w:tcPr>
          <w:p w14:paraId="567D468C" w14:textId="26B376A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07B0C9E" w14:textId="656C6FC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4F5B7D9" w14:textId="7777777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C68070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</w:tcPr>
          <w:p w14:paraId="5DE33997" w14:textId="34E8964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</w:tcPr>
          <w:p w14:paraId="712534B6" w14:textId="59DA42B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38F12928" w14:textId="32144E1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</w:tcPr>
          <w:p w14:paraId="3B6428AC" w14:textId="16BF036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R-15099</w:t>
            </w:r>
          </w:p>
        </w:tc>
        <w:tc>
          <w:tcPr>
            <w:tcW w:w="1778" w:type="pct"/>
            <w:shd w:val="clear" w:color="auto" w:fill="auto"/>
          </w:tcPr>
          <w:p w14:paraId="1F7FA4A2" w14:textId="77BFAAC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43589D6" w14:textId="30F75FB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62CAFE7" w14:textId="25D6BA9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A02C1E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251D078" w14:textId="54D99E7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7B77E63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26B70AA" w14:textId="500413A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457859EE" w14:textId="16C4AE9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LPM3480392 </w:t>
            </w:r>
          </w:p>
        </w:tc>
        <w:tc>
          <w:tcPr>
            <w:tcW w:w="1778" w:type="pct"/>
            <w:shd w:val="clear" w:color="auto" w:fill="auto"/>
            <w:hideMark/>
          </w:tcPr>
          <w:p w14:paraId="4375ED32" w14:textId="3E187567" w:rsidR="0031339B" w:rsidRPr="005B4529" w:rsidRDefault="00962495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9C19FEE" w14:textId="290DDDE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5nPC9BdXRob3I+PFllYXI+MjAyMjwvWWVhcj48UmVj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5nPC9BdXRob3I+PFllYXI+MjAyMjwvWWVhcj48UmVj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B8401D9" w14:textId="54213C3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92663EF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B6521EA" w14:textId="0AC9574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1D2BE30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7B8A6E82" w14:textId="4773DFD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4CD70969" w14:textId="3ECDE30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44</w:t>
            </w:r>
          </w:p>
        </w:tc>
        <w:tc>
          <w:tcPr>
            <w:tcW w:w="1778" w:type="pct"/>
            <w:shd w:val="clear" w:color="auto" w:fill="auto"/>
            <w:hideMark/>
          </w:tcPr>
          <w:p w14:paraId="131824B3" w14:textId="024F58D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A0FB9CA" w14:textId="6AEDADD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ZW5uZWR5PC9BdXRob3I+PFllYXI+MjAxODwvWWVhcj48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ZW5uZWR5PC9BdXRob3I+PFllYXI+MjAxODwvWWVhcj48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DFF4B10" w14:textId="68572983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A39322F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247E482" w14:textId="00D4AE8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B1620AC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0B718D8A" w14:textId="435E141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7AF05154" w14:textId="08BE669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AP</w:t>
            </w:r>
          </w:p>
        </w:tc>
        <w:tc>
          <w:tcPr>
            <w:tcW w:w="1778" w:type="pct"/>
            <w:shd w:val="clear" w:color="auto" w:fill="auto"/>
            <w:hideMark/>
          </w:tcPr>
          <w:p w14:paraId="44365332" w14:textId="5F3F6F1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2E06A18" w14:textId="3FB88F6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TY8L1llYXI+PFJl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TY8L1llYXI+PFJl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C25CD16" w14:textId="2652FCF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705226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5EF60E7" w14:textId="7F47228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B6571AF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E80C920" w14:textId="0B3594E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DC71266" w14:textId="1E4F97D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phine</w:t>
            </w:r>
          </w:p>
        </w:tc>
        <w:tc>
          <w:tcPr>
            <w:tcW w:w="1778" w:type="pct"/>
            <w:shd w:val="clear" w:color="auto" w:fill="auto"/>
            <w:hideMark/>
          </w:tcPr>
          <w:p w14:paraId="5305F79F" w14:textId="5878517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BE0181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58BED536" w14:textId="66F9E92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histler&lt;/Author&gt;&lt;Year&gt;1998&lt;/Year&gt;&lt;RecNum&gt;120&lt;/RecNum&gt;&lt;DisplayText&gt;&lt;style face="superscript"&gt;[145]&lt;/style&gt;&lt;/DisplayText&gt;&lt;record&gt;&lt;rec-number&gt;120&lt;/rec-number&gt;&lt;foreign-keys&gt;&lt;key app="EN" db-id="rwxx0xz2ifzazme0927v0vvc5ftxrwzr0pxe" timestamp="1723792612"&gt;120&lt;/key&gt;&lt;/foreign-keys&gt;&lt;ref-type name="Journal Article"&gt;17&lt;/ref-type&gt;&lt;contributors&gt;&lt;authors&gt;&lt;author&gt;Whistler, J. L.&lt;/author&gt;&lt;author&gt;von Zastrow, M.&lt;/author&gt;&lt;/authors&gt;&lt;/contributors&gt;&lt;titles&gt;&lt;title&gt;Morphine-activated opioid receptors elude desensitization by β-arrestin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9914-9919&lt;/pages&gt;&lt;volume&gt;95&lt;/volume&gt;&lt;number&gt;17&lt;/number&gt;&lt;dates&gt;&lt;year&gt;1998&lt;/year&gt;&lt;pub-dates&gt;&lt;date&gt;Aug 18&lt;/date&gt;&lt;/pub-dates&gt;&lt;/dates&gt;&lt;isbn&gt;0027-8424&lt;/isbn&gt;&lt;accession-num&gt;WOS:000075475200038&lt;/accession-num&gt;&lt;work-type&gt;Article&lt;/work-type&gt;&lt;urls&gt;&lt;related-urls&gt;&lt;url&gt;&amp;lt;Go to ISI&amp;gt;://WOS:000075475200038&lt;/url&gt;&lt;/related-urls&gt;&lt;/urls&gt;&lt;electronic-resource-num&gt;10.1073/pnas.95.17.9914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A4C7214" w14:textId="2C0657C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DD4683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1397E62" w14:textId="4B05EFF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5B27B0D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3118925" w14:textId="60AFFDA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B276887" w14:textId="5DB0CF6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itragyn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187391EA" w14:textId="2042765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BE0181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A623AFF" w14:textId="55B2CEA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cnVlZ2VsPC9BdXRob3I+PFllYXI+MjAxNjwvWWVhcj48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cnVlZ2VsPC9BdXRob3I+PFllYXI+MjAxNjwvWWVhcj48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32BEC06" w14:textId="757E09F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D7BCB8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1C12DC0" w14:textId="18AF05B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B04F956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DD8FBE4" w14:textId="5AA3312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8DE493B" w14:textId="32C72B6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-hydroxymitragynine</w:t>
            </w:r>
          </w:p>
        </w:tc>
        <w:tc>
          <w:tcPr>
            <w:tcW w:w="1778" w:type="pct"/>
            <w:shd w:val="clear" w:color="auto" w:fill="auto"/>
            <w:hideMark/>
          </w:tcPr>
          <w:p w14:paraId="38106CAA" w14:textId="42201A7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BE0181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F517E47" w14:textId="58349AE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cnVlZ2VsPC9BdXRob3I+PFllYXI+MjAxNjwvWWVhcj48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cnVlZ2VsPC9BdXRob3I+PFllYXI+MjAxNjwvWWVhcj48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0CDD2AB" w14:textId="74666E7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760314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70A7D5F" w14:textId="613B9F6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8785B29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57EA020C" w14:textId="41A0BF0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7C4E0FD4" w14:textId="28441BC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peciogyn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3CC0E5B1" w14:textId="1A714F7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BE0181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8A9A5A0" w14:textId="6304D0C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DCE1A62" w14:textId="3F43BA7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07BA114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317C17C" w14:textId="505037D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166AA4F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5B8E541" w14:textId="4ECDCCB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7AA060A1" w14:textId="475D6A0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ynanthe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604D47C7" w14:textId="6146C8C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BE0181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24559B83" w14:textId="5F238C4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A399830" w14:textId="033BA51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F5622B9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6D6D262" w14:textId="11DF51E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A51B697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0C3DFF2A" w14:textId="4834039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2BD6B984" w14:textId="013FEB9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YX-6</w:t>
            </w:r>
          </w:p>
        </w:tc>
        <w:tc>
          <w:tcPr>
            <w:tcW w:w="1778" w:type="pct"/>
            <w:shd w:val="clear" w:color="auto" w:fill="auto"/>
            <w:hideMark/>
          </w:tcPr>
          <w:p w14:paraId="1E36E9C8" w14:textId="20DA8CF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23A300A" w14:textId="07DE9E6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Wk8L0F1dGhvcj48WWVhcj4yMDE0PC9ZZWFyPjxSZWNO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Wk8L0F1dGhvcj48WWVhcj4yMDE0PC9ZZWFyPjxSZWNO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B28097A" w14:textId="2D51B5B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E5E76C6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E903E7B" w14:textId="667EED3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EB9D4BE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371C076" w14:textId="0E799F2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2A2351C5" w14:textId="417292A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itragynine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seudoindoxyl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1778" w:type="pct"/>
            <w:shd w:val="clear" w:color="auto" w:fill="auto"/>
            <w:hideMark/>
          </w:tcPr>
          <w:p w14:paraId="589C4821" w14:textId="2A825AF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BE0181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2B431C6" w14:textId="32BE5FE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YXJhZGk8L0F1dGhvcj48WWVhcj4yMDE2PC9ZZWFyPjxS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YXJhZGk8L0F1dGhvcj48WWVhcj4yMDE2PC9ZZWFyPjxS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2B7D1A2" w14:textId="45E6570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755DD3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A005182" w14:textId="78FF5B1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943A6F2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520839AB" w14:textId="6ADB6DF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536846AA" w14:textId="1DF16DA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evorphanol</w:t>
            </w:r>
          </w:p>
        </w:tc>
        <w:tc>
          <w:tcPr>
            <w:tcW w:w="1778" w:type="pct"/>
            <w:shd w:val="clear" w:color="auto" w:fill="auto"/>
            <w:hideMark/>
          </w:tcPr>
          <w:p w14:paraId="06EA0A01" w14:textId="7C7E5003" w:rsidR="0031339B" w:rsidRPr="005B4529" w:rsidRDefault="00962495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0A5F9DE" w14:textId="5C6EA29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SBSb3V6aWM8L0F1dGhvcj48WWVhcj4yMDE5PC9ZZWFy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SBSb3V6aWM8L0F1dGhvcj48WWVhcj4yMDE5PC9ZZWFy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9BAC374" w14:textId="6A6F8E5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1EC7EBF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0F2364E" w14:textId="3415586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71A0AF4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2FD6831A" w14:textId="7F166B8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7D230A74" w14:textId="2099301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erkinori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5DF3FC66" w14:textId="02F5581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4B39D01" w14:textId="38BB6B8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Groer&lt;/Author&gt;&lt;Year&gt;2007&lt;/Year&gt;&lt;RecNum&gt;68&lt;/RecNum&gt;&lt;DisplayText&gt;&lt;style face="superscript"&gt;[150]&lt;/style&gt;&lt;/DisplayText&gt;&lt;record&gt;&lt;rec-number&gt;68&lt;/rec-number&gt;&lt;foreign-keys&gt;&lt;key app="EN" db-id="rwxx0xz2ifzazme0927v0vvc5ftxrwzr0pxe" timestamp="1723536438"&gt;68&lt;/key&gt;&lt;key app="ENWeb" db-id=""&gt;0&lt;/key&gt;&lt;/foreign-keys&gt;&lt;ref-type name="Journal Article"&gt;17&lt;/ref-type&gt;&lt;contributors&gt;&lt;authors&gt;&lt;author&gt;Groer, C. E.&lt;/author&gt;&lt;author&gt;Tidgewell, K.&lt;/author&gt;&lt;author&gt;Moyer, R. A.&lt;/author&gt;&lt;author&gt;Harding, W. W.&lt;/author&gt;&lt;author&gt;Rothman, R. B.&lt;/author&gt;&lt;author&gt;Prisinzano, T. E.&lt;/author&gt;&lt;author&gt;Bohn, L. M.&lt;/author&gt;&lt;/authors&gt;&lt;/contributors&gt;&lt;titles&gt;&lt;title&gt;An opioid agonist that does not induce mu-opioid receptor-arrestin interactions or receptor internalization&lt;/title&gt;&lt;secondary-title&gt;Molecular Pharmacology&lt;/secondary-title&gt;&lt;/titles&gt;&lt;periodical&gt;&lt;full-title&gt;Molecular Pharmacology&lt;/full-title&gt;&lt;/periodical&gt;&lt;pages&gt;549-557&lt;/pages&gt;&lt;volume&gt;71&lt;/volume&gt;&lt;number&gt;2&lt;/number&gt;&lt;section&gt;549&lt;/section&gt;&lt;dates&gt;&lt;year&gt;2007&lt;/year&gt;&lt;/dates&gt;&lt;isbn&gt;0026-895X&amp;#xD;1521-0111&lt;/isbn&gt;&lt;urls&gt;&lt;/urls&gt;&lt;electronic-resource-num&gt;10.1124/mol.106.02825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013EC15" w14:textId="099B189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A7EB78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CE92E7B" w14:textId="58C7226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8A8E964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4160973" w14:textId="1A2903B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30E90D2" w14:textId="53703E6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urkinori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5746C60A" w14:textId="15DCEA8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E0A270E" w14:textId="7F904F1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cm93bGV5PC9BdXRob3I+PFllYXI+MjAxNjwvWWVhcj48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cm93bGV5PC9BdXRob3I+PFllYXI+MjAxNjwvWWVhcj48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D8AEB90" w14:textId="0688F64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A8029AC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754C3B6" w14:textId="1A53C38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9E4EE09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28DB0258" w14:textId="3280A1A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5E8CD610" w14:textId="2C753E1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ndomorphin-1</w:t>
            </w:r>
          </w:p>
        </w:tc>
        <w:tc>
          <w:tcPr>
            <w:tcW w:w="1778" w:type="pct"/>
            <w:shd w:val="clear" w:color="auto" w:fill="auto"/>
            <w:hideMark/>
          </w:tcPr>
          <w:p w14:paraId="6E40CCB2" w14:textId="57C9FF7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</w:t>
            </w:r>
            <w:r w:rsidR="00310971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582" w:type="pct"/>
            <w:shd w:val="clear" w:color="auto" w:fill="auto"/>
          </w:tcPr>
          <w:p w14:paraId="4F5D432F" w14:textId="003CA8C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F2D2B98" w14:textId="47E734C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1E176B9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57BBADE" w14:textId="41CB5DF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6BCC266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2EA136F" w14:textId="0BC66E8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327A7E53" w14:textId="74F5C09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ndomorphin-2</w:t>
            </w:r>
          </w:p>
        </w:tc>
        <w:tc>
          <w:tcPr>
            <w:tcW w:w="1778" w:type="pct"/>
            <w:shd w:val="clear" w:color="auto" w:fill="auto"/>
            <w:hideMark/>
          </w:tcPr>
          <w:p w14:paraId="68446158" w14:textId="4FF217C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BE13DF8" w14:textId="1F0F772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7EF763B" w14:textId="5B130DF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33833C5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2EE1E90" w14:textId="3194597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4176AEF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29C22DCC" w14:textId="568A988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16E0686" w14:textId="38F8542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t-Enkephalin-Rf</w:t>
            </w:r>
          </w:p>
        </w:tc>
        <w:tc>
          <w:tcPr>
            <w:tcW w:w="1778" w:type="pct"/>
            <w:shd w:val="clear" w:color="auto" w:fill="auto"/>
            <w:hideMark/>
          </w:tcPr>
          <w:p w14:paraId="099B73B7" w14:textId="02F0F8E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50C73E9" w14:textId="55A4550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81CF262" w14:textId="49C772A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46220F6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8977B7E" w14:textId="3E26DFB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669643E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207F52DF" w14:textId="1E0AD72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243785B4" w14:textId="1963B0B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operamide</w:t>
            </w:r>
          </w:p>
        </w:tc>
        <w:tc>
          <w:tcPr>
            <w:tcW w:w="1778" w:type="pct"/>
            <w:shd w:val="clear" w:color="auto" w:fill="auto"/>
            <w:hideMark/>
          </w:tcPr>
          <w:p w14:paraId="3D020183" w14:textId="1695B1E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3877088" w14:textId="4D50CB0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1E60717" w14:textId="7DF4B36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321199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98B4F8D" w14:textId="73976C4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077A5AB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04CA559A" w14:textId="20EBBD2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91B7BF7" w14:textId="4F9AE83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-neoendorphin</w:t>
            </w:r>
          </w:p>
        </w:tc>
        <w:tc>
          <w:tcPr>
            <w:tcW w:w="1778" w:type="pct"/>
            <w:shd w:val="clear" w:color="auto" w:fill="auto"/>
            <w:hideMark/>
          </w:tcPr>
          <w:p w14:paraId="6CB3A06E" w14:textId="72A6C5D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F9421E8" w14:textId="0F507A4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561E22C" w14:textId="60E59BD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FB9407C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0AAED39" w14:textId="77DF61D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85B84D0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57AB2D3B" w14:textId="0EC4EC9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7A0308FC" w14:textId="6142B87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rydin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1D007C88" w14:textId="2D5AC63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D27096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639984A3" w14:textId="5D6BB2D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NlcmVyPC9BdXRob3I+PFllYXI+MjAyMDwvWWVhcj48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NlcmVyPC9BdXRob3I+PFllYXI+MjAyMDwvWWVhcj48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4ED9C41" w14:textId="13825E2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1A1DB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72E71AD" w14:textId="10EBA4B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CBBC76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72DDF119" w14:textId="33B5521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7209C0B3" w14:textId="5CF30A4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rydaline</w:t>
            </w:r>
          </w:p>
        </w:tc>
        <w:tc>
          <w:tcPr>
            <w:tcW w:w="1778" w:type="pct"/>
            <w:shd w:val="clear" w:color="auto" w:fill="auto"/>
            <w:hideMark/>
          </w:tcPr>
          <w:p w14:paraId="1B2604F2" w14:textId="04E1C1E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D27096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B619D3D" w14:textId="5D4A37E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NlcmVyPC9BdXRob3I+PFllYXI+MjAyMDwvWWVhcj48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NlcmVyPC9BdXRob3I+PFllYXI+MjAyMDwvWWVhcj48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EEB5ACE" w14:textId="3AD9D5B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3F76275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A903B10" w14:textId="73F332F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A36994C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46A51F0B" w14:textId="4E1C2D0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0BA3D334" w14:textId="47774BD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mt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-c[D-Lys-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he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-Asp] NH2 (C33) </w:t>
            </w:r>
          </w:p>
        </w:tc>
        <w:tc>
          <w:tcPr>
            <w:tcW w:w="1778" w:type="pct"/>
            <w:shd w:val="clear" w:color="auto" w:fill="auto"/>
            <w:hideMark/>
          </w:tcPr>
          <w:p w14:paraId="068E51E1" w14:textId="058711F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51E7F1C4" w14:textId="7B18A97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Piekielna-Ciesielska&lt;/Author&gt;&lt;Year&gt;2021&lt;/Year&gt;&lt;RecNum&gt;378&lt;/RecNum&gt;&lt;DisplayText&gt;&lt;style face="superscript"&gt;[154]&lt;/style&gt;&lt;/DisplayText&gt;&lt;record&gt;&lt;rec-number&gt;378&lt;/rec-number&gt;&lt;foreign-keys&gt;&lt;key app="EN" db-id="rwxx0xz2ifzazme0927v0vvc5ftxrwzr0pxe" timestamp="1724045964"&gt;378&lt;/key&gt;&lt;/foreign-keys&gt;&lt;ref-type name="Journal Article"&gt;17&lt;/ref-type&gt;&lt;contributors&gt;&lt;authors&gt;&lt;author&gt;Piekielna-Ciesielska, Justyna&lt;/author&gt;&lt;author&gt;Artali, Roberto&lt;/author&gt;&lt;author&gt;Azzam, Ammar A. H.&lt;/author&gt;&lt;author&gt;Lambert, David G.&lt;/author&gt;&lt;author&gt;Kluczyk, Alicja&lt;/author&gt;&lt;author&gt;Gentilucci, Luca&lt;/author&gt;&lt;author&gt;Janecka, Anna&lt;/author&gt;&lt;/authors&gt;&lt;/contributors&gt;&lt;titles&gt;&lt;title&gt;Pharmacological characterization of μ-opioid receptor agonists with biased G protein or 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β</w:instrText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>-arrestin signaling, and computational study of conformational changes during receptor activation&lt;/title&gt;&lt;secondary-title&gt;Molecules&lt;/secondary-title&gt;&lt;/titles&gt;&lt;periodical&gt;&lt;full-title&gt;Molecules&lt;/full-title&gt;&lt;/periodical&gt;&lt;volume&gt;26&lt;/volume&gt;&lt;number&gt;1&lt;/number&gt;&lt;dates&gt;&lt;year&gt;2021&lt;/year&gt;&lt;pub-dates&gt;&lt;date&gt;Jan&lt;/date&gt;&lt;/pub-dates&gt;&lt;/dates&gt;&lt;accession-num&gt;WOS:000606191700001&lt;/accession-num&gt;&lt;work-type&gt;Article&lt;/work-type&gt;&lt;urls&gt;&lt;related-urls&gt;&lt;url&gt;&lt;style face="underline" font="default" size="100%"&gt;&amp;lt;Go to ISI&amp;gt;://WOS:000606191700001&lt;/style&gt;&lt;/url&gt;&lt;/related-urls&gt;&lt;/urls&gt;&lt;custom7&gt;13&lt;/custom7&gt;&lt;electronic-resource-num&gt;10.3390/molecules26010013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336BAC4" w14:textId="4A32DFD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6F205E2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074F79" w14:textId="548900D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180CF78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5C249B4" w14:textId="29F74C9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15A3E179" w14:textId="47A4BBB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mt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c[D-Lys-Phe-p-CF3-Phe-Asp]NH2 (F-81)</w:t>
            </w:r>
          </w:p>
        </w:tc>
        <w:tc>
          <w:tcPr>
            <w:tcW w:w="1778" w:type="pct"/>
            <w:shd w:val="clear" w:color="auto" w:fill="auto"/>
            <w:hideMark/>
          </w:tcPr>
          <w:p w14:paraId="5D723454" w14:textId="1AAE308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CC1392F" w14:textId="4CF02BD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Piekielna-Ciesielska&lt;/Author&gt;&lt;Year&gt;2021&lt;/Year&gt;&lt;RecNum&gt;378&lt;/RecNum&gt;&lt;DisplayText&gt;&lt;style face="superscript"&gt;[154]&lt;/style&gt;&lt;/DisplayText&gt;&lt;record&gt;&lt;rec-number&gt;378&lt;/rec-number&gt;&lt;foreign-keys&gt;&lt;key app="EN" db-id="rwxx0xz2ifzazme0927v0vvc5ftxrwzr0pxe" timestamp="1724045964"&gt;378&lt;/key&gt;&lt;/foreign-keys&gt;&lt;ref-type name="Journal Article"&gt;17&lt;/ref-type&gt;&lt;contributors&gt;&lt;authors&gt;&lt;author&gt;Piekielna-Ciesielska, Justyna&lt;/author&gt;&lt;author&gt;Artali, Roberto&lt;/author&gt;&lt;author&gt;Azzam, Ammar A. H.&lt;/author&gt;&lt;author&gt;Lambert, David G.&lt;/author&gt;&lt;author&gt;Kluczyk, Alicja&lt;/author&gt;&lt;author&gt;Gentilucci, Luca&lt;/author&gt;&lt;author&gt;Janecka, Anna&lt;/author&gt;&lt;/authors&gt;&lt;/contributors&gt;&lt;titles&gt;&lt;title&gt;Pharmacological characterization of μ-opioid receptor agonists with biased G protein or 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β</w:instrText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>-arrestin signaling, and computational study of conformational changes during receptor activation&lt;/title&gt;&lt;secondary-title&gt;Molecules&lt;/secondary-title&gt;&lt;/titles&gt;&lt;periodical&gt;&lt;full-title&gt;Molecules&lt;/full-title&gt;&lt;/periodical&gt;&lt;volume&gt;26&lt;/volume&gt;&lt;number&gt;1&lt;/number&gt;&lt;dates&gt;&lt;year&gt;2021&lt;/year&gt;&lt;pub-dates&gt;&lt;date&gt;Jan&lt;/date&gt;&lt;/pub-dates&gt;&lt;/dates&gt;&lt;accession-num&gt;WOS:000606191700001&lt;/accession-num&gt;&lt;work-type&gt;Article&lt;/work-type&gt;&lt;urls&gt;&lt;related-urls&gt;&lt;url&gt;&lt;style face="underline" font="default" size="100%"&gt;&amp;lt;Go to ISI&amp;gt;://WOS:000606191700001&lt;/style&gt;&lt;/url&gt;&lt;/related-urls&gt;&lt;/urls&gt;&lt;custom7&gt;13&lt;/custom7&gt;&lt;electronic-resource-num&gt;10.3390/molecules26010013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64C2438" w14:textId="3BBB74E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69B57C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5A7EAF6" w14:textId="2DD8776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5EDBF93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59AC7684" w14:textId="0F43074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1CDB4CEF" w14:textId="5992394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yr-c[D-Lys-Phe-Tyr-Gly] (Compound 1)</w:t>
            </w:r>
          </w:p>
        </w:tc>
        <w:tc>
          <w:tcPr>
            <w:tcW w:w="1778" w:type="pct"/>
            <w:shd w:val="clear" w:color="auto" w:fill="auto"/>
            <w:hideMark/>
          </w:tcPr>
          <w:p w14:paraId="59745855" w14:textId="1BC45FC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1807792" w14:textId="02A19EF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9vbTwvQXV0aG9yPjxZZWFyPjIwMjM8L1llYXI+PFJl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9vbTwvQXV0aG9yPjxZZWFyPjIwMjM8L1llYXI+PFJl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66121C4" w14:textId="5877D19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D45E0D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2164392" w14:textId="466434A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B2B1FF7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57AA903" w14:textId="197B7D1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20761E2D" w14:textId="484B8D5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esmetramadol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08B9E80B" w14:textId="5F6EA15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7B14902" w14:textId="441520D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Zebala&lt;/Author&gt;&lt;Year&gt;2019&lt;/Year&gt;&lt;RecNum&gt;87&lt;/RecNum&gt;&lt;DisplayText&gt;&lt;style face="superscript"&gt;[156]&lt;/style&gt;&lt;/DisplayText&gt;&lt;record&gt;&lt;rec-number&gt;87&lt;/rec-number&gt;&lt;foreign-keys&gt;&lt;key app="EN" db-id="rwxx0xz2ifzazme0927v0vvc5ftxrwzr0pxe" timestamp="1723690305"&gt;87&lt;/key&gt;&lt;key app="ENWeb" db-id=""&gt;0&lt;/key&gt;&lt;/foreign-keys&gt;&lt;ref-type name="Journal Article"&gt;17&lt;/ref-type&gt;&lt;contributors&gt;&lt;authors&gt;&lt;author&gt;Zebala, J. A.&lt;/author&gt;&lt;author&gt;Schuler, A. D.&lt;/author&gt;&lt;author&gt;Kahn, S. J.&lt;/author&gt;&lt;author&gt;Maeda, D. Y.&lt;/author&gt;&lt;/authors&gt;&lt;/contributors&gt;&lt;auth-address&gt;Department of Chemistry and Preclinical Development, Syntrix Pharmaceuticals, Auburn, WA, United States.&lt;/auth-address&gt;&lt;titles&gt;&lt;title&gt;Desmetramadol is identified as a G-protein biased µ opioid receptor agonist&lt;/title&gt;&lt;secondary-title&gt;Frontiers in Pharmacology&lt;/secondary-title&gt;&lt;/titles&gt;&lt;periodical&gt;&lt;full-title&gt;Frontiers in Pharmacology&lt;/full-title&gt;&lt;/periodical&gt;&lt;pages&gt;1680&lt;/pages&gt;&lt;volume&gt;10&lt;/volume&gt;&lt;edition&gt;2020/03/03&lt;/edition&gt;&lt;keywords&gt;&lt;keyword&gt;Cyp2d6&lt;/keyword&gt;&lt;keyword&gt;O-desmethyltramadol&lt;/keyword&gt;&lt;keyword&gt;biased agonists&lt;/keyword&gt;&lt;keyword&gt;fentanyl&lt;/keyword&gt;&lt;keyword&gt;opioid crisis&lt;/keyword&gt;&lt;keyword&gt;respiratory depression&lt;/keyword&gt;&lt;keyword&gt;tramadol&lt;/keyword&gt;&lt;keyword&gt;betaarrestin&lt;/keyword&gt;&lt;/keywords&gt;&lt;dates&gt;&lt;year&gt;2019&lt;/year&gt;&lt;/dates&gt;&lt;isbn&gt;1663-9812 (Print)&amp;#xD;1663-9812 (Electronic)&amp;#xD;1663-9812 (Linking)&lt;/isbn&gt;&lt;accession-num&gt;32116679&lt;/accession-num&gt;&lt;urls&gt;&lt;related-urls&gt;&lt;url&gt;https://www.ncbi.nlm.nih.gov/pubmed/32116679&lt;/url&gt;&lt;/related-urls&gt;&lt;/urls&gt;&lt;custom2&gt;PMC7025522&lt;/custom2&gt;&lt;electronic-resource-num&gt;10.3389/fphar.2019.0168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54C6C92" w14:textId="374A847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AB89002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7592136" w14:textId="4CD0361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15BF99F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8C30743" w14:textId="3179F78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00841CE9" w14:textId="1DB2A07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ilorphi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561074A9" w14:textId="73A8EE1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0C82EDB" w14:textId="392CD68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WthbjwvQXV0aG9yPjxZZWFyPjIwMTk8L1llYXI+PFJl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WthbjwvQXV0aG9yPjxZZWFyPjIwMTk8L1llYXI+PFJl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EBDE5F8" w14:textId="5ABA63C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21B82B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FEDEB57" w14:textId="457993A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56A3B53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5461A601" w14:textId="2F1AB82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0772CD60" w14:textId="1CFA963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rfentanil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6CA6E99A" w14:textId="1EA805E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B935397" w14:textId="45B5E23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YW1vcy1Hb256YWxlejwvQXV0aG9yPjxZZWFyPjIwMjM8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YW1vcy1Hb256YWxlejwvQXV0aG9yPjxZZWFyPjIwMjM8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A59ED9A" w14:textId="2FC5DE9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DDB6E3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9DA0029" w14:textId="2B2D246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B4508B3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0F269125" w14:textId="4306F69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326B92C5" w14:textId="412A4F0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OPPB</w:t>
            </w:r>
          </w:p>
        </w:tc>
        <w:tc>
          <w:tcPr>
            <w:tcW w:w="1778" w:type="pct"/>
            <w:shd w:val="clear" w:color="auto" w:fill="auto"/>
            <w:hideMark/>
          </w:tcPr>
          <w:p w14:paraId="1D35CE43" w14:textId="783D914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4F9C90F" w14:textId="58F7826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4CFBCFC" w14:textId="0DA31BB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F645F74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FCFBC4" w14:textId="6620478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25391B3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323CD4D9" w14:textId="5C86E3B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3B0977D7" w14:textId="559AE48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NC 63-0532</w:t>
            </w:r>
          </w:p>
        </w:tc>
        <w:tc>
          <w:tcPr>
            <w:tcW w:w="1778" w:type="pct"/>
            <w:shd w:val="clear" w:color="auto" w:fill="auto"/>
            <w:hideMark/>
          </w:tcPr>
          <w:p w14:paraId="6CC8BE1D" w14:textId="2EB062D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56C12F4" w14:textId="1422B77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7B27246" w14:textId="5E1FE6B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57F36B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091F719" w14:textId="48AED07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AC1551E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3AB16B1E" w14:textId="3DDAF84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45EB5456" w14:textId="62BE543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uprenorphine</w:t>
            </w:r>
          </w:p>
        </w:tc>
        <w:tc>
          <w:tcPr>
            <w:tcW w:w="1778" w:type="pct"/>
            <w:shd w:val="clear" w:color="auto" w:fill="auto"/>
            <w:hideMark/>
          </w:tcPr>
          <w:p w14:paraId="7E7B3C45" w14:textId="1E51C2A4" w:rsidR="0031339B" w:rsidRPr="005B4529" w:rsidRDefault="00962495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8E1FC28" w14:textId="26AF400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B40473A" w14:textId="6093349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4210DE5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3D6DC8B" w14:textId="2C632F7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4D796AA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683711D3" w14:textId="1473FEA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7DBBCD3F" w14:textId="43672D0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TI-819</w:t>
            </w:r>
          </w:p>
        </w:tc>
        <w:tc>
          <w:tcPr>
            <w:tcW w:w="1778" w:type="pct"/>
            <w:shd w:val="clear" w:color="auto" w:fill="auto"/>
            <w:hideMark/>
          </w:tcPr>
          <w:p w14:paraId="3468AFD4" w14:textId="0EA535A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A5474B2" w14:textId="1F44755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E2D362C" w14:textId="650D983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69CD082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BF9686A" w14:textId="331EFB5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A279D85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3FE32D4C" w14:textId="40FE443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3CD2F0A0" w14:textId="23B3B2E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TI-856</w:t>
            </w:r>
          </w:p>
        </w:tc>
        <w:tc>
          <w:tcPr>
            <w:tcW w:w="1778" w:type="pct"/>
            <w:shd w:val="clear" w:color="auto" w:fill="auto"/>
            <w:hideMark/>
          </w:tcPr>
          <w:p w14:paraId="66DE268B" w14:textId="1A0E68F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5958817" w14:textId="53D0FC1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EA11B6D" w14:textId="6492BBD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8C8329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7842123" w14:textId="08F7E2E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2F7E572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7F2FFB5A" w14:textId="758B8DC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2B2A4D49" w14:textId="094D8D3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o 65-6570</w:t>
            </w:r>
          </w:p>
        </w:tc>
        <w:tc>
          <w:tcPr>
            <w:tcW w:w="1778" w:type="pct"/>
            <w:shd w:val="clear" w:color="auto" w:fill="auto"/>
            <w:hideMark/>
          </w:tcPr>
          <w:p w14:paraId="76EDEEBB" w14:textId="3CC2846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C3CE6A4" w14:textId="7C48993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xmYWNpbmk8L0F1dGhvcj48WWVhcj4yMDE1PC9ZZWFy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xmYWNpbmk8L0F1dGhvcj48WWVhcj4yMDE1PC9ZZWFy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0AC3A19" w14:textId="776922F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757E70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5A5D886" w14:textId="2349F56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67061CC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71597B0E" w14:textId="05CAF40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0064B624" w14:textId="6ECAB39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ebranopadol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64E2926B" w14:textId="1AF296E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76FC556" w14:textId="0939897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aXp6aTwvQXV0aG9yPjxZZWFyPjIwMTY8L1llYXI+PFJl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aXp6aTwvQXV0aG9yPjxZZWFyPjIwMTY8L1llYXI+PFJl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F733066" w14:textId="35F2391A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60BED76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A3D6FA7" w14:textId="3247C2E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F137B4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7D443FB3" w14:textId="5601217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2DF2D81F" w14:textId="10D2AD0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PR1M97</w:t>
            </w:r>
          </w:p>
        </w:tc>
        <w:tc>
          <w:tcPr>
            <w:tcW w:w="1778" w:type="pct"/>
            <w:shd w:val="clear" w:color="auto" w:fill="auto"/>
            <w:hideMark/>
          </w:tcPr>
          <w:p w14:paraId="5F03B584" w14:textId="34C6087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8857184" w14:textId="56BDFA6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vPC9BdXRob3I+PFllYXI+MjAyMDwvWWVhcj48UmVj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vPC9BdXRob3I+PFllYXI+MjAyMDwvWWVhcj48UmVj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C892ED1" w14:textId="22608AF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6AFA00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1147718" w14:textId="12A1726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teinase-activate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929BCD9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R2</w:t>
            </w:r>
          </w:p>
        </w:tc>
        <w:tc>
          <w:tcPr>
            <w:tcW w:w="457" w:type="pct"/>
            <w:shd w:val="clear" w:color="auto" w:fill="auto"/>
          </w:tcPr>
          <w:p w14:paraId="21875548" w14:textId="5852DC8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R2</w:t>
            </w:r>
          </w:p>
        </w:tc>
        <w:tc>
          <w:tcPr>
            <w:tcW w:w="812" w:type="pct"/>
            <w:shd w:val="clear" w:color="auto" w:fill="auto"/>
            <w:hideMark/>
          </w:tcPr>
          <w:p w14:paraId="713E7E3C" w14:textId="3E4CC0A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LAAAA-amide</w:t>
            </w:r>
          </w:p>
        </w:tc>
        <w:tc>
          <w:tcPr>
            <w:tcW w:w="1778" w:type="pct"/>
            <w:shd w:val="clear" w:color="auto" w:fill="auto"/>
            <w:hideMark/>
          </w:tcPr>
          <w:p w14:paraId="19BE0898" w14:textId="2E2D07E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pERK1/2 over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6CC0713C" w14:textId="5604253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ollenberg&lt;/Author&gt;&lt;Year&gt;2014&lt;/Year&gt;&lt;RecNum&gt;381&lt;/RecNum&gt;&lt;DisplayText&gt;&lt;style face="superscript"&gt;[163]&lt;/style&gt;&lt;/DisplayText&gt;&lt;record&gt;&lt;rec-number&gt;381&lt;/rec-number&gt;&lt;foreign-keys&gt;&lt;key app="EN" db-id="rwxx0xz2ifzazme0927v0vvc5ftxrwzr0pxe" timestamp="1724047943"&gt;381&lt;/key&gt;&lt;/foreign-keys&gt;&lt;ref-type name="Journal Article"&gt;17&lt;/ref-type&gt;&lt;contributors&gt;&lt;authors&gt;&lt;author&gt;Hollenberg, M. D.&lt;/author&gt;&lt;author&gt;Mihara, K.&lt;/author&gt;&lt;author&gt;Polley, D.&lt;/author&gt;&lt;author&gt;Suen, J. Y.&lt;/author&gt;&lt;author&gt;Han, A.&lt;/author&gt;&lt;author&gt;Fairlie, D. P.&lt;/author&gt;&lt;author&gt;Ramachandran, R.&lt;/author&gt;&lt;/authors&gt;&lt;/contributors&gt;&lt;titles&gt;&lt;title&gt;Biased signalling and proteinase-activated receptors (PARs): targeting inflammatory disease&lt;/title&gt;&lt;secondary-title&gt;British Journal of Pharmacology&lt;/secondary-title&gt;&lt;/titles&gt;&lt;periodical&gt;&lt;full-title&gt;British Journal of Pharmacology&lt;/full-title&gt;&lt;/periodical&gt;&lt;pages&gt;1180-1194&lt;/pages&gt;&lt;volume&gt;171&lt;/volume&gt;&lt;number&gt;5&lt;/number&gt;&lt;dates&gt;&lt;year&gt;2014&lt;/year&gt;&lt;pub-dates&gt;&lt;date&gt;Mar&lt;/date&gt;&lt;/pub-dates&gt;&lt;/dates&gt;&lt;isbn&gt;0007-1188&lt;/isbn&gt;&lt;accession-num&gt;WOS:000331909700010&lt;/accession-num&gt;&lt;work-type&gt;Review&lt;/work-type&gt;&lt;urls&gt;&lt;related-urls&gt;&lt;url&gt;&lt;style face="underline" font="default" size="100%"&gt;&amp;lt;Go to ISI&amp;gt;://WOS:000331909700010&lt;/style&gt;&lt;/url&gt;&lt;/related-urls&gt;&lt;/urls&gt;&lt;electronic-resource-num&gt;10.1111/bph.12544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E779278" w14:textId="2DC4F18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CC01C3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5D5F505" w14:textId="2A9B23F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teinase-activate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C25ACA4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R2</w:t>
            </w:r>
          </w:p>
        </w:tc>
        <w:tc>
          <w:tcPr>
            <w:tcW w:w="457" w:type="pct"/>
            <w:shd w:val="clear" w:color="auto" w:fill="auto"/>
          </w:tcPr>
          <w:p w14:paraId="19A842B9" w14:textId="7DE26E8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R2</w:t>
            </w:r>
          </w:p>
        </w:tc>
        <w:tc>
          <w:tcPr>
            <w:tcW w:w="812" w:type="pct"/>
            <w:shd w:val="clear" w:color="auto" w:fill="auto"/>
            <w:hideMark/>
          </w:tcPr>
          <w:p w14:paraId="0C5CD1AB" w14:textId="5FDF6EB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B88</w:t>
            </w:r>
          </w:p>
        </w:tc>
        <w:tc>
          <w:tcPr>
            <w:tcW w:w="1778" w:type="pct"/>
            <w:shd w:val="clear" w:color="auto" w:fill="auto"/>
            <w:hideMark/>
          </w:tcPr>
          <w:p w14:paraId="7C0B1269" w14:textId="76240FB9" w:rsidR="0031339B" w:rsidRPr="005B4529" w:rsidRDefault="00A40364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G</w:t>
            </w:r>
            <w:r w:rsidRPr="005B4529">
              <w:rPr>
                <w:rFonts w:ascii="Times New Roman" w:eastAsia="等线" w:hAnsi="Times New Roman" w:hint="eastAsia"/>
                <w:color w:val="auto"/>
                <w:kern w:val="0"/>
                <w:sz w:val="18"/>
                <w:szCs w:val="18"/>
                <w:vertAlign w:val="subscript"/>
              </w:rPr>
              <w:t>i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-protein</w:t>
            </w:r>
            <w:r w:rsidRPr="005B4529">
              <w:rPr>
                <w:rFonts w:ascii="Times New Roman" w:eastAsia="等线" w:hAnsi="Times New Roman" w:hint="eastAsia"/>
                <w:color w:val="auto"/>
                <w:kern w:val="0"/>
                <w:sz w:val="18"/>
                <w:szCs w:val="18"/>
              </w:rPr>
              <w:t xml:space="preserve">, 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G</w:t>
            </w:r>
            <w:r w:rsidRPr="005B4529">
              <w:rPr>
                <w:rFonts w:ascii="Times New Roman" w:eastAsia="等线" w:hAnsi="Times New Roman" w:hint="eastAsia"/>
                <w:color w:val="auto"/>
                <w:kern w:val="0"/>
                <w:sz w:val="18"/>
                <w:szCs w:val="18"/>
                <w:vertAlign w:val="subscript"/>
              </w:rPr>
              <w:t>12/13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-protein</w:t>
            </w:r>
            <w:r w:rsidRPr="005B4529">
              <w:rPr>
                <w:rFonts w:ascii="Times New Roman" w:eastAsia="等线" w:hAnsi="Times New Roman" w:hint="eastAsia"/>
                <w:color w:val="auto"/>
                <w:kern w:val="0"/>
                <w:sz w:val="18"/>
                <w:szCs w:val="18"/>
              </w:rPr>
              <w:t xml:space="preserve"> and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 xml:space="preserve"> pERK1/2</w:t>
            </w:r>
            <w:r w:rsidRPr="005B4529">
              <w:rPr>
                <w:rFonts w:ascii="Times New Roman" w:eastAsia="等线" w:hAnsi="Times New Roman" w:hint="eastAsia"/>
                <w:color w:val="auto"/>
                <w:kern w:val="0"/>
                <w:sz w:val="18"/>
                <w:szCs w:val="18"/>
              </w:rPr>
              <w:t xml:space="preserve"> over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 xml:space="preserve"> </w:t>
            </w:r>
            <w:proofErr w:type="spellStart"/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G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  <w:vertAlign w:val="subscript"/>
              </w:rPr>
              <w:t>q</w:t>
            </w:r>
            <w:proofErr w:type="spellEnd"/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7727CB7" w14:textId="0E1164E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WVuPC9BdXRob3I+PFllYXI+MjAxNDwvWWVhcj48UmVj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WVuPC9BdXRob3I+PFllYXI+MjAxNDwvWWVhcj48UmVj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0875B00" w14:textId="7E276CE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9B6AB9C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C3B0B57" w14:textId="11064CA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teinase-activate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02EEB4A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R2</w:t>
            </w:r>
          </w:p>
        </w:tc>
        <w:tc>
          <w:tcPr>
            <w:tcW w:w="457" w:type="pct"/>
            <w:shd w:val="clear" w:color="auto" w:fill="auto"/>
          </w:tcPr>
          <w:p w14:paraId="1416005D" w14:textId="72B7CC5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R2</w:t>
            </w:r>
          </w:p>
        </w:tc>
        <w:tc>
          <w:tcPr>
            <w:tcW w:w="812" w:type="pct"/>
            <w:shd w:val="clear" w:color="auto" w:fill="auto"/>
            <w:hideMark/>
          </w:tcPr>
          <w:p w14:paraId="730531D3" w14:textId="6714628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thepsin S</w:t>
            </w:r>
          </w:p>
        </w:tc>
        <w:tc>
          <w:tcPr>
            <w:tcW w:w="1778" w:type="pct"/>
            <w:shd w:val="clear" w:color="auto" w:fill="auto"/>
            <w:hideMark/>
          </w:tcPr>
          <w:p w14:paraId="791D312D" w14:textId="1095A92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98A57B3" w14:textId="237A0E6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vPC9BdXRob3I+PFllYXI+MjAxNDwvWWVhcj48UmVj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vPC9BdXRob3I+PFllYXI+MjAxNDwvWWVhcj48UmVj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65A5BB8" w14:textId="5B53504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5F611C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3BAD6EF" w14:textId="2FE2417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elax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family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D450AF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XFP1</w:t>
            </w:r>
          </w:p>
        </w:tc>
        <w:tc>
          <w:tcPr>
            <w:tcW w:w="457" w:type="pct"/>
            <w:shd w:val="clear" w:color="auto" w:fill="auto"/>
          </w:tcPr>
          <w:p w14:paraId="6AA3B9DD" w14:textId="7D1FF32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XFP1</w:t>
            </w:r>
          </w:p>
        </w:tc>
        <w:tc>
          <w:tcPr>
            <w:tcW w:w="812" w:type="pct"/>
            <w:shd w:val="clear" w:color="auto" w:fill="auto"/>
            <w:hideMark/>
          </w:tcPr>
          <w:p w14:paraId="59283CD0" w14:textId="2B189F4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L290</w:t>
            </w:r>
          </w:p>
        </w:tc>
        <w:tc>
          <w:tcPr>
            <w:tcW w:w="1778" w:type="pct"/>
            <w:shd w:val="clear" w:color="auto" w:fill="auto"/>
            <w:hideMark/>
          </w:tcPr>
          <w:p w14:paraId="760CF168" w14:textId="36E5CF5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cGMP </w:t>
            </w:r>
            <w:r w:rsidR="006A7BB3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</w:rPr>
              <w:t>an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cAMP accumulation </w:t>
            </w:r>
            <w:r w:rsidR="001E69DB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</w:rPr>
              <w:t>o</w:t>
            </w:r>
            <w:r w:rsidR="006A7BB3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</w:rPr>
              <w:t>ver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pERK1/2</w:t>
            </w:r>
          </w:p>
        </w:tc>
        <w:tc>
          <w:tcPr>
            <w:tcW w:w="582" w:type="pct"/>
            <w:shd w:val="clear" w:color="auto" w:fill="auto"/>
          </w:tcPr>
          <w:p w14:paraId="263AD2D6" w14:textId="67066AA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b2NhbjwvQXV0aG9yPjxZZWFyPjIwMTc8L1llYXI+PFJl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b2NhbjwvQXV0aG9yPjxZZWFyPjIwMTc8L1llYXI+PFJl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6B91B42" w14:textId="39B733E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3CFC212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37D8221" w14:textId="1C14C4D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elax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family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0F5EF20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L3R1</w:t>
            </w:r>
          </w:p>
        </w:tc>
        <w:tc>
          <w:tcPr>
            <w:tcW w:w="457" w:type="pct"/>
            <w:shd w:val="clear" w:color="auto" w:fill="auto"/>
          </w:tcPr>
          <w:p w14:paraId="72A12929" w14:textId="5406413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05E36EE1" w14:textId="261E474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2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elaxi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61A873F8" w14:textId="04AD1C3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ctivator protein (AP)-1 over pERK1/2 and cAMP inhibition  </w:t>
            </w:r>
          </w:p>
        </w:tc>
        <w:tc>
          <w:tcPr>
            <w:tcW w:w="582" w:type="pct"/>
            <w:shd w:val="clear" w:color="auto" w:fill="auto"/>
          </w:tcPr>
          <w:p w14:paraId="445029A5" w14:textId="0A740C3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2YW4gZGVyIFdlc3RodWl6ZW48L0F1dGhvcj48WWVhcj4y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2YW4gZGVyIFdlc3RodWl6ZW48L0F1dGhvcj48WWVhcj4y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AFCA1EF" w14:textId="525A864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D75225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4657913C" w14:textId="34550A3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chykin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86B97F8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K1R</w:t>
            </w:r>
          </w:p>
        </w:tc>
        <w:tc>
          <w:tcPr>
            <w:tcW w:w="457" w:type="pct"/>
            <w:shd w:val="clear" w:color="auto" w:fill="auto"/>
          </w:tcPr>
          <w:p w14:paraId="586E7424" w14:textId="4B2E3FA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2B1D185" w14:textId="2BB4F6D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P6-11</w:t>
            </w:r>
          </w:p>
        </w:tc>
        <w:tc>
          <w:tcPr>
            <w:tcW w:w="1778" w:type="pct"/>
            <w:shd w:val="clear" w:color="auto" w:fill="auto"/>
            <w:hideMark/>
          </w:tcPr>
          <w:p w14:paraId="3E7239F9" w14:textId="4BA3FFA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75DDCB0C" w14:textId="69FA1BC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IYXJyaXM8L0F1dGhvcj48WWVhcj4yMDIyPC9ZZWFyPjxS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IYXJyaXM8L0F1dGhvcj48WWVhcj4yMDIyPC9ZZWFyPjxS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7C3F2BA" w14:textId="28E3B04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40F6D09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5F02FDD" w14:textId="75FA72B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otens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A691BFC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2R</w:t>
            </w:r>
          </w:p>
        </w:tc>
        <w:tc>
          <w:tcPr>
            <w:tcW w:w="457" w:type="pct"/>
            <w:shd w:val="clear" w:color="auto" w:fill="auto"/>
          </w:tcPr>
          <w:p w14:paraId="5BF72DEE" w14:textId="71EB0D1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1D635F33" w14:textId="2CF206A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[Orn8]UII</w:t>
            </w:r>
          </w:p>
        </w:tc>
        <w:tc>
          <w:tcPr>
            <w:tcW w:w="1778" w:type="pct"/>
            <w:shd w:val="clear" w:color="auto" w:fill="auto"/>
            <w:hideMark/>
          </w:tcPr>
          <w:p w14:paraId="4AED8DD9" w14:textId="37AE525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1EE1B36" w14:textId="3EC5222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sZTwvQXV0aG9yPjxZZWFyPjIwMTQ8L1llYXI+PFJl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sZTwvQXV0aG9yPjxZZWFyPjIwMTQ8L1llYXI+PFJl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35974F2" w14:textId="6696BFC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F83F55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343BC0F" w14:textId="7ED6BFA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otens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8927A45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2R</w:t>
            </w:r>
          </w:p>
        </w:tc>
        <w:tc>
          <w:tcPr>
            <w:tcW w:w="457" w:type="pct"/>
            <w:shd w:val="clear" w:color="auto" w:fill="auto"/>
          </w:tcPr>
          <w:p w14:paraId="76D49F86" w14:textId="2566400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6697557" w14:textId="34A9F2C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[Orn5]URP</w:t>
            </w:r>
          </w:p>
        </w:tc>
        <w:tc>
          <w:tcPr>
            <w:tcW w:w="1778" w:type="pct"/>
            <w:shd w:val="clear" w:color="auto" w:fill="auto"/>
            <w:hideMark/>
          </w:tcPr>
          <w:p w14:paraId="34C5556F" w14:textId="44A2250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0483B57" w14:textId="231EEC0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sZTwvQXV0aG9yPjxZZWFyPjIwMTQ8L1llYXI+PFJl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sZTwvQXV0aG9yPjxZZWFyPjIwMTQ8L1llYXI+PFJl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0133D46" w14:textId="2E1950B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76D167E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9E83F5B" w14:textId="5466D10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otens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DD35EED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2R</w:t>
            </w:r>
          </w:p>
        </w:tc>
        <w:tc>
          <w:tcPr>
            <w:tcW w:w="457" w:type="pct"/>
            <w:shd w:val="clear" w:color="auto" w:fill="auto"/>
          </w:tcPr>
          <w:p w14:paraId="4767A04C" w14:textId="4C76B45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0ED6DE8" w14:textId="55F8DDF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antide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4F1033AC" w14:textId="2FE3FF3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C3A9410" w14:textId="17A9F6F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sZTwvQXV0aG9yPjxZZWFyPjIwMTQ8L1llYXI+PFJl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sZTwvQXV0aG9yPjxZZWFyPjIwMTQ8L1llYXI+PFJl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34DFE3D" w14:textId="0E4EEEE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CD41874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D2278B4" w14:textId="7F048E4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asopressin/oxytoc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E7D55CD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2R</w:t>
            </w:r>
          </w:p>
        </w:tc>
        <w:tc>
          <w:tcPr>
            <w:tcW w:w="457" w:type="pct"/>
            <w:shd w:val="clear" w:color="auto" w:fill="auto"/>
          </w:tcPr>
          <w:p w14:paraId="7F1D636F" w14:textId="3C41B248" w:rsidR="0031339B" w:rsidRPr="005B4529" w:rsidRDefault="00BE5A1F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39516D18" w14:textId="6D7D687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F14</w:t>
            </w:r>
          </w:p>
        </w:tc>
        <w:tc>
          <w:tcPr>
            <w:tcW w:w="1778" w:type="pct"/>
            <w:shd w:val="clear" w:color="auto" w:fill="auto"/>
            <w:hideMark/>
          </w:tcPr>
          <w:p w14:paraId="500CFB55" w14:textId="1EFBE9C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52FB32B" w14:textId="0A9BE59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YWhtZWg8L0F1dGhvcj48WWVhcj4yMDEyPC9ZZWFyPjxS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YWhtZWg8L0F1dGhvcj48WWVhcj4yMDEyPC9ZZWFyPjxS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1D29478" w14:textId="11F9224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8616E8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21F4280" w14:textId="1FBB1D5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asopressin/oxytoc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4470843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2R</w:t>
            </w:r>
          </w:p>
        </w:tc>
        <w:tc>
          <w:tcPr>
            <w:tcW w:w="457" w:type="pct"/>
            <w:shd w:val="clear" w:color="auto" w:fill="auto"/>
          </w:tcPr>
          <w:p w14:paraId="393FD499" w14:textId="4F62C9BF" w:rsidR="0031339B" w:rsidRPr="005B4529" w:rsidRDefault="00BE5A1F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0414AB11" w14:textId="257CA12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SR121463 </w:t>
            </w:r>
          </w:p>
        </w:tc>
        <w:tc>
          <w:tcPr>
            <w:tcW w:w="1778" w:type="pct"/>
            <w:shd w:val="clear" w:color="auto" w:fill="auto"/>
            <w:hideMark/>
          </w:tcPr>
          <w:p w14:paraId="6A40AEE0" w14:textId="661141F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DA4FDB3" w14:textId="4316D66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YWhtZWg8L0F1dGhvcj48WWVhcj4yMDEyPC9ZZWFyPjxS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YWhtZWg8L0F1dGhvcj48WWVhcj4yMDEyPC9ZZWFyPjxS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E2E9108" w14:textId="5DA571D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A24715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968F2A" w14:textId="7CDA9F7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asopressin/oxytoc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8FF3AB8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2R</w:t>
            </w:r>
          </w:p>
        </w:tc>
        <w:tc>
          <w:tcPr>
            <w:tcW w:w="457" w:type="pct"/>
            <w:shd w:val="clear" w:color="auto" w:fill="auto"/>
          </w:tcPr>
          <w:p w14:paraId="068111D0" w14:textId="652C8799" w:rsidR="0031339B" w:rsidRPr="005B4529" w:rsidRDefault="00BE5A1F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27C4D15" w14:textId="60CBD39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I8-arachnotocin </w:t>
            </w:r>
          </w:p>
        </w:tc>
        <w:tc>
          <w:tcPr>
            <w:tcW w:w="1778" w:type="pct"/>
            <w:shd w:val="clear" w:color="auto" w:fill="auto"/>
            <w:hideMark/>
          </w:tcPr>
          <w:p w14:paraId="7C7A06C9" w14:textId="4E18789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F0C9587" w14:textId="5561E31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dWVycmF1ZXI8L0F1dGhvcj48WWVhcj4yMDE5PC9ZZWFy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dWVycmF1ZXI8L0F1dGhvcj48WWVhcj4yMDE5PC9ZZWFy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B5786F1" w14:textId="10D128C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5A23F9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B7EB16D" w14:textId="131C2F9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asopressin/oxytoc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6699469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XYR</w:t>
            </w:r>
          </w:p>
        </w:tc>
        <w:tc>
          <w:tcPr>
            <w:tcW w:w="457" w:type="pct"/>
            <w:shd w:val="clear" w:color="auto" w:fill="auto"/>
          </w:tcPr>
          <w:p w14:paraId="1296BAD0" w14:textId="1810464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XYR</w:t>
            </w:r>
          </w:p>
        </w:tc>
        <w:tc>
          <w:tcPr>
            <w:tcW w:w="812" w:type="pct"/>
            <w:shd w:val="clear" w:color="auto" w:fill="auto"/>
            <w:hideMark/>
          </w:tcPr>
          <w:p w14:paraId="4B6F7D0D" w14:textId="209516C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osiba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3E23E64F" w14:textId="79DDA6E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4315E768" w14:textId="59EF1AB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eversi&lt;/Author&gt;&lt;Year&gt;2005&lt;/Year&gt;&lt;RecNum&gt;147&lt;/RecNum&gt;&lt;DisplayText&gt;&lt;style face="superscript"&gt;[172]&lt;/style&gt;&lt;/DisplayText&gt;&lt;record&gt;&lt;rec-number&gt;147&lt;/rec-number&gt;&lt;foreign-keys&gt;&lt;key app="EN" db-id="rwxx0xz2ifzazme0927v0vvc5ftxrwzr0pxe" timestamp="1723817813"&gt;147&lt;/key&gt;&lt;key app="ENWeb" db-id=""&gt;0&lt;/key&gt;&lt;/foreign-keys&gt;&lt;ref-type name="Journal Article"&gt;17&lt;/ref-type&gt;&lt;contributors&gt;&lt;authors&gt;&lt;author&gt;Reversi, A.&lt;/author&gt;&lt;author&gt;Rimoldi, V.&lt;/author&gt;&lt;author&gt;Marrocco, T.&lt;/author&gt;&lt;author&gt;Cassoni, P.&lt;/author&gt;&lt;author&gt;Bussolati, G.&lt;/author&gt;&lt;author&gt;Parenti, M.&lt;/author&gt;&lt;author&gt;Chini, B.&lt;/author&gt;&lt;/authors&gt;&lt;/contributors&gt;&lt;auth-address&gt;Consiglio Nazionale delle Ricerche (CNR) Institute of Neuroscience, Cellular and Molecular Pharmacology Section, 20129 Milan.&lt;/auth-address&gt;&lt;titles&gt;&lt;title&gt;The oxytocin receptor antagonist atosiban inhibits cell growth via a &amp;quot;biased agonist&amp;quot; mechanism&lt;/title&gt;&lt;secondary-title&gt;Journal of Biological Chemistry&lt;/secondary-title&gt;&lt;/titles&gt;&lt;periodical&gt;&lt;full-title&gt;Journal of Biological Chemistry&lt;/full-title&gt;&lt;/periodical&gt;&lt;pages&gt;16311-8&lt;/pages&gt;&lt;volume&gt;280&lt;/volume&gt;&lt;number&gt;16&lt;/number&gt;&lt;edition&gt;2005/02/12&lt;/edition&gt;&lt;keywords&gt;&lt;keyword&gt;Cell Proliferation/*drug effects&lt;/keyword&gt;&lt;keyword&gt;Gene Transfer Techniques&lt;/keyword&gt;&lt;keyword&gt;Humans&lt;/keyword&gt;&lt;keyword&gt;Receptors, Oxytocin/*antagonists &amp;amp; inhibitors/genetics&lt;/keyword&gt;&lt;keyword&gt;Time Factors&lt;/keyword&gt;&lt;keyword&gt;Tritium&lt;/keyword&gt;&lt;keyword&gt;Vasotocin/*analogs &amp;amp; derivatives/*pharmacology&lt;/keyword&gt;&lt;/keywords&gt;&lt;dates&gt;&lt;year&gt;2005&lt;/year&gt;&lt;pub-dates&gt;&lt;date&gt;Apr 22&lt;/date&gt;&lt;/pub-dates&gt;&lt;/dates&gt;&lt;isbn&gt;0021-9258 (Print)&amp;#xD;0021-9258 (Linking)&lt;/isbn&gt;&lt;accession-num&gt;15705593&lt;/accession-num&gt;&lt;urls&gt;&lt;related-urls&gt;&lt;url&gt;https://www.ncbi.nlm.nih.gov/pubmed/15705593&lt;/url&gt;&lt;/related-urls&gt;&lt;/urls&gt;&lt;electronic-resource-num&gt;10.1074/jbc.M40994520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87FAFF4" w14:textId="3A5B527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E3E93E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7E09A71" w14:textId="0C22CDD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91DB41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1</w:t>
            </w:r>
          </w:p>
        </w:tc>
        <w:tc>
          <w:tcPr>
            <w:tcW w:w="457" w:type="pct"/>
            <w:shd w:val="clear" w:color="auto" w:fill="auto"/>
          </w:tcPr>
          <w:p w14:paraId="265D14CB" w14:textId="63293B9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3C9556B5" w14:textId="3B89891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CL15 (28–92) </w:t>
            </w:r>
          </w:p>
        </w:tc>
        <w:tc>
          <w:tcPr>
            <w:tcW w:w="1778" w:type="pct"/>
            <w:shd w:val="clear" w:color="auto" w:fill="auto"/>
            <w:hideMark/>
          </w:tcPr>
          <w:p w14:paraId="66FDC856" w14:textId="36B5520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5C770587" w14:textId="182275E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EAD0F78" w14:textId="5D1C00A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018D5E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58DE38D" w14:textId="31BD01F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F5F961A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1</w:t>
            </w:r>
          </w:p>
        </w:tc>
        <w:tc>
          <w:tcPr>
            <w:tcW w:w="457" w:type="pct"/>
            <w:shd w:val="clear" w:color="auto" w:fill="auto"/>
          </w:tcPr>
          <w:p w14:paraId="261AD1E3" w14:textId="3FE1291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10E4347" w14:textId="5BF376A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CL15 (29–92) </w:t>
            </w:r>
          </w:p>
        </w:tc>
        <w:tc>
          <w:tcPr>
            <w:tcW w:w="1778" w:type="pct"/>
            <w:shd w:val="clear" w:color="auto" w:fill="auto"/>
            <w:hideMark/>
          </w:tcPr>
          <w:p w14:paraId="225F45FE" w14:textId="1BAA496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651129B" w14:textId="032D075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29008BE" w14:textId="3F43904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CE664B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0374B0E" w14:textId="459915C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4473778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1</w:t>
            </w:r>
          </w:p>
        </w:tc>
        <w:tc>
          <w:tcPr>
            <w:tcW w:w="457" w:type="pct"/>
            <w:shd w:val="clear" w:color="auto" w:fill="auto"/>
          </w:tcPr>
          <w:p w14:paraId="11A2D83C" w14:textId="369D8F5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B27D932" w14:textId="6DF2AB4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CL15 (30–92) </w:t>
            </w:r>
          </w:p>
        </w:tc>
        <w:tc>
          <w:tcPr>
            <w:tcW w:w="1778" w:type="pct"/>
            <w:shd w:val="clear" w:color="auto" w:fill="auto"/>
            <w:hideMark/>
          </w:tcPr>
          <w:p w14:paraId="5A2B8D5C" w14:textId="6ECFF4A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E032167" w14:textId="51F871E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14C186D" w14:textId="792540E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2677CA2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AAC1BB1" w14:textId="4DB1A08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7AF37C1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1</w:t>
            </w:r>
          </w:p>
        </w:tc>
        <w:tc>
          <w:tcPr>
            <w:tcW w:w="457" w:type="pct"/>
            <w:shd w:val="clear" w:color="auto" w:fill="auto"/>
          </w:tcPr>
          <w:p w14:paraId="63C33D69" w14:textId="55904EC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17FADAE1" w14:textId="2F4E23E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L15 (31–92)</w:t>
            </w:r>
          </w:p>
        </w:tc>
        <w:tc>
          <w:tcPr>
            <w:tcW w:w="1778" w:type="pct"/>
            <w:shd w:val="clear" w:color="auto" w:fill="auto"/>
            <w:hideMark/>
          </w:tcPr>
          <w:p w14:paraId="1158706B" w14:textId="2868653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25390CD5" w14:textId="05709F2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18393A8" w14:textId="18AE128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8F3CB2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F51C4F9" w14:textId="472531C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FE40D9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1</w:t>
            </w:r>
          </w:p>
        </w:tc>
        <w:tc>
          <w:tcPr>
            <w:tcW w:w="457" w:type="pct"/>
            <w:shd w:val="clear" w:color="auto" w:fill="auto"/>
          </w:tcPr>
          <w:p w14:paraId="322E2B5F" w14:textId="1C29EF4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2B0AAE1C" w14:textId="5417DAB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L15 (26–92)</w:t>
            </w:r>
          </w:p>
        </w:tc>
        <w:tc>
          <w:tcPr>
            <w:tcW w:w="1778" w:type="pct"/>
            <w:shd w:val="clear" w:color="auto" w:fill="auto"/>
            <w:hideMark/>
          </w:tcPr>
          <w:p w14:paraId="66CBA89E" w14:textId="0E37134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6909CC5C" w14:textId="5BF2BF9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3C5BDD2" w14:textId="37F1E74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6F9B0EC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FC47C07" w14:textId="3BC6716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FD71D3D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5</w:t>
            </w:r>
          </w:p>
        </w:tc>
        <w:tc>
          <w:tcPr>
            <w:tcW w:w="457" w:type="pct"/>
            <w:shd w:val="clear" w:color="auto" w:fill="auto"/>
          </w:tcPr>
          <w:p w14:paraId="05D8C18D" w14:textId="0FCDFE6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5A89A15F" w14:textId="3042984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J113863</w:t>
            </w:r>
          </w:p>
        </w:tc>
        <w:tc>
          <w:tcPr>
            <w:tcW w:w="1778" w:type="pct"/>
            <w:shd w:val="clear" w:color="auto" w:fill="auto"/>
            <w:hideMark/>
          </w:tcPr>
          <w:p w14:paraId="5A43260C" w14:textId="73B595C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nd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564239F3" w14:textId="77FF14D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3JiaXNpZXI8L0F1dGhvcj48WWVhcj4yMDE3PC9ZZWFy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3JiaXNpZXI8L0F1dGhvcj48WWVhcj4yMDE3PC9ZZWFy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2201A43" w14:textId="45B6111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256806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40FDCB4" w14:textId="7405172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F92E72B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5</w:t>
            </w:r>
          </w:p>
        </w:tc>
        <w:tc>
          <w:tcPr>
            <w:tcW w:w="457" w:type="pct"/>
            <w:shd w:val="clear" w:color="auto" w:fill="auto"/>
          </w:tcPr>
          <w:p w14:paraId="16AD87B0" w14:textId="708600F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1BB272C" w14:textId="6785E4F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5P12-RANTES </w:t>
            </w:r>
          </w:p>
        </w:tc>
        <w:tc>
          <w:tcPr>
            <w:tcW w:w="1778" w:type="pct"/>
            <w:shd w:val="clear" w:color="auto" w:fill="auto"/>
            <w:hideMark/>
          </w:tcPr>
          <w:p w14:paraId="4BD3928A" w14:textId="3FA2475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74BA9C2F" w14:textId="750419D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orenzen&lt;/Author&gt;&lt;Year&gt;2018&lt;/Year&gt;&lt;RecNum&gt;388&lt;/RecNum&gt;&lt;DisplayText&gt;&lt;style face="superscript"&gt;[175]&lt;/style&gt;&lt;/DisplayText&gt;&lt;record&gt;&lt;rec-number&gt;388&lt;/rec-number&gt;&lt;foreign-keys&gt;&lt;key app="EN" db-id="rwxx0xz2ifzazme0927v0vvc5ftxrwzr0pxe" timestamp="1724048841"&gt;388&lt;/key&gt;&lt;/foreign-keys&gt;&lt;ref-type name="Journal Article"&gt;17&lt;/ref-type&gt;&lt;contributors&gt;&lt;authors&gt;&lt;author&gt;Lorenzen, Emily&lt;/author&gt;&lt;author&gt;Ceraudo, Emilie&lt;/author&gt;&lt;author&gt;Berchiche, Yamina A.&lt;/author&gt;&lt;author&gt;Rico, Carlos A.&lt;/author&gt;&lt;author&gt;Furstenberg, Alexandre&lt;/author&gt;&lt;author&gt;Sakmar, Thomas P.&lt;/author&gt;&lt;author&gt;Huber, Thomas&lt;/author&gt;&lt;/authors&gt;&lt;/contributors&gt;&lt;titles&gt;&lt;title&gt;G protein subtype-specific signaling bias in a series of CCR5 chemokine analogs&lt;/title&gt;&lt;secondary-title&gt;Science Signaling&lt;/secondary-title&gt;&lt;/titles&gt;&lt;periodical&gt;&lt;full-title&gt;Science Signaling&lt;/full-title&gt;&lt;/periodical&gt;&lt;volume&gt;11&lt;/volume&gt;&lt;number&gt;552&lt;/number&gt;&lt;dates&gt;&lt;year&gt;2018&lt;/year&gt;&lt;pub-dates&gt;&lt;date&gt;Oct 16&lt;/date&gt;&lt;/pub-dates&gt;&lt;/dates&gt;&lt;isbn&gt;1945-0877&lt;/isbn&gt;&lt;accession-num&gt;WOS:000447434100002&lt;/accession-num&gt;&lt;work-type&gt;Article&lt;/work-type&gt;&lt;urls&gt;&lt;related-urls&gt;&lt;url&gt;&lt;style face="underline" font="default" size="100%"&gt;&amp;lt;Go to ISI&amp;gt;://WOS:000447434100002&lt;/style&gt;&lt;/url&gt;&lt;/related-urls&gt;&lt;/urls&gt;&lt;custom7&gt;eaao6152&lt;/custom7&gt;&lt;electronic-resource-num&gt;10.1126/scisignal.aao615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76BB89D" w14:textId="3606A87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1151CF0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49C42C5" w14:textId="4B88905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9BA75E1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5</w:t>
            </w:r>
          </w:p>
        </w:tc>
        <w:tc>
          <w:tcPr>
            <w:tcW w:w="457" w:type="pct"/>
            <w:shd w:val="clear" w:color="auto" w:fill="auto"/>
          </w:tcPr>
          <w:p w14:paraId="6A7A89A0" w14:textId="5FDF518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1490B62" w14:textId="1A3B280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P14-RANTES</w:t>
            </w:r>
          </w:p>
        </w:tc>
        <w:tc>
          <w:tcPr>
            <w:tcW w:w="1778" w:type="pct"/>
            <w:shd w:val="clear" w:color="auto" w:fill="auto"/>
            <w:hideMark/>
          </w:tcPr>
          <w:p w14:paraId="2681E4C5" w14:textId="38A1EED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3878CA26" w14:textId="266651D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orenzen&lt;/Author&gt;&lt;Year&gt;2018&lt;/Year&gt;&lt;RecNum&gt;388&lt;/RecNum&gt;&lt;DisplayText&gt;&lt;style face="superscript"&gt;[175]&lt;/style&gt;&lt;/DisplayText&gt;&lt;record&gt;&lt;rec-number&gt;388&lt;/rec-number&gt;&lt;foreign-keys&gt;&lt;key app="EN" db-id="rwxx0xz2ifzazme0927v0vvc5ftxrwzr0pxe" timestamp="1724048841"&gt;388&lt;/key&gt;&lt;/foreign-keys&gt;&lt;ref-type name="Journal Article"&gt;17&lt;/ref-type&gt;&lt;contributors&gt;&lt;authors&gt;&lt;author&gt;Lorenzen, Emily&lt;/author&gt;&lt;author&gt;Ceraudo, Emilie&lt;/author&gt;&lt;author&gt;Berchiche, Yamina A.&lt;/author&gt;&lt;author&gt;Rico, Carlos A.&lt;/author&gt;&lt;author&gt;Furstenberg, Alexandre&lt;/author&gt;&lt;author&gt;Sakmar, Thomas P.&lt;/author&gt;&lt;author&gt;Huber, Thomas&lt;/author&gt;&lt;/authors&gt;&lt;/contributors&gt;&lt;titles&gt;&lt;title&gt;G protein subtype-specific signaling bias in a series of CCR5 chemokine analogs&lt;/title&gt;&lt;secondary-title&gt;Science Signaling&lt;/secondary-title&gt;&lt;/titles&gt;&lt;periodical&gt;&lt;full-title&gt;Science Signaling&lt;/full-title&gt;&lt;/periodical&gt;&lt;volume&gt;11&lt;/volume&gt;&lt;number&gt;552&lt;/number&gt;&lt;dates&gt;&lt;year&gt;2018&lt;/year&gt;&lt;pub-dates&gt;&lt;date&gt;Oct 16&lt;/date&gt;&lt;/pub-dates&gt;&lt;/dates&gt;&lt;isbn&gt;1945-0877&lt;/isbn&gt;&lt;accession-num&gt;WOS:000447434100002&lt;/accession-num&gt;&lt;work-type&gt;Article&lt;/work-type&gt;&lt;urls&gt;&lt;related-urls&gt;&lt;url&gt;&lt;style face="underline" font="default" size="100%"&gt;&amp;lt;Go to ISI&amp;gt;://WOS:000447434100002&lt;/style&gt;&lt;/url&gt;&lt;/related-urls&gt;&lt;/urls&gt;&lt;custom7&gt;eaao6152&lt;/custom7&gt;&lt;electronic-resource-num&gt;10.1126/scisignal.aao615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701B82D" w14:textId="0CEFD82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F5F1815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A960CD2" w14:textId="320405C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9768718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5</w:t>
            </w:r>
          </w:p>
        </w:tc>
        <w:tc>
          <w:tcPr>
            <w:tcW w:w="457" w:type="pct"/>
            <w:shd w:val="clear" w:color="auto" w:fill="auto"/>
          </w:tcPr>
          <w:p w14:paraId="389DBDA0" w14:textId="15478D9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23295D0A" w14:textId="79FEA21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6P4-RANTES </w:t>
            </w:r>
          </w:p>
        </w:tc>
        <w:tc>
          <w:tcPr>
            <w:tcW w:w="1778" w:type="pct"/>
            <w:shd w:val="clear" w:color="auto" w:fill="auto"/>
            <w:hideMark/>
          </w:tcPr>
          <w:p w14:paraId="09916F65" w14:textId="09F1CB8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6843A9BA" w14:textId="4089A82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orenzen&lt;/Author&gt;&lt;Year&gt;2018&lt;/Year&gt;&lt;RecNum&gt;388&lt;/RecNum&gt;&lt;DisplayText&gt;&lt;style face="superscript"&gt;[175]&lt;/style&gt;&lt;/DisplayText&gt;&lt;record&gt;&lt;rec-number&gt;388&lt;/rec-number&gt;&lt;foreign-keys&gt;&lt;key app="EN" db-id="rwxx0xz2ifzazme0927v0vvc5ftxrwzr0pxe" timestamp="1724048841"&gt;388&lt;/key&gt;&lt;/foreign-keys&gt;&lt;ref-type name="Journal Article"&gt;17&lt;/ref-type&gt;&lt;contributors&gt;&lt;authors&gt;&lt;author&gt;Lorenzen, Emily&lt;/author&gt;&lt;author&gt;Ceraudo, Emilie&lt;/author&gt;&lt;author&gt;Berchiche, Yamina A.&lt;/author&gt;&lt;author&gt;Rico, Carlos A.&lt;/author&gt;&lt;author&gt;Furstenberg, Alexandre&lt;/author&gt;&lt;author&gt;Sakmar, Thomas P.&lt;/author&gt;&lt;author&gt;Huber, Thomas&lt;/author&gt;&lt;/authors&gt;&lt;/contributors&gt;&lt;titles&gt;&lt;title&gt;G protein subtype-specific signaling bias in a series of CCR5 chemokine analogs&lt;/title&gt;&lt;secondary-title&gt;Science Signaling&lt;/secondary-title&gt;&lt;/titles&gt;&lt;periodical&gt;&lt;full-title&gt;Science Signaling&lt;/full-title&gt;&lt;/periodical&gt;&lt;volume&gt;11&lt;/volume&gt;&lt;number&gt;552&lt;/number&gt;&lt;dates&gt;&lt;year&gt;2018&lt;/year&gt;&lt;pub-dates&gt;&lt;date&gt;Oct 16&lt;/date&gt;&lt;/pub-dates&gt;&lt;/dates&gt;&lt;isbn&gt;1945-0877&lt;/isbn&gt;&lt;accession-num&gt;WOS:000447434100002&lt;/accession-num&gt;&lt;work-type&gt;Article&lt;/work-type&gt;&lt;urls&gt;&lt;related-urls&gt;&lt;url&gt;&lt;style face="underline" font="default" size="100%"&gt;&amp;lt;Go to ISI&amp;gt;://WOS:000447434100002&lt;/style&gt;&lt;/url&gt;&lt;/related-urls&gt;&lt;/urls&gt;&lt;custom7&gt;eaao6152&lt;/custom7&gt;&lt;electronic-resource-num&gt;10.1126/scisignal.aao615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12DB6B4" w14:textId="06D33DC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0944C76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8037282" w14:textId="5E2BC79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74CCF1A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5</w:t>
            </w:r>
          </w:p>
        </w:tc>
        <w:tc>
          <w:tcPr>
            <w:tcW w:w="457" w:type="pct"/>
            <w:shd w:val="clear" w:color="auto" w:fill="auto"/>
          </w:tcPr>
          <w:p w14:paraId="599A6929" w14:textId="750EF89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18B1E540" w14:textId="1680787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SC-RANTES</w:t>
            </w:r>
          </w:p>
        </w:tc>
        <w:tc>
          <w:tcPr>
            <w:tcW w:w="1778" w:type="pct"/>
            <w:shd w:val="clear" w:color="auto" w:fill="auto"/>
            <w:hideMark/>
          </w:tcPr>
          <w:p w14:paraId="373C7BD2" w14:textId="55F050D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70F6DDA0" w14:textId="5A16D78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orenzen&lt;/Author&gt;&lt;Year&gt;2018&lt;/Year&gt;&lt;RecNum&gt;388&lt;/RecNum&gt;&lt;DisplayText&gt;&lt;style face="superscript"&gt;[175]&lt;/style&gt;&lt;/DisplayText&gt;&lt;record&gt;&lt;rec-number&gt;388&lt;/rec-number&gt;&lt;foreign-keys&gt;&lt;key app="EN" db-id="rwxx0xz2ifzazme0927v0vvc5ftxrwzr0pxe" timestamp="1724048841"&gt;388&lt;/key&gt;&lt;/foreign-keys&gt;&lt;ref-type name="Journal Article"&gt;17&lt;/ref-type&gt;&lt;contributors&gt;&lt;authors&gt;&lt;author&gt;Lorenzen, Emily&lt;/author&gt;&lt;author&gt;Ceraudo, Emilie&lt;/author&gt;&lt;author&gt;Berchiche, Yamina A.&lt;/author&gt;&lt;author&gt;Rico, Carlos A.&lt;/author&gt;&lt;author&gt;Furstenberg, Alexandre&lt;/author&gt;&lt;author&gt;Sakmar, Thomas P.&lt;/author&gt;&lt;author&gt;Huber, Thomas&lt;/author&gt;&lt;/authors&gt;&lt;/contributors&gt;&lt;titles&gt;&lt;title&gt;G protein subtype-specific signaling bias in a series of CCR5 chemokine analogs&lt;/title&gt;&lt;secondary-title&gt;Science Signaling&lt;/secondary-title&gt;&lt;/titles&gt;&lt;periodical&gt;&lt;full-title&gt;Science Signaling&lt;/full-title&gt;&lt;/periodical&gt;&lt;volume&gt;11&lt;/volume&gt;&lt;number&gt;552&lt;/number&gt;&lt;dates&gt;&lt;year&gt;2018&lt;/year&gt;&lt;pub-dates&gt;&lt;date&gt;Oct 16&lt;/date&gt;&lt;/pub-dates&gt;&lt;/dates&gt;&lt;isbn&gt;1945-0877&lt;/isbn&gt;&lt;accession-num&gt;WOS:000447434100002&lt;/accession-num&gt;&lt;work-type&gt;Article&lt;/work-type&gt;&lt;urls&gt;&lt;related-urls&gt;&lt;url&gt;&lt;style face="underline" font="default" size="100%"&gt;&amp;lt;Go to ISI&amp;gt;://WOS:000447434100002&lt;/style&gt;&lt;/url&gt;&lt;/related-urls&gt;&lt;/urls&gt;&lt;custom7&gt;eaao6152&lt;/custom7&gt;&lt;electronic-resource-num&gt;10.1126/scisignal.aao615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5FC978B" w14:textId="49A1428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15CEC89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1C6E325" w14:textId="6446209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604CE6B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2</w:t>
            </w:r>
          </w:p>
        </w:tc>
        <w:tc>
          <w:tcPr>
            <w:tcW w:w="457" w:type="pct"/>
            <w:shd w:val="clear" w:color="auto" w:fill="auto"/>
          </w:tcPr>
          <w:p w14:paraId="7602D841" w14:textId="5A63E84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16FBFC0" w14:textId="13C1345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L1-3</w:t>
            </w:r>
          </w:p>
        </w:tc>
        <w:tc>
          <w:tcPr>
            <w:tcW w:w="1778" w:type="pct"/>
            <w:shd w:val="clear" w:color="auto" w:fill="auto"/>
            <w:hideMark/>
          </w:tcPr>
          <w:p w14:paraId="01B17A38" w14:textId="297FB3D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A81209C" w14:textId="41DE224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9uPC9BdXRob3I+PFllYXI+MjAyNDwvWWVhcj48UmVj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9uPC9BdXRob3I+PFllYXI+MjAyNDwvWWVhcj48UmVj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ACEFBDD" w14:textId="56CCE10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0032023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64E758D" w14:textId="14EB400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B009C0E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2</w:t>
            </w:r>
          </w:p>
        </w:tc>
        <w:tc>
          <w:tcPr>
            <w:tcW w:w="457" w:type="pct"/>
            <w:shd w:val="clear" w:color="auto" w:fill="auto"/>
          </w:tcPr>
          <w:p w14:paraId="3CFF5B5D" w14:textId="45D234B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116FAC44" w14:textId="662F3B3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L5-7</w:t>
            </w:r>
          </w:p>
        </w:tc>
        <w:tc>
          <w:tcPr>
            <w:tcW w:w="1778" w:type="pct"/>
            <w:shd w:val="clear" w:color="auto" w:fill="auto"/>
            <w:hideMark/>
          </w:tcPr>
          <w:p w14:paraId="3431AC37" w14:textId="4B785CA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CE1BA04" w14:textId="1A015EF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9uPC9BdXRob3I+PFllYXI+MjAyNDwvWWVhcj48UmVj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9uPC9BdXRob3I+PFllYXI+MjAyNDwvWWVhcj48UmVj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877CCE9" w14:textId="4AA9D13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BDB507F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1A1362F" w14:textId="32F493E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0A88E4E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3</w:t>
            </w:r>
          </w:p>
        </w:tc>
        <w:tc>
          <w:tcPr>
            <w:tcW w:w="457" w:type="pct"/>
            <w:shd w:val="clear" w:color="auto" w:fill="auto"/>
          </w:tcPr>
          <w:p w14:paraId="3A24892C" w14:textId="276DC2E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D680906" w14:textId="2B60C2F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L9</w:t>
            </w:r>
          </w:p>
        </w:tc>
        <w:tc>
          <w:tcPr>
            <w:tcW w:w="1778" w:type="pct"/>
            <w:shd w:val="clear" w:color="auto" w:fill="auto"/>
            <w:hideMark/>
          </w:tcPr>
          <w:p w14:paraId="585335D3" w14:textId="642B232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FCC19CC" w14:textId="1D67AAF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atts&lt;/Author&gt;&lt;Year&gt;2012&lt;/Year&gt;&lt;RecNum&gt;6&lt;/RecNum&gt;&lt;DisplayText&gt;&lt;style face="superscript"&gt;[177]&lt;/style&gt;&lt;/DisplayText&gt;&lt;record&gt;&lt;rec-number&gt;6&lt;/rec-number&gt;&lt;foreign-keys&gt;&lt;key app="EN" db-id="rwxx0xz2ifzazme0927v0vvc5ftxrwzr0pxe" timestamp="1721900036"&gt;6&lt;/key&gt;&lt;/foreign-keys&gt;&lt;ref-type name="Journal Article"&gt;17&lt;/ref-type&gt;&lt;contributors&gt;&lt;authors&gt;&lt;author&gt;Watts, Anne O.&lt;/author&gt;&lt;author&gt;Scholten, Danny J.&lt;/author&gt;&lt;author&gt;Heitman, Laura H.&lt;/author&gt;&lt;author&gt;Vischer, Henry F.&lt;/author&gt;&lt;author&gt;Leurs, Rob&lt;/author&gt;&lt;/authors&gt;&lt;/contributors&gt;&lt;auth-address&gt;Vrije Univ Amsterdam, LACDR, Div Med Chem, Fac Sci, NL-1081 HV Amsterdam, Netherlands&amp;#xD;Leiden Univ, LACDR, Div Med Chem, NL-2300 RA Leiden, Netherlands&lt;/auth-address&gt;&lt;titles&gt;&lt;title&gt;Label-free impedance responses of endogenous and synthetic chemokine receptor CXCR3 agonists correlate with Gi-protein pathway activation&lt;/title&gt;&lt;secondary-title&gt;Biochemical and Biophysical Research Communications&lt;/secondary-title&gt;&lt;/titles&gt;&lt;periodical&gt;&lt;full-title&gt;Biochemical and Biophysical Research Communications&lt;/full-title&gt;&lt;/periodical&gt;&lt;pages&gt;412-418&lt;/pages&gt;&lt;volume&gt;419&lt;/volume&gt;&lt;number&gt;2&lt;/number&gt;&lt;dates&gt;&lt;year&gt;2012&lt;/year&gt;&lt;pub-dates&gt;&lt;date&gt;Mar 9&lt;/date&gt;&lt;/pub-dates&gt;&lt;/dates&gt;&lt;isbn&gt;0006-291X&lt;/isbn&gt;&lt;accession-num&gt;WOS:000301911000048&lt;/accession-num&gt;&lt;work-type&gt;Article&lt;/work-type&gt;&lt;urls&gt;&lt;related-urls&gt;&lt;url&gt;&lt;style face="underline" font="default" size="100%"&gt;&amp;lt;Go to ISI&amp;gt;://WOS:000301911000048&lt;/style&gt;&lt;/url&gt;&lt;/related-urls&gt;&lt;/urls&gt;&lt;electronic-resource-num&gt;10.1016/j.bbrc.2012.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02.036&lt;/electronic-resource-num&gt;&lt;research-notes&gt;&lt;style face="normal" font="default" size="100%"&gt;CXCR3&lt;/style&gt;&lt;style face="normal" font="default" charset="134" size="100%"&gt;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的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&lt;/style&gt;&lt;style face="normal" font="default" size="100%"&gt;CXCL9&amp;#x9;&lt;/style&gt;&lt;style face="normal" font="default" charset="134" size="100%"&gt;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用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&lt;/style&gt;&lt;style face="normal" font="default" size="100%"&gt;Label-free impedance&lt;/style&gt;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F548B3F" w14:textId="040699C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D68933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6FCFADD" w14:textId="57AC05D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2309932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3</w:t>
            </w:r>
          </w:p>
        </w:tc>
        <w:tc>
          <w:tcPr>
            <w:tcW w:w="457" w:type="pct"/>
            <w:shd w:val="clear" w:color="auto" w:fill="auto"/>
          </w:tcPr>
          <w:p w14:paraId="2B07EC21" w14:textId="3416A2D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0D71F3C0" w14:textId="26AF381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L11</w:t>
            </w:r>
          </w:p>
        </w:tc>
        <w:tc>
          <w:tcPr>
            <w:tcW w:w="1778" w:type="pct"/>
            <w:shd w:val="clear" w:color="auto" w:fill="auto"/>
            <w:hideMark/>
          </w:tcPr>
          <w:p w14:paraId="2736D6DF" w14:textId="74F93BC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C45314C" w14:textId="15D2A4F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Zheng&lt;/Author&gt;&lt;Year&gt;2022&lt;/Year&gt;&lt;RecNum&gt;391&lt;/RecNum&gt;&lt;DisplayText&gt;&lt;style face="superscript"&gt;[178]&lt;/style&gt;&lt;/DisplayText&gt;&lt;record&gt;&lt;rec-number&gt;391&lt;/rec-number&gt;&lt;foreign-keys&gt;&lt;key app="EN" db-id="rwxx0xz2ifzazme0927v0vvc5ftxrwzr0pxe" timestamp="1724049504"&gt;391&lt;/key&gt;&lt;/foreign-keys&gt;&lt;ref-type name="Journal Article"&gt;17&lt;/ref-type&gt;&lt;contributors&gt;&lt;authors&gt;&lt;author&gt;Zheng, Kevin&lt;/author&gt;&lt;author&gt;Smith, Jeffrey S.&lt;/author&gt;&lt;author&gt;Eiger, Dylan S.&lt;/author&gt;&lt;author&gt;Warman, Anmol&lt;/author&gt;&lt;author&gt;Choi, Issac&lt;/author&gt;&lt;author&gt;Honeycutt, Christopher C.&lt;/author&gt;&lt;author&gt;Boldizsar, Noelia&lt;/author&gt;&lt;author&gt;Gundry, Jaimee N.&lt;/author&gt;&lt;author&gt;Pack, Thomas F.&lt;/author&gt;&lt;author&gt;Inoue, Asuka&lt;/author&gt;&lt;author&gt;Caron, Marc G.&lt;/author&gt;&lt;author&gt;Rajagopal, Sudarshan&lt;/author&gt;&lt;/authors&gt;&lt;/contributors&gt;&lt;titles&gt;&lt;title&gt;&lt;style face="normal" font="default" size="100%"&gt;Biased agonists of the chemokine receptor CXCR3 differentially signal through G&lt;/style&gt;&lt;style face="normal" font="default" charset="161" size="100%"&gt;αi:β-arrestin complexes&lt;/style&gt;&lt;/title&gt;&lt;secondary-title&gt;Science Signaling&lt;/secondary-title&gt;&lt;/titles&gt;&lt;periodical&gt;&lt;full-title&gt;Science Signaling&lt;/full-title&gt;&lt;/periodical&gt;&lt;volume&gt;15&lt;/volume&gt;&lt;number&gt;726&lt;/number&gt;&lt;dates&gt;&lt;year&gt;2022&lt;/year&gt;&lt;pub-dates&gt;&lt;date&gt;Mar 22&lt;/date&gt;&lt;/pub-dates&gt;&lt;/dates&gt;&lt;isbn&gt;1945-0877&lt;/isbn&gt;&lt;accession-num&gt;WOS:000772443300002&lt;/accession-num&gt;&lt;work-type&gt;Article&lt;/work-type&gt;&lt;urls&gt;&lt;related-urls&gt;&lt;url&gt;&lt;style face="underline" font="default" size="100%"&gt;&amp;lt;Go to ISI&amp;gt;://WOS:000772443300002&lt;/style&gt;&lt;/url&gt;&lt;/related-urls&gt;&lt;/urls&gt;&lt;custom7&gt;eabg5203&lt;/custom7&gt;&lt;electronic-resource-num&gt;10.1126/scisignal.abg5203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37D02B2" w14:textId="5580DC3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4A14B5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96EB892" w14:textId="2FE4B93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7AB73DC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3</w:t>
            </w:r>
          </w:p>
        </w:tc>
        <w:tc>
          <w:tcPr>
            <w:tcW w:w="457" w:type="pct"/>
            <w:shd w:val="clear" w:color="auto" w:fill="auto"/>
          </w:tcPr>
          <w:p w14:paraId="4668792B" w14:textId="458117F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278888F4" w14:textId="69FA67A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661</w:t>
            </w:r>
          </w:p>
        </w:tc>
        <w:tc>
          <w:tcPr>
            <w:tcW w:w="1778" w:type="pct"/>
            <w:shd w:val="clear" w:color="auto" w:fill="auto"/>
            <w:hideMark/>
          </w:tcPr>
          <w:p w14:paraId="280374A0" w14:textId="4B90208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B8D1F3E" w14:textId="184AC33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Zheng&lt;/Author&gt;&lt;Year&gt;2022&lt;/Year&gt;&lt;RecNum&gt;391&lt;/RecNum&gt;&lt;DisplayText&gt;&lt;style face="superscript"&gt;[178]&lt;/style&gt;&lt;/DisplayText&gt;&lt;record&gt;&lt;rec-number&gt;391&lt;/rec-number&gt;&lt;foreign-keys&gt;&lt;key app="EN" db-id="rwxx0xz2ifzazme0927v0vvc5ftxrwzr0pxe" timestamp="1724049504"&gt;391&lt;/key&gt;&lt;/foreign-keys&gt;&lt;ref-type name="Journal Article"&gt;17&lt;/ref-type&gt;&lt;contributors&gt;&lt;authors&gt;&lt;author&gt;Zheng, Kevin&lt;/author&gt;&lt;author&gt;Smith, Jeffrey S.&lt;/author&gt;&lt;author&gt;Eiger, Dylan S.&lt;/author&gt;&lt;author&gt;Warman, Anmol&lt;/author&gt;&lt;author&gt;Choi, Issac&lt;/author&gt;&lt;author&gt;Honeycutt, Christopher C.&lt;/author&gt;&lt;author&gt;Boldizsar, Noelia&lt;/author&gt;&lt;author&gt;Gundry, Jaimee N.&lt;/author&gt;&lt;author&gt;Pack, Thomas F.&lt;/author&gt;&lt;author&gt;Inoue, Asuka&lt;/author&gt;&lt;author&gt;Caron, Marc G.&lt;/author&gt;&lt;author&gt;Rajagopal, Sudarshan&lt;/author&gt;&lt;/authors&gt;&lt;/contributors&gt;&lt;titles&gt;&lt;title&gt;&lt;style face="normal" font="default" size="100%"&gt;Biased agonists of the chemokine receptor CXCR3 differentially signal through G&lt;/style&gt;&lt;style face="normal" font="default" charset="161" size="100%"&gt;αi:β-arrestin complexes&lt;/style&gt;&lt;/title&gt;&lt;secondary-title&gt;Science Signaling&lt;/secondary-title&gt;&lt;/titles&gt;&lt;periodical&gt;&lt;full-title&gt;Science Signaling&lt;/full-title&gt;&lt;/periodical&gt;&lt;volume&gt;15&lt;/volume&gt;&lt;number&gt;726&lt;/number&gt;&lt;dates&gt;&lt;year&gt;2022&lt;/year&gt;&lt;pub-dates&gt;&lt;date&gt;Mar 22&lt;/date&gt;&lt;/pub-dates&gt;&lt;/dates&gt;&lt;isbn&gt;1945-0877&lt;/isbn&gt;&lt;accession-num&gt;WOS:000772443300002&lt;/accession-num&gt;&lt;work-type&gt;Article&lt;/work-type&gt;&lt;urls&gt;&lt;related-urls&gt;&lt;url&gt;&lt;style face="underline" font="default" size="100%"&gt;&amp;lt;Go to ISI&amp;gt;://WOS:000772443300002&lt;/style&gt;&lt;/url&gt;&lt;/related-urls&gt;&lt;/urls&gt;&lt;custom7&gt;eabg5203&lt;/custom7&gt;&lt;electronic-resource-num&gt;10.1126/scisignal.abg5203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7FAFAF4" w14:textId="7FF471A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D92A79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DDD5BC6" w14:textId="6AD5225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016B776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3</w:t>
            </w:r>
          </w:p>
        </w:tc>
        <w:tc>
          <w:tcPr>
            <w:tcW w:w="457" w:type="pct"/>
            <w:shd w:val="clear" w:color="auto" w:fill="auto"/>
          </w:tcPr>
          <w:p w14:paraId="7F091BC0" w14:textId="027FEC1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288FF82" w14:textId="30FD433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1418</w:t>
            </w:r>
          </w:p>
        </w:tc>
        <w:tc>
          <w:tcPr>
            <w:tcW w:w="1778" w:type="pct"/>
            <w:shd w:val="clear" w:color="auto" w:fill="auto"/>
            <w:hideMark/>
          </w:tcPr>
          <w:p w14:paraId="6F42EA85" w14:textId="161A9B4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FB7FABD" w14:textId="43777DF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Zheng&lt;/Author&gt;&lt;Year&gt;2022&lt;/Year&gt;&lt;RecNum&gt;391&lt;/RecNum&gt;&lt;DisplayText&gt;&lt;style face="superscript"&gt;[178]&lt;/style&gt;&lt;/DisplayText&gt;&lt;record&gt;&lt;rec-number&gt;391&lt;/rec-number&gt;&lt;foreign-keys&gt;&lt;key app="EN" db-id="rwxx0xz2ifzazme0927v0vvc5ftxrwzr0pxe" timestamp="1724049504"&gt;391&lt;/key&gt;&lt;/foreign-keys&gt;&lt;ref-type name="Journal Article"&gt;17&lt;/ref-type&gt;&lt;contributors&gt;&lt;authors&gt;&lt;author&gt;Zheng, Kevin&lt;/author&gt;&lt;author&gt;Smith, Jeffrey S.&lt;/author&gt;&lt;author&gt;Eiger, Dylan S.&lt;/author&gt;&lt;author&gt;Warman, Anmol&lt;/author&gt;&lt;author&gt;Choi, Issac&lt;/author&gt;&lt;author&gt;Honeycutt, Christopher C.&lt;/author&gt;&lt;author&gt;Boldizsar, Noelia&lt;/author&gt;&lt;author&gt;Gundry, Jaimee N.&lt;/author&gt;&lt;author&gt;Pack, Thomas F.&lt;/author&gt;&lt;author&gt;Inoue, Asuka&lt;/author&gt;&lt;author&gt;Caron, Marc G.&lt;/author&gt;&lt;author&gt;Rajagopal, Sudarshan&lt;/author&gt;&lt;/authors&gt;&lt;/contributors&gt;&lt;titles&gt;&lt;title&gt;&lt;style face="normal" font="default" size="100%"&gt;Biased agonists of the chemokine receptor CXCR3 differentially signal through G&lt;/style&gt;&lt;style face="normal" font="default" charset="161" size="100%"&gt;αi:β-arrestin complexes&lt;/style&gt;&lt;/title&gt;&lt;secondary-title&gt;Science Signaling&lt;/secondary-title&gt;&lt;/titles&gt;&lt;periodical&gt;&lt;full-title&gt;Science Signaling&lt;/full-title&gt;&lt;/periodical&gt;&lt;volume&gt;15&lt;/volume&gt;&lt;number&gt;726&lt;/number&gt;&lt;dates&gt;&lt;year&gt;2022&lt;/year&gt;&lt;pub-dates&gt;&lt;date&gt;Mar 22&lt;/date&gt;&lt;/pub-dates&gt;&lt;/dates&gt;&lt;isbn&gt;1945-0877&lt;/isbn&gt;&lt;accession-num&gt;WOS:000772443300002&lt;/accession-num&gt;&lt;work-type&gt;Article&lt;/work-type&gt;&lt;urls&gt;&lt;related-urls&gt;&lt;url&gt;&lt;style face="underline" font="default" size="100%"&gt;&amp;lt;Go to ISI&amp;gt;://WOS:000772443300002&lt;/style&gt;&lt;/url&gt;&lt;/related-urls&gt;&lt;/urls&gt;&lt;custom7&gt;eabg5203&lt;/custom7&gt;&lt;electronic-resource-num&gt;10.1126/scisignal.abg5203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85DE89F" w14:textId="301B08F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EC28FE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27A5222" w14:textId="4E3412D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9ADC6FB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3</w:t>
            </w:r>
          </w:p>
        </w:tc>
        <w:tc>
          <w:tcPr>
            <w:tcW w:w="457" w:type="pct"/>
            <w:shd w:val="clear" w:color="auto" w:fill="auto"/>
          </w:tcPr>
          <w:p w14:paraId="48C5458F" w14:textId="373045B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AB762EC" w14:textId="1B7A957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AUC1036</w:t>
            </w:r>
          </w:p>
        </w:tc>
        <w:tc>
          <w:tcPr>
            <w:tcW w:w="1778" w:type="pct"/>
            <w:shd w:val="clear" w:color="auto" w:fill="auto"/>
            <w:hideMark/>
          </w:tcPr>
          <w:p w14:paraId="324DDEC8" w14:textId="64E3CE0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1834B412" w14:textId="119D3CA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aWxhbm9zPC9BdXRob3I+PFllYXI+MjAxNjwvWWVhcj48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aWxhbm9zPC9BdXRob3I+PFllYXI+MjAxNjwvWWVhcj48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BE6C1F5" w14:textId="38ECC81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53C14FB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5B1C93F" w14:textId="4918532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082332D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3</w:t>
            </w:r>
          </w:p>
        </w:tc>
        <w:tc>
          <w:tcPr>
            <w:tcW w:w="457" w:type="pct"/>
            <w:shd w:val="clear" w:color="auto" w:fill="auto"/>
          </w:tcPr>
          <w:p w14:paraId="4CAFC991" w14:textId="51BF65C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DF23583" w14:textId="530A496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AUC1104</w:t>
            </w:r>
          </w:p>
        </w:tc>
        <w:tc>
          <w:tcPr>
            <w:tcW w:w="1778" w:type="pct"/>
            <w:shd w:val="clear" w:color="auto" w:fill="auto"/>
            <w:hideMark/>
          </w:tcPr>
          <w:p w14:paraId="3FAAB3F6" w14:textId="717EC01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EC4107C" w14:textId="171D45B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aWxhbm9zPC9BdXRob3I+PFllYXI+MjAxNjwvWWVhcj48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aWxhbm9zPC9BdXRob3I+PFllYXI+MjAxNjwvWWVhcj48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F4C02D3" w14:textId="34A138B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DBF24C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A064835" w14:textId="4A14745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0CD964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4</w:t>
            </w:r>
          </w:p>
        </w:tc>
        <w:tc>
          <w:tcPr>
            <w:tcW w:w="457" w:type="pct"/>
            <w:shd w:val="clear" w:color="auto" w:fill="auto"/>
          </w:tcPr>
          <w:p w14:paraId="7EA252BD" w14:textId="2404EF3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DFCBDC0" w14:textId="394DF44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I-2341</w:t>
            </w:r>
          </w:p>
        </w:tc>
        <w:tc>
          <w:tcPr>
            <w:tcW w:w="1778" w:type="pct"/>
            <w:shd w:val="clear" w:color="auto" w:fill="auto"/>
            <w:hideMark/>
          </w:tcPr>
          <w:p w14:paraId="7A7B47C3" w14:textId="7306400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2809934F" w14:textId="6AC074A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RdW95ZXI8L0F1dGhvcj48WWVhcj4yMDEzPC9ZZWFyPjxS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RdW95ZXI8L0F1dGhvcj48WWVhcj4yMDEzPC9ZZWFyPjxS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777791A" w14:textId="4B952C7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D0240B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0E7CE26" w14:textId="43C2A35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ree fatty ac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7DC701B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R4</w:t>
            </w:r>
          </w:p>
        </w:tc>
        <w:tc>
          <w:tcPr>
            <w:tcW w:w="457" w:type="pct"/>
            <w:shd w:val="clear" w:color="auto" w:fill="auto"/>
          </w:tcPr>
          <w:p w14:paraId="3230CD54" w14:textId="21FE918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4</w:t>
            </w:r>
          </w:p>
        </w:tc>
        <w:tc>
          <w:tcPr>
            <w:tcW w:w="812" w:type="pct"/>
            <w:shd w:val="clear" w:color="auto" w:fill="auto"/>
            <w:hideMark/>
          </w:tcPr>
          <w:p w14:paraId="1EC58FA8" w14:textId="5293B68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icosapentaenoic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cid</w:t>
            </w:r>
          </w:p>
        </w:tc>
        <w:tc>
          <w:tcPr>
            <w:tcW w:w="1778" w:type="pct"/>
            <w:shd w:val="clear" w:color="auto" w:fill="auto"/>
            <w:hideMark/>
          </w:tcPr>
          <w:p w14:paraId="64EBC79E" w14:textId="51D2CD5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 w:rsidR="00D27096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over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34D691B7" w14:textId="3EBC8AB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88L0F1dGhvcj48WWVhcj4yMDIzPC9ZZWFyPjxSZWNO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88L0F1dGhvcj48WWVhcj4yMDIzPC9ZZWFyPjxSZWNO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DF1D9DE" w14:textId="26A0E8D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B68D303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D6DA42D" w14:textId="7A787D3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ree fatty ac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2402200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R4</w:t>
            </w:r>
          </w:p>
        </w:tc>
        <w:tc>
          <w:tcPr>
            <w:tcW w:w="457" w:type="pct"/>
            <w:shd w:val="clear" w:color="auto" w:fill="auto"/>
          </w:tcPr>
          <w:p w14:paraId="189D1F09" w14:textId="35CDD25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4</w:t>
            </w:r>
          </w:p>
        </w:tc>
        <w:tc>
          <w:tcPr>
            <w:tcW w:w="812" w:type="pct"/>
            <w:shd w:val="clear" w:color="auto" w:fill="auto"/>
            <w:hideMark/>
          </w:tcPr>
          <w:p w14:paraId="716510B2" w14:textId="1541CE8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UG891</w:t>
            </w:r>
          </w:p>
        </w:tc>
        <w:tc>
          <w:tcPr>
            <w:tcW w:w="1778" w:type="pct"/>
            <w:shd w:val="clear" w:color="auto" w:fill="auto"/>
            <w:hideMark/>
          </w:tcPr>
          <w:p w14:paraId="647FBFFF" w14:textId="6AA42E1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0610F492" w14:textId="6827AA1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88L0F1dGhvcj48WWVhcj4yMDIzPC9ZZWFyPjxSZWNO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88L0F1dGhvcj48WWVhcj4yMDIzPC9ZZWFyPjxSZWNO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CC9807E" w14:textId="5383399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4667DE4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23FD6CB" w14:textId="7F741C1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ree fatty ac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61FE59D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R4</w:t>
            </w:r>
          </w:p>
        </w:tc>
        <w:tc>
          <w:tcPr>
            <w:tcW w:w="457" w:type="pct"/>
            <w:shd w:val="clear" w:color="auto" w:fill="auto"/>
          </w:tcPr>
          <w:p w14:paraId="7A7FB638" w14:textId="340AAF6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4</w:t>
            </w:r>
          </w:p>
        </w:tc>
        <w:tc>
          <w:tcPr>
            <w:tcW w:w="812" w:type="pct"/>
            <w:shd w:val="clear" w:color="auto" w:fill="auto"/>
            <w:hideMark/>
          </w:tcPr>
          <w:p w14:paraId="00B896E6" w14:textId="114948E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 25</w:t>
            </w:r>
          </w:p>
        </w:tc>
        <w:tc>
          <w:tcPr>
            <w:tcW w:w="1778" w:type="pct"/>
            <w:shd w:val="clear" w:color="auto" w:fill="auto"/>
            <w:hideMark/>
          </w:tcPr>
          <w:p w14:paraId="24581E07" w14:textId="0FE64DF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6C442FD0" w14:textId="700D655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TwvQXV0aG9yPjxZZWFyPjIwMTU8L1llYXI+PFJlY051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TwvQXV0aG9yPjxZZWFyPjIwMTU8L1llYXI+PFJlY051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E9B3F4A" w14:textId="0EEB2AF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53E25B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9533E29" w14:textId="0AF85E1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ree fatty ac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9848350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R4</w:t>
            </w:r>
          </w:p>
        </w:tc>
        <w:tc>
          <w:tcPr>
            <w:tcW w:w="457" w:type="pct"/>
            <w:shd w:val="clear" w:color="auto" w:fill="auto"/>
          </w:tcPr>
          <w:p w14:paraId="5D7A8806" w14:textId="18F8599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4</w:t>
            </w:r>
          </w:p>
        </w:tc>
        <w:tc>
          <w:tcPr>
            <w:tcW w:w="812" w:type="pct"/>
            <w:shd w:val="clear" w:color="auto" w:fill="auto"/>
            <w:hideMark/>
          </w:tcPr>
          <w:p w14:paraId="0BAE546E" w14:textId="437DC54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 50</w:t>
            </w:r>
          </w:p>
        </w:tc>
        <w:tc>
          <w:tcPr>
            <w:tcW w:w="1778" w:type="pct"/>
            <w:shd w:val="clear" w:color="auto" w:fill="auto"/>
            <w:hideMark/>
          </w:tcPr>
          <w:p w14:paraId="5E7C542B" w14:textId="481A5B1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6EDCD917" w14:textId="4F90F55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TwvQXV0aG9yPjxZZWFyPjIwMTU8L1llYXI+PFJlY051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TwvQXV0aG9yPjxZZWFyPjIwMTU8L1llYXI+PFJlY051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CBE2C7B" w14:textId="713823E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FD99900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0422F34B" w14:textId="45BE47E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ysophospholipid</w:t>
            </w:r>
            <w:proofErr w:type="spellEnd"/>
          </w:p>
        </w:tc>
        <w:tc>
          <w:tcPr>
            <w:tcW w:w="356" w:type="pct"/>
            <w:shd w:val="clear" w:color="auto" w:fill="auto"/>
            <w:noWrap/>
            <w:hideMark/>
          </w:tcPr>
          <w:p w14:paraId="4BDC4535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1PR1</w:t>
            </w:r>
          </w:p>
        </w:tc>
        <w:tc>
          <w:tcPr>
            <w:tcW w:w="457" w:type="pct"/>
            <w:shd w:val="clear" w:color="auto" w:fill="auto"/>
          </w:tcPr>
          <w:p w14:paraId="7FBE2F4E" w14:textId="7233933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1PR1</w:t>
            </w:r>
          </w:p>
        </w:tc>
        <w:tc>
          <w:tcPr>
            <w:tcW w:w="812" w:type="pct"/>
            <w:shd w:val="clear" w:color="auto" w:fill="auto"/>
            <w:hideMark/>
          </w:tcPr>
          <w:p w14:paraId="5C57EE99" w14:textId="6EFD1FE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DL-bound S1P</w:t>
            </w:r>
          </w:p>
        </w:tc>
        <w:tc>
          <w:tcPr>
            <w:tcW w:w="1778" w:type="pct"/>
            <w:shd w:val="clear" w:color="auto" w:fill="auto"/>
            <w:hideMark/>
          </w:tcPr>
          <w:p w14:paraId="7E40AA26" w14:textId="4771B2A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APK and 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recruitment over cAMP inhibition</w:t>
            </w:r>
          </w:p>
        </w:tc>
        <w:tc>
          <w:tcPr>
            <w:tcW w:w="582" w:type="pct"/>
            <w:shd w:val="clear" w:color="auto" w:fill="auto"/>
          </w:tcPr>
          <w:p w14:paraId="11C6EAAE" w14:textId="42EF047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Galvani&lt;/Author&gt;&lt;Year&gt;2015&lt;/Year&gt;&lt;RecNum&gt;198&lt;/RecNum&gt;&lt;DisplayText&gt;&lt;style face="superscript"&gt;[183]&lt;/style&gt;&lt;/DisplayText&gt;&lt;record&gt;&lt;rec-number&gt;198&lt;/rec-number&gt;&lt;foreign-keys&gt;&lt;key app="EN" db-id="rwxx0xz2ifzazme0927v0vvc5ftxrwzr0pxe" timestamp="1723888711"&gt;198&lt;/key&gt;&lt;/foreign-keys&gt;&lt;ref-type name="Journal Article"&gt;17&lt;/ref-type&gt;&lt;contributors&gt;&lt;authors&gt;&lt;author&gt;Galvani, Sylvain&lt;/author&gt;&lt;author&gt;Sanson, Marie&lt;/author&gt;&lt;author&gt;Blaho, Victoria A.&lt;/author&gt;&lt;author&gt;Swendeman, Steven L.&lt;/author&gt;&lt;author&gt;Conger, Heather&lt;/author&gt;&lt;author&gt;Dahlback, Bjorn&lt;/author&gt;&lt;author&gt;Kono, Mari&lt;/author&gt;&lt;author&gt;Proia, Richard L.&lt;/author&gt;&lt;author&gt;Smith, Jonathan D.&lt;/author&gt;&lt;author&gt;Hla, Timothy&lt;/author&gt;&lt;/authors&gt;&lt;/contributors&gt;&lt;titles&gt;&lt;title&gt;HDL-bound sphingosine 1-phosphate acts as a biased agonist for the endothelial cell receptor S1P1 to limit vascular inflammation&lt;/title&gt;&lt;secondary-title&gt;Science Signaling&lt;/secondary-title&gt;&lt;/titles&gt;&lt;periodical&gt;&lt;full-title&gt;Science Signaling&lt;/full-title&gt;&lt;/periodical&gt;&lt;pages&gt;ra79&lt;/pages&gt;&lt;volume&gt;8&lt;/volume&gt;&lt;number&gt;389&lt;/number&gt;&lt;dates&gt;&lt;year&gt;2015&lt;/year&gt;&lt;pub-dates&gt;&lt;date&gt;Aug 11&lt;/date&gt;&lt;/pub-dates&gt;&lt;/dates&gt;&lt;isbn&gt;1945-0877&lt;/isbn&gt;&lt;accession-num&gt;WOS:000360807900001&lt;/accession-num&gt;&lt;work-type&gt;Article&lt;/work-type&gt;&lt;urls&gt;&lt;related-urls&gt;&lt;url&gt;&lt;style face="underline" font="default" size="100%"&gt;&amp;lt;Go to ISI&amp;gt;://WOS:000360807900001&lt;/style&gt;&lt;/url&gt;&lt;/related-urls&gt;&lt;/urls&gt;&lt;custom7&gt;ra79&lt;/custom7&gt;&lt;electronic-resource-num&gt;10.1126/scisignal.aaa258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DBB2F96" w14:textId="1725D5E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5074959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36BD4F50" w14:textId="49CF694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ysophospholipid</w:t>
            </w:r>
            <w:proofErr w:type="spellEnd"/>
          </w:p>
        </w:tc>
        <w:tc>
          <w:tcPr>
            <w:tcW w:w="356" w:type="pct"/>
            <w:shd w:val="clear" w:color="auto" w:fill="auto"/>
            <w:noWrap/>
            <w:hideMark/>
          </w:tcPr>
          <w:p w14:paraId="179887BB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1PR1</w:t>
            </w:r>
          </w:p>
        </w:tc>
        <w:tc>
          <w:tcPr>
            <w:tcW w:w="457" w:type="pct"/>
            <w:shd w:val="clear" w:color="auto" w:fill="auto"/>
          </w:tcPr>
          <w:p w14:paraId="62482200" w14:textId="3FA2D9D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1PR1</w:t>
            </w:r>
          </w:p>
        </w:tc>
        <w:tc>
          <w:tcPr>
            <w:tcW w:w="812" w:type="pct"/>
            <w:shd w:val="clear" w:color="auto" w:fill="auto"/>
            <w:hideMark/>
          </w:tcPr>
          <w:p w14:paraId="519BD857" w14:textId="3E29BD1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MS-986104</w:t>
            </w:r>
          </w:p>
        </w:tc>
        <w:tc>
          <w:tcPr>
            <w:tcW w:w="1778" w:type="pct"/>
            <w:shd w:val="clear" w:color="auto" w:fill="auto"/>
            <w:hideMark/>
          </w:tcPr>
          <w:p w14:paraId="5B806F96" w14:textId="46C6D09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18AC2DA" w14:textId="292F1F1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GFyPC9BdXRob3I+PFllYXI+MjAxNjwvWWVhcj48UmVj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GFyPC9BdXRob3I+PFllYXI+MjAxNjwvWWVhcj48UmVj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5D0729D" w14:textId="6361DBD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0F82ECB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211D5E91" w14:textId="7395B2C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ysophospholipid</w:t>
            </w:r>
            <w:proofErr w:type="spellEnd"/>
          </w:p>
        </w:tc>
        <w:tc>
          <w:tcPr>
            <w:tcW w:w="356" w:type="pct"/>
            <w:shd w:val="clear" w:color="auto" w:fill="auto"/>
            <w:noWrap/>
            <w:hideMark/>
          </w:tcPr>
          <w:p w14:paraId="7EC1A8AE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1PR3</w:t>
            </w:r>
          </w:p>
        </w:tc>
        <w:tc>
          <w:tcPr>
            <w:tcW w:w="457" w:type="pct"/>
            <w:shd w:val="clear" w:color="auto" w:fill="auto"/>
          </w:tcPr>
          <w:p w14:paraId="232355C0" w14:textId="437AE90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1PR3</w:t>
            </w:r>
          </w:p>
        </w:tc>
        <w:tc>
          <w:tcPr>
            <w:tcW w:w="812" w:type="pct"/>
            <w:shd w:val="clear" w:color="auto" w:fill="auto"/>
            <w:hideMark/>
          </w:tcPr>
          <w:p w14:paraId="66710A67" w14:textId="044D438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LESIA</w:t>
            </w:r>
          </w:p>
        </w:tc>
        <w:tc>
          <w:tcPr>
            <w:tcW w:w="1778" w:type="pct"/>
            <w:shd w:val="clear" w:color="auto" w:fill="auto"/>
            <w:hideMark/>
          </w:tcPr>
          <w:p w14:paraId="578076A4" w14:textId="1F6C0EF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2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C3ACABA" w14:textId="11F16F9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b3lvbW90bzwvQXV0aG9yPjxZZWFyPjIwMjE8L1llYXI+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b3lvbW90bzwvQXV0aG9yPjxZZWFyPjIwMjE8L1llYXI+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96394C1" w14:textId="3680075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763DEB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8C9AD6D" w14:textId="5C280C1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C0F17DE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3BB1B12E" w14:textId="0609412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6A13A7B7" w14:textId="1D9D6ED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P 55,940</w:t>
            </w:r>
          </w:p>
        </w:tc>
        <w:tc>
          <w:tcPr>
            <w:tcW w:w="1778" w:type="pct"/>
            <w:shd w:val="clear" w:color="auto" w:fill="auto"/>
            <w:hideMark/>
          </w:tcPr>
          <w:p w14:paraId="106C9027" w14:textId="6DC43DD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68A5FF79" w14:textId="2B80FE8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Nl08L3N0eWxlPjwvRGlzcGxheVRleHQ+PHJlY29yZD48cmVjLW51bWJlcj4xNDU8L3Jl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Nl08L3N0eWxlPjwvRGlzcGxheVRleHQ+PHJlY29yZD48cmVjLW51bWJlcj4xNDU8L3Jl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3F8E43F" w14:textId="4346BC9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9B94224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C4E7D37" w14:textId="1D63D39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A267D4D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7985767E" w14:textId="07E42B2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21A1B00B" w14:textId="1BC63B5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7" w:name="_Hlk175137485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Δ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9</w:t>
            </w:r>
            <w:bookmarkEnd w:id="7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tetrahydrocannabinol</w:t>
            </w:r>
          </w:p>
        </w:tc>
        <w:tc>
          <w:tcPr>
            <w:tcW w:w="1778" w:type="pct"/>
            <w:shd w:val="clear" w:color="auto" w:fill="auto"/>
            <w:hideMark/>
          </w:tcPr>
          <w:p w14:paraId="03506DCE" w14:textId="6283456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BBED650" w14:textId="1959F07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NiwgMTg3XTwvc3R5bGU+PC9EaXNwbGF5VGV4dD48cmVjb3JkPjxyZWMtbnVtYmVyPjE0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NiwgMTg3XTwvc3R5bGU+PC9EaXNwbGF5VGV4dD48cmVjb3JkPjxyZWMtbnVtYmVyPjE0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6, 18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84FD9D3" w14:textId="3330778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8F7864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E59404C" w14:textId="732B235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1045D61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2990F41F" w14:textId="5757293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0F7F2DCE" w14:textId="7C5F469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-arachidonoylglycerol</w:t>
            </w:r>
          </w:p>
        </w:tc>
        <w:tc>
          <w:tcPr>
            <w:tcW w:w="1778" w:type="pct"/>
            <w:shd w:val="clear" w:color="auto" w:fill="auto"/>
            <w:hideMark/>
          </w:tcPr>
          <w:p w14:paraId="0E6FECA8" w14:textId="009E0BF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5666649" w14:textId="2DBD98C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Nl08L3N0eWxlPjwvRGlzcGxheVRleHQ+PHJlY29yZD48cmVjLW51bWJlcj4xNDU8L3Jl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Nl08L3N0eWxlPjwvRGlzcGxheVRleHQ+PHJlY29yZD48cmVjLW51bWJlcj4xNDU8L3Jl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BF1BE38" w14:textId="246EDC1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259758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A646026" w14:textId="2AE79C0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7C96C3E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3C140FCD" w14:textId="45D409F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654A6994" w14:textId="66C50B3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nandamide</w:t>
            </w:r>
          </w:p>
        </w:tc>
        <w:tc>
          <w:tcPr>
            <w:tcW w:w="1778" w:type="pct"/>
            <w:shd w:val="clear" w:color="auto" w:fill="auto"/>
            <w:hideMark/>
          </w:tcPr>
          <w:p w14:paraId="4A3B4E5B" w14:textId="50FE2BC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BFECCA1" w14:textId="0F1CD09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Nl08L3N0eWxlPjwvRGlzcGxheVRleHQ+PHJlY29yZD48cmVjLW51bWJlcj4xNDU8L3Jl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Nl08L3N0eWxlPjwvRGlzcGxheVRleHQ+PHJlY29yZD48cmVjLW51bWJlcj4xNDU8L3Jl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C2FBFCD" w14:textId="08FD07A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87395E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41B2DC7" w14:textId="0CFEDD1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1B8176A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19E2287A" w14:textId="728F991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6E671B77" w14:textId="68AEEDB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ICAM-b </w:t>
            </w:r>
          </w:p>
        </w:tc>
        <w:tc>
          <w:tcPr>
            <w:tcW w:w="1778" w:type="pct"/>
            <w:shd w:val="clear" w:color="auto" w:fill="auto"/>
            <w:hideMark/>
          </w:tcPr>
          <w:p w14:paraId="2831535D" w14:textId="1F1D68F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6E1AFF88" w14:textId="29E7DF8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hn&lt;/Author&gt;&lt;Year&gt;2013&lt;/Year&gt;&lt;RecNum&gt;398&lt;/RecNum&gt;&lt;DisplayText&gt;&lt;style face="superscript"&gt;[188]&lt;/style&gt;&lt;/DisplayText&gt;&lt;record&gt;&lt;rec-number&gt;398&lt;/rec-number&gt;&lt;foreign-keys&gt;&lt;key app="EN" db-id="rwxx0xz2ifzazme0927v0vvc5ftxrwzr0pxe" timestamp="1724050409"&gt;398&lt;/key&gt;&lt;key app="ENWeb" db-id=""&gt;0&lt;/key&gt;&lt;/foreign-keys&gt;&lt;ref-type name="Journal Article"&gt;17&lt;/ref-type&gt;&lt;contributors&gt;&lt;authors&gt;&lt;author&gt;Ahn, K. H.&lt;/author&gt;&lt;author&gt;Mahmoud, M. M.&lt;/author&gt;&lt;author&gt;Samala, S.&lt;/author&gt;&lt;author&gt;Lu, D.&lt;/author&gt;&lt;author&gt;Kendall, D. A.&lt;/author&gt;&lt;/authors&gt;&lt;/contributors&gt;&lt;auth-address&gt;Department of Pharmaceutical Sciences, University of Connecticut, Storrs, Connecticut, USA.&lt;/auth-address&gt;&lt;titles&gt;&lt;title&gt;Profiling two indole-2-carboxamides for allosteric modulation of the CB1 receptor&lt;/title&gt;&lt;secondary-title&gt;Journal of Neurochemistry&lt;/secondary-title&gt;&lt;/titles&gt;&lt;periodical&gt;&lt;full-title&gt;Journal of Neurochemistry&lt;/full-title&gt;&lt;/periodical&gt;&lt;pages&gt;584-9&lt;/pages&gt;&lt;volume&gt;124&lt;/volume&gt;&lt;number&gt;5&lt;/number&gt;&lt;edition&gt;2012/12/05&lt;/edition&gt;&lt;keywords&gt;&lt;keyword&gt;Allosteric Regulation/drug effects&lt;/keyword&gt;&lt;keyword&gt;HEK293 Cells&lt;/keyword&gt;&lt;keyword&gt;Humans&lt;/keyword&gt;&lt;keyword&gt;Immunoblotting&lt;/keyword&gt;&lt;keyword&gt;Indoles/chemistry/metabolism/*pharmacology&lt;/keyword&gt;&lt;keyword&gt;Ligands&lt;/keyword&gt;&lt;keyword&gt;Piperidines/chemistry/metabolism/*pharmacology&lt;/keyword&gt;&lt;keyword&gt;Protein Binding&lt;/keyword&gt;&lt;keyword&gt;Receptor, Cannabinoid, CB1/*chemistry/*metabolism&lt;/keyword&gt;&lt;keyword&gt;Signal Transduction/*drug effects&lt;/keyword&gt;&lt;/keywords&gt;&lt;dates&gt;&lt;year&gt;2013&lt;/year&gt;&lt;pub-dates&gt;&lt;date&gt;Mar&lt;/date&gt;&lt;/pub-dates&gt;&lt;/dates&gt;&lt;isbn&gt;1471-4159 (Electronic)&amp;#xD;0022-3042 (Print)&amp;#xD;0022-3042 (Linking)&lt;/isbn&gt;&lt;accession-num&gt;23205875&lt;/accession-num&gt;&lt;urls&gt;&lt;related-urls&gt;&lt;url&gt;https://www.ncbi.nlm.nih.gov/pubmed/23205875&lt;/url&gt;&lt;/related-urls&gt;&lt;/urls&gt;&lt;custom2&gt;PMC3578011&lt;/custom2&gt;&lt;electronic-resource-num&gt;10.1111/jnc.12115&lt;/electronic-resource-num&gt;&lt;research-notes&gt;CB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230B429" w14:textId="1CCA064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AB659A4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EDDF863" w14:textId="754B097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48EAA6E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2FC8264B" w14:textId="09F1801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202D2E35" w14:textId="621FE2E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7d</w:t>
            </w:r>
          </w:p>
        </w:tc>
        <w:tc>
          <w:tcPr>
            <w:tcW w:w="1778" w:type="pct"/>
            <w:shd w:val="clear" w:color="auto" w:fill="auto"/>
            <w:hideMark/>
          </w:tcPr>
          <w:p w14:paraId="224C5B04" w14:textId="4651839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0D5EE394" w14:textId="29981D1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hurana&lt;/Author&gt;&lt;Year&gt;2017&lt;/Year&gt;&lt;RecNum&gt;399&lt;/RecNum&gt;&lt;DisplayText&gt;&lt;style face="superscript"&gt;[189]&lt;/style&gt;&lt;/DisplayText&gt;&lt;record&gt;&lt;rec-number&gt;399&lt;/rec-number&gt;&lt;foreign-keys&gt;&lt;key app="EN" db-id="rwxx0xz2ifzazme0927v0vvc5ftxrwzr0pxe" timestamp="1724050473"&gt;399&lt;/key&gt;&lt;key app="ENWeb" db-id=""&gt;0&lt;/key&gt;&lt;/foreign-keys&gt;&lt;ref-type name="Journal Article"&gt;17&lt;/ref-type&gt;&lt;contributors&gt;&lt;authors&gt;&lt;author&gt;Khurana, L.&lt;/author&gt;&lt;author&gt;Fu, B. Q.&lt;/author&gt;&lt;author&gt;Duddupudi, A. L.&lt;/author&gt;&lt;author&gt;Liao, Y. H.&lt;/author&gt;&lt;author&gt;Immadi, S. S.&lt;/author&gt;&lt;author&gt;Kendall, D. A.&lt;/author&gt;&lt;author&gt;Lu, D.&lt;/author&gt;&lt;/authors&gt;&lt;/contributors&gt;&lt;auth-address&gt;Department of Pharmaceutical Sciences, University of Connecticut , Storrs, Connecticut 06269, United States.&amp;#xD;Rangel College of Pharmacy, Health Science Center, Texas A&amp;amp;M University , 1010 West Avenue B, Kingsville, Texas 78363, United States.&lt;/auth-address&gt;&lt;titles&gt;&lt;title&gt;Pyrimidinyl biphenylureas: Identification of new lead compounds as allosteric modulators of the cannabinoid receptor CB1&lt;/title&gt;&lt;secondary-title&gt;Journal of Medicinal Chemistry&lt;/secondary-title&gt;&lt;/titles&gt;&lt;periodical&gt;&lt;full-title&gt;Journal of Medicinal Chemistry&lt;/full-title&gt;&lt;/periodical&gt;&lt;pages&gt;1089-1104&lt;/pages&gt;&lt;volume&gt;60&lt;/volume&gt;&lt;number&gt;3&lt;/number&gt;&lt;edition&gt;2017/01/07&lt;/edition&gt;&lt;keywords&gt;&lt;keyword&gt;Allosteric Regulation&lt;/keyword&gt;&lt;keyword&gt;Animals&lt;/keyword&gt;&lt;keyword&gt;Humans&lt;/keyword&gt;&lt;keyword&gt;Pyrimidines/*chemistry/pharmacology&lt;/keyword&gt;&lt;keyword&gt;Receptor, Cannabinoid, CB1/*drug effects&lt;/keyword&gt;&lt;keyword&gt;Urea/*analogs &amp;amp; derivatives&lt;/keyword&gt;&lt;/keywords&gt;&lt;dates&gt;&lt;year&gt;2017&lt;/year&gt;&lt;pub-dates&gt;&lt;date&gt;Feb 9&lt;/date&gt;&lt;/pub-dates&gt;&lt;/dates&gt;&lt;isbn&gt;1520-4804 (Electronic)&amp;#xD;0022-2623 (Print)&amp;#xD;0022-2623 (Linking)&lt;/isbn&gt;&lt;accession-num&gt;28059509&lt;/accession-num&gt;&lt;urls&gt;&lt;related-urls&gt;&lt;url&gt;https://www.ncbi.nlm.nih.gov/pubmed/28059509&lt;/url&gt;&lt;/related-urls&gt;&lt;/urls&gt;&lt;custom2&gt;PMC5724760&lt;/custom2&gt;&lt;electronic-resource-num&gt;10.1021/acs.jmedchem.6b01448&lt;/electronic-resource-num&gt;&lt;research-notes&gt;CB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6FF0F4D" w14:textId="0C4D50D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83CB81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17C53AC" w14:textId="2099D2E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9A2D1F6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25D64C8A" w14:textId="10CCDA8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565DBA75" w14:textId="7C51258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8d</w:t>
            </w:r>
          </w:p>
        </w:tc>
        <w:tc>
          <w:tcPr>
            <w:tcW w:w="1778" w:type="pct"/>
            <w:shd w:val="clear" w:color="auto" w:fill="auto"/>
            <w:hideMark/>
          </w:tcPr>
          <w:p w14:paraId="5582E4DB" w14:textId="4031C48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0D228101" w14:textId="797E153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hurana&lt;/Author&gt;&lt;Year&gt;2017&lt;/Year&gt;&lt;RecNum&gt;399&lt;/RecNum&gt;&lt;DisplayText&gt;&lt;style face="superscript"&gt;[189]&lt;/style&gt;&lt;/DisplayText&gt;&lt;record&gt;&lt;rec-number&gt;399&lt;/rec-number&gt;&lt;foreign-keys&gt;&lt;key app="EN" db-id="rwxx0xz2ifzazme0927v0vvc5ftxrwzr0pxe" timestamp="1724050473"&gt;399&lt;/key&gt;&lt;key app="ENWeb" db-id=""&gt;0&lt;/key&gt;&lt;/foreign-keys&gt;&lt;ref-type name="Journal Article"&gt;17&lt;/ref-type&gt;&lt;contributors&gt;&lt;authors&gt;&lt;author&gt;Khurana, L.&lt;/author&gt;&lt;author&gt;Fu, B. Q.&lt;/author&gt;&lt;author&gt;Duddupudi, A. L.&lt;/author&gt;&lt;author&gt;Liao, Y. H.&lt;/author&gt;&lt;author&gt;Immadi, S. S.&lt;/author&gt;&lt;author&gt;Kendall, D. A.&lt;/author&gt;&lt;author&gt;Lu, D.&lt;/author&gt;&lt;/authors&gt;&lt;/contributors&gt;&lt;auth-address&gt;Department of Pharmaceutical Sciences, University of Connecticut , Storrs, Connecticut 06269, United States.&amp;#xD;Rangel College of Pharmacy, Health Science Center, Texas A&amp;amp;M University , 1010 West Avenue B, Kingsville, Texas 78363, United States.&lt;/auth-address&gt;&lt;titles&gt;&lt;title&gt;Pyrimidinyl biphenylureas: Identification of new lead compounds as allosteric modulators of the cannabinoid receptor CB1&lt;/title&gt;&lt;secondary-title&gt;Journal of Medicinal Chemistry&lt;/secondary-title&gt;&lt;/titles&gt;&lt;periodical&gt;&lt;full-title&gt;Journal of Medicinal Chemistry&lt;/full-title&gt;&lt;/periodical&gt;&lt;pages&gt;1089-1104&lt;/pages&gt;&lt;volume&gt;60&lt;/volume&gt;&lt;number&gt;3&lt;/number&gt;&lt;edition&gt;2017/01/07&lt;/edition&gt;&lt;keywords&gt;&lt;keyword&gt;Allosteric Regulation&lt;/keyword&gt;&lt;keyword&gt;Animals&lt;/keyword&gt;&lt;keyword&gt;Humans&lt;/keyword&gt;&lt;keyword&gt;Pyrimidines/*chemistry/pharmacology&lt;/keyword&gt;&lt;keyword&gt;Receptor, Cannabinoid, CB1/*drug effects&lt;/keyword&gt;&lt;keyword&gt;Urea/*analogs &amp;amp; derivatives&lt;/keyword&gt;&lt;/keywords&gt;&lt;dates&gt;&lt;year&gt;2017&lt;/year&gt;&lt;pub-dates&gt;&lt;date&gt;Feb 9&lt;/date&gt;&lt;/pub-dates&gt;&lt;/dates&gt;&lt;isbn&gt;1520-4804 (Electronic)&amp;#xD;0022-2623 (Print)&amp;#xD;0022-2623 (Linking)&lt;/isbn&gt;&lt;accession-num&gt;28059509&lt;/accession-num&gt;&lt;urls&gt;&lt;related-urls&gt;&lt;url&gt;https://www.ncbi.nlm.nih.gov/pubmed/28059509&lt;/url&gt;&lt;/related-urls&gt;&lt;/urls&gt;&lt;custom2&gt;PMC5724760&lt;/custom2&gt;&lt;electronic-resource-num&gt;10.1021/acs.jmedchem.6b01448&lt;/electronic-resource-num&gt;&lt;research-notes&gt;CB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C1396B3" w14:textId="7FBBA86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0D78C4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1FA9EEB" w14:textId="5C6F31D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6AF5BB7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0EA58632" w14:textId="1DE8993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105E33C2" w14:textId="29431C6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G-018</w:t>
            </w:r>
          </w:p>
        </w:tc>
        <w:tc>
          <w:tcPr>
            <w:tcW w:w="1778" w:type="pct"/>
            <w:shd w:val="clear" w:color="auto" w:fill="auto"/>
            <w:hideMark/>
          </w:tcPr>
          <w:p w14:paraId="705F268A" w14:textId="4E1D9A5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D3760BC" w14:textId="332415A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outers&lt;/Author&gt;&lt;Year&gt;2020&lt;/Year&gt;&lt;RecNum&gt;400&lt;/RecNum&gt;&lt;DisplayText&gt;&lt;style face="superscript"&gt;[190]&lt;/style&gt;&lt;/DisplayText&gt;&lt;record&gt;&lt;rec-number&gt;400&lt;/rec-number&gt;&lt;foreign-keys&gt;&lt;key app="EN" db-id="rwxx0xz2ifzazme0927v0vvc5ftxrwzr0pxe" timestamp="1724050548"&gt;400&lt;/key&gt;&lt;key app="ENWeb" db-id=""&gt;0&lt;/key&gt;&lt;/foreign-keys&gt;&lt;ref-type name="Journal Article"&gt;17&lt;/ref-type&gt;&lt;contributors&gt;&lt;authors&gt;&lt;author&gt;Wouters, E.&lt;/author&gt;&lt;author&gt;Walraed, J.&lt;/author&gt;&lt;author&gt;Robertson, M. J.&lt;/author&gt;&lt;author&gt;Meyrath, M.&lt;/author&gt;&lt;author&gt;Szpakowska, M.&lt;/author&gt;&lt;author&gt;Chevigne, A.&lt;/author&gt;&lt;author&gt;Skiniotis, G.&lt;/author&gt;&lt;author&gt;Stove, C.&lt;/author&gt;&lt;/authors&gt;&lt;/contributors&gt;&lt;auth-address&gt;Laboratory of Toxicology, Department of Bioanalysis, Faculty of Pharmaceutical Sciences, Ghent University, Ottergemsesteenweg 460, 9000 Ghent, Belgium.&amp;#xD;Department of Molecular and Cellular Physiology and Department of Structural Biology, Stanford University School of Medicine, Stanford, 94305 California, United States.&amp;#xD;Immuno-Pharmacology and Interactomics, Department of Infection and Immunity, Luxembourg Institute of Health, Strassen 1445, Luxembourg.&lt;/auth-address&gt;&lt;titles&gt;&lt;title&gt;Assessment of biased agonism among distinct synthetic cannabinoid receptor agonist scaffolds&lt;/title&gt;&lt;secondary-title&gt;ACS Pharmacology &amp;amp; Translational Science&lt;/secondary-title&gt;&lt;/titles&gt;&lt;periodical&gt;&lt;full-title&gt;ACS Pharmacology &amp;amp; Translational Science&lt;/full-title&gt;&lt;/periodical&gt;&lt;pages&gt;285-295&lt;/pages&gt;&lt;volume&gt;3&lt;/volume&gt;&lt;number&gt;2&lt;/number&gt;&lt;edition&gt;2020/04/17&lt;/edition&gt;&lt;dates&gt;&lt;year&gt;2020&lt;/year&gt;&lt;pub-dates&gt;&lt;date&gt;Apr 10&lt;/date&gt;&lt;/pub-dates&gt;&lt;/dates&gt;&lt;isbn&gt;2575-9108 (Electronic)&amp;#xD;2575-9108 (Linking)&lt;/isbn&gt;&lt;accession-num&gt;32296768&lt;/accession-num&gt;&lt;urls&gt;&lt;related-urls&gt;&lt;url&gt;https://www.ncbi.nlm.nih.gov/pubmed/32296768&lt;/url&gt;&lt;/related-urls&gt;&lt;/urls&gt;&lt;custom2&gt;PMC7155187&lt;/custom2&gt;&lt;electronic-resource-num&gt;10.1021/acsptsci.9b00069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7E39E38" w14:textId="37658CC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1A4ED6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92D3F0E" w14:textId="26D3AD1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7D8CBF5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38290EE0" w14:textId="0FF97CD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031567F9" w14:textId="3C0F75D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-02</w:t>
            </w:r>
          </w:p>
        </w:tc>
        <w:tc>
          <w:tcPr>
            <w:tcW w:w="1778" w:type="pct"/>
            <w:shd w:val="clear" w:color="auto" w:fill="auto"/>
            <w:hideMark/>
          </w:tcPr>
          <w:p w14:paraId="20FD831D" w14:textId="504CF08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1E69DB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DD76ACA" w14:textId="09C909A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yNDwvWWVhcj48UmVj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yNDwvWWVhcj48UmVj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DBB229E" w14:textId="5C28AAD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86AE6FC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23979DA" w14:textId="4F34674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20459D1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39AABE0A" w14:textId="7137ADB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BF6748D" w14:textId="1A2C89A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-05</w:t>
            </w:r>
          </w:p>
        </w:tc>
        <w:tc>
          <w:tcPr>
            <w:tcW w:w="1778" w:type="pct"/>
            <w:shd w:val="clear" w:color="auto" w:fill="auto"/>
            <w:hideMark/>
          </w:tcPr>
          <w:p w14:paraId="4E8BCE87" w14:textId="32B4D040" w:rsidR="0031339B" w:rsidRPr="005B4529" w:rsidRDefault="001E69D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F2DC8D4" w14:textId="2413CAD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yNDwvWWVhcj48UmVj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yNDwvWWVhcj48UmVj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18A805A" w14:textId="3A7E29A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055B47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F2BCDC1" w14:textId="282C235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E815475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27032097" w14:textId="0010DD6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291E332" w14:textId="664959B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(+)-(R,S)-14</w:t>
            </w:r>
          </w:p>
        </w:tc>
        <w:tc>
          <w:tcPr>
            <w:tcW w:w="1778" w:type="pct"/>
            <w:shd w:val="clear" w:color="auto" w:fill="auto"/>
            <w:hideMark/>
          </w:tcPr>
          <w:p w14:paraId="3EFE52CE" w14:textId="5DA5F33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51003AC" w14:textId="086552D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XJhaTwvQXV0aG9yPjxZZWFyPjIwMjE8L1llYXI+PFJl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XJhaTwvQXV0aG9yPjxZZWFyPjIwMjE8L1llYXI+PFJl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548780A" w14:textId="22698C7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6A2E6D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96ADBDA" w14:textId="32F9724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3812E43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06F9815B" w14:textId="46D2C84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DD881C0" w14:textId="3E05FE4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144</w:t>
            </w:r>
          </w:p>
        </w:tc>
        <w:tc>
          <w:tcPr>
            <w:tcW w:w="1778" w:type="pct"/>
            <w:shd w:val="clear" w:color="auto" w:fill="auto"/>
            <w:hideMark/>
          </w:tcPr>
          <w:p w14:paraId="6C980C65" w14:textId="268E0E1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63E86CC" w14:textId="4E65A95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AE4B830" w14:textId="67C62A9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BA8DCAB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831DA8B" w14:textId="527E8B0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B99E833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47E2143A" w14:textId="0652B9A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A6DE757" w14:textId="2CE4281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TS135</w:t>
            </w:r>
          </w:p>
        </w:tc>
        <w:tc>
          <w:tcPr>
            <w:tcW w:w="1778" w:type="pct"/>
            <w:shd w:val="clear" w:color="auto" w:fill="auto"/>
            <w:hideMark/>
          </w:tcPr>
          <w:p w14:paraId="4E35CE8B" w14:textId="54B6287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85C743D" w14:textId="638B5C2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2551817" w14:textId="4DE4276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3E602C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37AC71A" w14:textId="7826646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8351D18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6C345640" w14:textId="2EA97D8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8A9E3BC" w14:textId="472EDF2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M-1248</w:t>
            </w:r>
          </w:p>
        </w:tc>
        <w:tc>
          <w:tcPr>
            <w:tcW w:w="1778" w:type="pct"/>
            <w:shd w:val="clear" w:color="auto" w:fill="auto"/>
            <w:hideMark/>
          </w:tcPr>
          <w:p w14:paraId="10183CEB" w14:textId="32B1E0E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4C8225C" w14:textId="7518253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G9wZXNod2Fya2FyPC9BdXRob3I+PFllYXI+MjAxNjwv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G9wZXNod2Fya2FyPC9BdXRob3I+PFllYXI+MjAxNjwv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D8FE661" w14:textId="4CDB070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B17B51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58A2397" w14:textId="5A04896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F842DCC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0D784A4E" w14:textId="3740BA6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CDDD20F" w14:textId="2EDDC91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4-O-methylhonokiol</w:t>
            </w:r>
          </w:p>
        </w:tc>
        <w:tc>
          <w:tcPr>
            <w:tcW w:w="1778" w:type="pct"/>
            <w:shd w:val="clear" w:color="auto" w:fill="auto"/>
            <w:hideMark/>
          </w:tcPr>
          <w:p w14:paraId="31D69FB4" w14:textId="21B6EDC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9A87434" w14:textId="59E9E59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4358F51" w14:textId="1E7EA34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02C3ECF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485CACA" w14:textId="578B258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BC18007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2A3E2931" w14:textId="493B8A2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9593B73" w14:textId="5AC748B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HC</w:t>
            </w:r>
          </w:p>
        </w:tc>
        <w:tc>
          <w:tcPr>
            <w:tcW w:w="1778" w:type="pct"/>
            <w:shd w:val="clear" w:color="auto" w:fill="auto"/>
            <w:hideMark/>
          </w:tcPr>
          <w:p w14:paraId="45DF4754" w14:textId="613160D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B4A4044" w14:textId="4029CD5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33A0542" w14:textId="6A90655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64B5F7B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5C7C481" w14:textId="0C72419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BCA7DE7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15AC5093" w14:textId="0C31109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24CD61E" w14:textId="2DBF0EE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JWH133</w:t>
            </w:r>
          </w:p>
        </w:tc>
        <w:tc>
          <w:tcPr>
            <w:tcW w:w="1778" w:type="pct"/>
            <w:shd w:val="clear" w:color="auto" w:fill="auto"/>
            <w:hideMark/>
          </w:tcPr>
          <w:p w14:paraId="54D6B298" w14:textId="6D04653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08D99F2" w14:textId="78EE10A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B729C0D" w14:textId="1357A7B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A96D4E4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3E8903D" w14:textId="649A9D7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BF25724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0A1087EC" w14:textId="5155DFF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B05D7F8" w14:textId="0E9BCCE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WIN-55212</w:t>
            </w:r>
          </w:p>
        </w:tc>
        <w:tc>
          <w:tcPr>
            <w:tcW w:w="1778" w:type="pct"/>
            <w:shd w:val="clear" w:color="auto" w:fill="auto"/>
            <w:hideMark/>
          </w:tcPr>
          <w:p w14:paraId="7A7AEFEA" w14:textId="5F22C81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4CADACC" w14:textId="37291EB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C1C3194" w14:textId="1538957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7513884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6D96C94" w14:textId="2771E45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E2712AD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72376F77" w14:textId="667F187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C04576F" w14:textId="373B1F9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M233</w:t>
            </w:r>
          </w:p>
        </w:tc>
        <w:tc>
          <w:tcPr>
            <w:tcW w:w="1778" w:type="pct"/>
            <w:shd w:val="clear" w:color="auto" w:fill="auto"/>
            <w:hideMark/>
          </w:tcPr>
          <w:p w14:paraId="2B30815D" w14:textId="549A74C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6CB7390" w14:textId="0D17EFB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D78C0B6" w14:textId="361D3A0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B8A0C9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0A6CE3C" w14:textId="61F1FD2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A42BAF9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754B11ED" w14:textId="34DB985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D0BC0F0" w14:textId="53BC2E5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U308</w:t>
            </w:r>
          </w:p>
        </w:tc>
        <w:tc>
          <w:tcPr>
            <w:tcW w:w="1778" w:type="pct"/>
            <w:shd w:val="clear" w:color="auto" w:fill="auto"/>
            <w:hideMark/>
          </w:tcPr>
          <w:p w14:paraId="01A2B5A9" w14:textId="3F96173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A47C270" w14:textId="525A9FC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D44C3B6" w14:textId="4DFAF66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5C8CDB0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C85C116" w14:textId="1A12295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24D40F5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610751B7" w14:textId="676FA05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8C1DA49" w14:textId="5BFBAC2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M1241</w:t>
            </w:r>
          </w:p>
        </w:tc>
        <w:tc>
          <w:tcPr>
            <w:tcW w:w="1778" w:type="pct"/>
            <w:shd w:val="clear" w:color="auto" w:fill="auto"/>
            <w:hideMark/>
          </w:tcPr>
          <w:p w14:paraId="0CFCF343" w14:textId="0A29839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FCB1A8B" w14:textId="72E8FF8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50AEFB7" w14:textId="1DC6138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AC50CB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214D398" w14:textId="4387C60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40623B8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7C0E0FE4" w14:textId="4066EA9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4A9517D8" w14:textId="70D6D09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JWH015</w:t>
            </w:r>
          </w:p>
        </w:tc>
        <w:tc>
          <w:tcPr>
            <w:tcW w:w="1778" w:type="pct"/>
            <w:shd w:val="clear" w:color="auto" w:fill="auto"/>
            <w:hideMark/>
          </w:tcPr>
          <w:p w14:paraId="631B25FB" w14:textId="4052203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2E7CB07" w14:textId="12A9D32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86A32DC" w14:textId="2164B31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920B599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F9B0265" w14:textId="0486240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8B79809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749E2B6D" w14:textId="4741A90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465065B7" w14:textId="42849D9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AM2201</w:t>
            </w:r>
          </w:p>
        </w:tc>
        <w:tc>
          <w:tcPr>
            <w:tcW w:w="1778" w:type="pct"/>
            <w:shd w:val="clear" w:color="auto" w:fill="auto"/>
            <w:hideMark/>
          </w:tcPr>
          <w:p w14:paraId="340AA48D" w14:textId="2A48D3E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F377A9C" w14:textId="43C77E8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F1F718F" w14:textId="7E6772C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231C63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D2DF83D" w14:textId="66E389F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7991F97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394F1A6E" w14:textId="3CFE17A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85DBF1E" w14:textId="72F4EDA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M2232</w:t>
            </w:r>
          </w:p>
        </w:tc>
        <w:tc>
          <w:tcPr>
            <w:tcW w:w="1778" w:type="pct"/>
            <w:shd w:val="clear" w:color="auto" w:fill="auto"/>
            <w:hideMark/>
          </w:tcPr>
          <w:p w14:paraId="3C94F3EE" w14:textId="63DCDCA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1AC5B9E" w14:textId="4E64831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8E92E7A" w14:textId="2C43B64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179D9F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454808B" w14:textId="0A8D156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8D44F9A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1BDE4837" w14:textId="7ADF598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3FEB192" w14:textId="2AB5CF4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RE601</w:t>
            </w:r>
          </w:p>
        </w:tc>
        <w:tc>
          <w:tcPr>
            <w:tcW w:w="1778" w:type="pct"/>
            <w:shd w:val="clear" w:color="auto" w:fill="auto"/>
            <w:hideMark/>
          </w:tcPr>
          <w:p w14:paraId="1C3494F3" w14:textId="7A0ABBA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CB5BC7B" w14:textId="44307C7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23CC6B2" w14:textId="230C94F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BFC0E06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4A8B3AB" w14:textId="1AABCD9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7018D8D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43989EE1" w14:textId="6579AE4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1A01963" w14:textId="4EE67BE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-arachidonoyl glycerol</w:t>
            </w:r>
          </w:p>
        </w:tc>
        <w:tc>
          <w:tcPr>
            <w:tcW w:w="1778" w:type="pct"/>
            <w:shd w:val="clear" w:color="auto" w:fill="auto"/>
            <w:hideMark/>
          </w:tcPr>
          <w:p w14:paraId="7A0B37B9" w14:textId="67ECC6A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4BBE994" w14:textId="410FD30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1342B9B" w14:textId="27FC936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BFCE1A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09F53FB" w14:textId="1FB2DE0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B65C2AB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08A89C70" w14:textId="081F18A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9E9D5B0" w14:textId="511408F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th-anandamide</w:t>
            </w:r>
          </w:p>
        </w:tc>
        <w:tc>
          <w:tcPr>
            <w:tcW w:w="1778" w:type="pct"/>
            <w:shd w:val="clear" w:color="auto" w:fill="auto"/>
            <w:hideMark/>
          </w:tcPr>
          <w:p w14:paraId="65B05D3A" w14:textId="30B5196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FB0B370" w14:textId="0053898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BD2C34A" w14:textId="58E0864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EE3D765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979BB78" w14:textId="1F698A1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E199C20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01216089" w14:textId="2C02AAF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7872D92" w14:textId="47862AB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4</w:t>
            </w:r>
          </w:p>
        </w:tc>
        <w:tc>
          <w:tcPr>
            <w:tcW w:w="1778" w:type="pct"/>
            <w:shd w:val="clear" w:color="auto" w:fill="auto"/>
            <w:hideMark/>
          </w:tcPr>
          <w:p w14:paraId="50C1B9F3" w14:textId="543DA58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nternalisatio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cAMP and pERK1/2</w:t>
            </w:r>
          </w:p>
        </w:tc>
        <w:tc>
          <w:tcPr>
            <w:tcW w:w="582" w:type="pct"/>
            <w:shd w:val="clear" w:color="auto" w:fill="auto"/>
          </w:tcPr>
          <w:p w14:paraId="388D6E80" w14:textId="2B61A46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Oyagawa&lt;/Author&gt;&lt;Year&gt;2018&lt;/Year&gt;&lt;RecNum&gt;401&lt;/RecNum&gt;&lt;DisplayText&gt;&lt;style face="superscript"&gt;[194]&lt;/style&gt;&lt;/DisplayText&gt;&lt;record&gt;&lt;rec-number&gt;401&lt;/rec-number&gt;&lt;foreign-keys&gt;&lt;key app="EN" db-id="rwxx0xz2ifzazme0927v0vvc5ftxrwzr0pxe" timestamp="1724051215"&gt;401&lt;/key&gt;&lt;key app="ENWeb" db-id=""&gt;0&lt;/key&gt;&lt;/foreign-keys&gt;&lt;ref-type name="Journal Article"&gt;17&lt;/ref-type&gt;&lt;contributors&gt;&lt;authors&gt;&lt;author&gt;Oyagawa, C. R. M.&lt;/author&gt;&lt;author&gt;de la Harpe, S. M.&lt;/author&gt;&lt;author&gt;Saroz, Y.&lt;/author&gt;&lt;author&gt;Glass, M.&lt;/author&gt;&lt;author&gt;Vernall, A. J.&lt;/author&gt;&lt;author&gt;Grimsey, N. L.&lt;/author&gt;&lt;/authors&gt;&lt;/contributors&gt;&lt;auth-address&gt;Department of Pharmacology and Clinical Pharmacology, School of Medical Sciences, Faculty of Medical and Health Sciences, The University of Auckland, Auckland, New Zealand.&amp;#xD;Centre for Brain Research, School of Medical Sciences, Faculty of Medical and Health Sciences, The University of Auckland, Auckland, New Zealand.&amp;#xD;School of Pharmacy, University of Otago, Dunedin, New Zealand.&lt;/auth-address&gt;&lt;titles&gt;&lt;title&gt;Cannabinoid receptor 2 signalling bias elicited by 2,4,6-trisubstituted 1,3,5-triazines&lt;/title&gt;&lt;secondary-title&gt;Frontiers in Pharmacology&lt;/secondary-title&gt;&lt;/titles&gt;&lt;periodical&gt;&lt;full-title&gt;Frontiers in Pharmacology&lt;/full-title&gt;&lt;/periodical&gt;&lt;pages&gt;1202&lt;/pages&gt;&lt;volume&gt;9&lt;/volume&gt;&lt;edition&gt;2018/12/14&lt;/edition&gt;&lt;keywords&gt;&lt;keyword&gt;G protein-coupled receptor&lt;/keyword&gt;&lt;keyword&gt;cannabinoid receptor 2 (CB2)&lt;/keyword&gt;&lt;keyword&gt;drug design&lt;/keyword&gt;&lt;keyword&gt;immune therapeutics&lt;/keyword&gt;&lt;keyword&gt;medicinal chemistry&lt;/keyword&gt;&lt;keyword&gt;signalling&lt;/keyword&gt;&lt;keyword&gt;signalling bias&lt;/keyword&gt;&lt;keyword&gt;synthetic cannabinoid&lt;/keyword&gt;&lt;/keywords&gt;&lt;dates&gt;&lt;year&gt;2018&lt;/year&gt;&lt;/dates&gt;&lt;isbn&gt;1663-9812 (Print)&amp;#xD;1663-9812 (Electronic)&amp;#xD;1663-9812 (Linking)&lt;/isbn&gt;&lt;accession-num&gt;30524271&lt;/accession-num&gt;&lt;urls&gt;&lt;related-urls&gt;&lt;url&gt;https://www.ncbi.nlm.nih.gov/pubmed/30524271&lt;/url&gt;&lt;/related-urls&gt;&lt;/urls&gt;&lt;custom2&gt;PMC6256112&lt;/custom2&gt;&lt;electronic-resource-num&gt;10.3389/fphar.2018.0120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622E829" w14:textId="24D4EA4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A3BBAA0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F9AB5BE" w14:textId="75CB104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D3AF4EA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0DED7B52" w14:textId="7D65CB2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9D2AC5F" w14:textId="7881282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5</w:t>
            </w:r>
          </w:p>
        </w:tc>
        <w:tc>
          <w:tcPr>
            <w:tcW w:w="1778" w:type="pct"/>
            <w:shd w:val="clear" w:color="auto" w:fill="auto"/>
            <w:hideMark/>
          </w:tcPr>
          <w:p w14:paraId="7331FDBA" w14:textId="0DC7E7D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nternalisatio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cAMP and pERK1/2</w:t>
            </w:r>
          </w:p>
        </w:tc>
        <w:tc>
          <w:tcPr>
            <w:tcW w:w="582" w:type="pct"/>
            <w:shd w:val="clear" w:color="auto" w:fill="auto"/>
          </w:tcPr>
          <w:p w14:paraId="172BC3F1" w14:textId="46261F3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Oyagawa&lt;/Author&gt;&lt;Year&gt;2018&lt;/Year&gt;&lt;RecNum&gt;401&lt;/RecNum&gt;&lt;DisplayText&gt;&lt;style face="superscript"&gt;[194]&lt;/style&gt;&lt;/DisplayText&gt;&lt;record&gt;&lt;rec-number&gt;401&lt;/rec-number&gt;&lt;foreign-keys&gt;&lt;key app="EN" db-id="rwxx0xz2ifzazme0927v0vvc5ftxrwzr0pxe" timestamp="1724051215"&gt;401&lt;/key&gt;&lt;key app="ENWeb" db-id=""&gt;0&lt;/key&gt;&lt;/foreign-keys&gt;&lt;ref-type name="Journal Article"&gt;17&lt;/ref-type&gt;&lt;contributors&gt;&lt;authors&gt;&lt;author&gt;Oyagawa, C. R. M.&lt;/author&gt;&lt;author&gt;de la Harpe, S. M.&lt;/author&gt;&lt;author&gt;Saroz, Y.&lt;/author&gt;&lt;author&gt;Glass, M.&lt;/author&gt;&lt;author&gt;Vernall, A. J.&lt;/author&gt;&lt;author&gt;Grimsey, N. L.&lt;/author&gt;&lt;/authors&gt;&lt;/contributors&gt;&lt;auth-address&gt;Department of Pharmacology and Clinical Pharmacology, School of Medical Sciences, Faculty of Medical and Health Sciences, The University of Auckland, Auckland, New Zealand.&amp;#xD;Centre for Brain Research, School of Medical Sciences, Faculty of Medical and Health Sciences, The University of Auckland, Auckland, New Zealand.&amp;#xD;School of Pharmacy, University of Otago, Dunedin, New Zealand.&lt;/auth-address&gt;&lt;titles&gt;&lt;title&gt;Cannabinoid receptor 2 signalling bias elicited by 2,4,6-trisubstituted 1,3,5-triazines&lt;/title&gt;&lt;secondary-title&gt;Frontiers in Pharmacology&lt;/secondary-title&gt;&lt;/titles&gt;&lt;periodical&gt;&lt;full-title&gt;Frontiers in Pharmacology&lt;/full-title&gt;&lt;/periodical&gt;&lt;pages&gt;1202&lt;/pages&gt;&lt;volume&gt;9&lt;/volume&gt;&lt;edition&gt;2018/12/14&lt;/edition&gt;&lt;keywords&gt;&lt;keyword&gt;G protein-coupled receptor&lt;/keyword&gt;&lt;keyword&gt;cannabinoid receptor 2 (CB2)&lt;/keyword&gt;&lt;keyword&gt;drug design&lt;/keyword&gt;&lt;keyword&gt;immune therapeutics&lt;/keyword&gt;&lt;keyword&gt;medicinal chemistry&lt;/keyword&gt;&lt;keyword&gt;signalling&lt;/keyword&gt;&lt;keyword&gt;signalling bias&lt;/keyword&gt;&lt;keyword&gt;synthetic cannabinoid&lt;/keyword&gt;&lt;/keywords&gt;&lt;dates&gt;&lt;year&gt;2018&lt;/year&gt;&lt;/dates&gt;&lt;isbn&gt;1663-9812 (Print)&amp;#xD;1663-9812 (Electronic)&amp;#xD;1663-9812 (Linking)&lt;/isbn&gt;&lt;accession-num&gt;30524271&lt;/accession-num&gt;&lt;urls&gt;&lt;related-urls&gt;&lt;url&gt;https://www.ncbi.nlm.nih.gov/pubmed/30524271&lt;/url&gt;&lt;/related-urls&gt;&lt;/urls&gt;&lt;custom2&gt;PMC6256112&lt;/custom2&gt;&lt;electronic-resource-num&gt;10.3389/fphar.2018.0120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4F6A6F8" w14:textId="05089F7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2B76D75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43169CD" w14:textId="30734F5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6B4AF84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2FE98ACB" w14:textId="45306A7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CBE572F" w14:textId="6AA0A51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</w:t>
            </w:r>
          </w:p>
        </w:tc>
        <w:tc>
          <w:tcPr>
            <w:tcW w:w="1778" w:type="pct"/>
            <w:shd w:val="clear" w:color="auto" w:fill="auto"/>
            <w:hideMark/>
          </w:tcPr>
          <w:p w14:paraId="1047A8A3" w14:textId="0660DC8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pERK1/2 over cAMP and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nternalisatio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36DB34F5" w14:textId="42B66F6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Oyagawa&lt;/Author&gt;&lt;Year&gt;2018&lt;/Year&gt;&lt;RecNum&gt;401&lt;/RecNum&gt;&lt;DisplayText&gt;&lt;style face="superscript"&gt;[194]&lt;/style&gt;&lt;/DisplayText&gt;&lt;record&gt;&lt;rec-number&gt;401&lt;/rec-number&gt;&lt;foreign-keys&gt;&lt;key app="EN" db-id="rwxx0xz2ifzazme0927v0vvc5ftxrwzr0pxe" timestamp="1724051215"&gt;401&lt;/key&gt;&lt;key app="ENWeb" db-id=""&gt;0&lt;/key&gt;&lt;/foreign-keys&gt;&lt;ref-type name="Journal Article"&gt;17&lt;/ref-type&gt;&lt;contributors&gt;&lt;authors&gt;&lt;author&gt;Oyagawa, C. R. M.&lt;/author&gt;&lt;author&gt;de la Harpe, S. M.&lt;/author&gt;&lt;author&gt;Saroz, Y.&lt;/author&gt;&lt;author&gt;Glass, M.&lt;/author&gt;&lt;author&gt;Vernall, A. J.&lt;/author&gt;&lt;author&gt;Grimsey, N. L.&lt;/author&gt;&lt;/authors&gt;&lt;/contributors&gt;&lt;auth-address&gt;Department of Pharmacology and Clinical Pharmacology, School of Medical Sciences, Faculty of Medical and Health Sciences, The University of Auckland, Auckland, New Zealand.&amp;#xD;Centre for Brain Research, School of Medical Sciences, Faculty of Medical and Health Sciences, The University of Auckland, Auckland, New Zealand.&amp;#xD;School of Pharmacy, University of Otago, Dunedin, New Zealand.&lt;/auth-address&gt;&lt;titles&gt;&lt;title&gt;Cannabinoid receptor 2 signalling bias elicited by 2,4,6-trisubstituted 1,3,5-triazines&lt;/title&gt;&lt;secondary-title&gt;Frontiers in Pharmacology&lt;/secondary-title&gt;&lt;/titles&gt;&lt;periodical&gt;&lt;full-title&gt;Frontiers in Pharmacology&lt;/full-title&gt;&lt;/periodical&gt;&lt;pages&gt;1202&lt;/pages&gt;&lt;volume&gt;9&lt;/volume&gt;&lt;edition&gt;2018/12/14&lt;/edition&gt;&lt;keywords&gt;&lt;keyword&gt;G protein-coupled receptor&lt;/keyword&gt;&lt;keyword&gt;cannabinoid receptor 2 (CB2)&lt;/keyword&gt;&lt;keyword&gt;drug design&lt;/keyword&gt;&lt;keyword&gt;immune therapeutics&lt;/keyword&gt;&lt;keyword&gt;medicinal chemistry&lt;/keyword&gt;&lt;keyword&gt;signalling&lt;/keyword&gt;&lt;keyword&gt;signalling bias&lt;/keyword&gt;&lt;keyword&gt;synthetic cannabinoid&lt;/keyword&gt;&lt;/keywords&gt;&lt;dates&gt;&lt;year&gt;2018&lt;/year&gt;&lt;/dates&gt;&lt;isbn&gt;1663-9812 (Print)&amp;#xD;1663-9812 (Electronic)&amp;#xD;1663-9812 (Linking)&lt;/isbn&gt;&lt;accession-num&gt;30524271&lt;/accession-num&gt;&lt;urls&gt;&lt;related-urls&gt;&lt;url&gt;https://www.ncbi.nlm.nih.gov/pubmed/30524271&lt;/url&gt;&lt;/related-urls&gt;&lt;/urls&gt;&lt;custom2&gt;PMC6256112&lt;/custom2&gt;&lt;electronic-resource-num&gt;10.3389/fphar.2018.0120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4F187D5" w14:textId="128B7DD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AA5943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57032C4" w14:textId="61EF0BD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stanoid</w:t>
            </w:r>
            <w:proofErr w:type="spellEnd"/>
          </w:p>
        </w:tc>
        <w:tc>
          <w:tcPr>
            <w:tcW w:w="356" w:type="pct"/>
            <w:shd w:val="clear" w:color="auto" w:fill="auto"/>
            <w:noWrap/>
            <w:hideMark/>
          </w:tcPr>
          <w:p w14:paraId="3C58454C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2R2</w:t>
            </w:r>
          </w:p>
        </w:tc>
        <w:tc>
          <w:tcPr>
            <w:tcW w:w="457" w:type="pct"/>
            <w:shd w:val="clear" w:color="auto" w:fill="auto"/>
          </w:tcPr>
          <w:p w14:paraId="6153A576" w14:textId="6D705CD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21674203" w14:textId="2D7E4CC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8a</w:t>
            </w:r>
          </w:p>
        </w:tc>
        <w:tc>
          <w:tcPr>
            <w:tcW w:w="1778" w:type="pct"/>
            <w:shd w:val="clear" w:color="auto" w:fill="auto"/>
            <w:hideMark/>
          </w:tcPr>
          <w:p w14:paraId="1BC89A31" w14:textId="343F6B8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C6744A0" w14:textId="13F1E48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PZ2F3YTwvQXV0aG9yPjxZZWFyPjIwMTY8L1llYXI+PFJl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PZ2F3YTwvQXV0aG9yPjxZZWFyPjIwMTY8L1llYXI+PFJl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6159E22" w14:textId="70C0655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351D0EE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0F4F89A" w14:textId="2D32DCE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stanoid</w:t>
            </w:r>
            <w:proofErr w:type="spellEnd"/>
          </w:p>
        </w:tc>
        <w:tc>
          <w:tcPr>
            <w:tcW w:w="356" w:type="pct"/>
            <w:shd w:val="clear" w:color="auto" w:fill="auto"/>
            <w:noWrap/>
            <w:hideMark/>
          </w:tcPr>
          <w:p w14:paraId="00F22077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2R4</w:t>
            </w:r>
          </w:p>
        </w:tc>
        <w:tc>
          <w:tcPr>
            <w:tcW w:w="457" w:type="pct"/>
            <w:shd w:val="clear" w:color="auto" w:fill="auto"/>
          </w:tcPr>
          <w:p w14:paraId="467C48F0" w14:textId="0AA7BF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3D413B9" w14:textId="60FF8AC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PGE2 </w:t>
            </w:r>
          </w:p>
        </w:tc>
        <w:tc>
          <w:tcPr>
            <w:tcW w:w="1778" w:type="pct"/>
            <w:shd w:val="clear" w:color="auto" w:fill="auto"/>
            <w:hideMark/>
          </w:tcPr>
          <w:p w14:paraId="788E8292" w14:textId="562A6AB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nd 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1FFCDC27" w14:textId="5BC0237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WR1YzwvQXV0aG9yPjxZZWFyPjIwMDk8L1llYXI+PFJl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WR1YzwvQXV0aG9yPjxZZWFyPjIwMDk8L1llYXI+PFJl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252A5EF" w14:textId="42968F5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DE0C4E3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66039A0" w14:textId="44C8FEB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stanoid</w:t>
            </w:r>
            <w:proofErr w:type="spellEnd"/>
          </w:p>
        </w:tc>
        <w:tc>
          <w:tcPr>
            <w:tcW w:w="356" w:type="pct"/>
            <w:shd w:val="clear" w:color="auto" w:fill="auto"/>
            <w:noWrap/>
            <w:hideMark/>
          </w:tcPr>
          <w:p w14:paraId="348F563D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2R4</w:t>
            </w:r>
          </w:p>
        </w:tc>
        <w:tc>
          <w:tcPr>
            <w:tcW w:w="457" w:type="pct"/>
            <w:shd w:val="clear" w:color="auto" w:fill="auto"/>
          </w:tcPr>
          <w:p w14:paraId="0E66725F" w14:textId="6068F3C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9EC34F4" w14:textId="29070C0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GE1 alcohol</w:t>
            </w:r>
          </w:p>
        </w:tc>
        <w:tc>
          <w:tcPr>
            <w:tcW w:w="1778" w:type="pct"/>
            <w:shd w:val="clear" w:color="auto" w:fill="auto"/>
            <w:hideMark/>
          </w:tcPr>
          <w:p w14:paraId="04A4F49E" w14:textId="0132096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nd 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</w:p>
        </w:tc>
        <w:tc>
          <w:tcPr>
            <w:tcW w:w="582" w:type="pct"/>
            <w:shd w:val="clear" w:color="auto" w:fill="auto"/>
          </w:tcPr>
          <w:p w14:paraId="25051DC0" w14:textId="323F3E2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WR1YzwvQXV0aG9yPjxZZWFyPjIwMDk8L1llYXI+PFJl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WR1YzwvQXV0aG9yPjxZZWFyPjIwMDk8L1llYXI+PFJl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FA44164" w14:textId="74F9380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AFD712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9F58DC0" w14:textId="22D9722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C4BC615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56EA06CB" w14:textId="5F29687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71FAEA78" w14:textId="4D2D1E2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CP746</w:t>
            </w:r>
          </w:p>
        </w:tc>
        <w:tc>
          <w:tcPr>
            <w:tcW w:w="1778" w:type="pct"/>
            <w:shd w:val="clear" w:color="auto" w:fill="auto"/>
            <w:hideMark/>
          </w:tcPr>
          <w:p w14:paraId="6F9AD692" w14:textId="4270D8F4" w:rsidR="0031339B" w:rsidRPr="005B4529" w:rsidRDefault="006A7BB3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G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  <w:vertAlign w:val="subscript"/>
              </w:rPr>
              <w:t>i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-protein</w:t>
            </w:r>
            <w:r w:rsidR="0031339B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pERK1/2</w:t>
            </w:r>
          </w:p>
        </w:tc>
        <w:tc>
          <w:tcPr>
            <w:tcW w:w="582" w:type="pct"/>
            <w:shd w:val="clear" w:color="auto" w:fill="auto"/>
          </w:tcPr>
          <w:p w14:paraId="17E67B32" w14:textId="4A6D8A1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YWxhbnQ8L0F1dGhvcj48WWVhcj4yMDE0PC9ZZWFyPjxS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YWxhbnQ8L0F1dGhvcj48WWVhcj4yMDE0PC9ZZWFyPjxS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21CB3D5" w14:textId="0010F85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C30E83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B6D9B07" w14:textId="37E9B77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6E14592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68AFC056" w14:textId="5298777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5B36A656" w14:textId="6B13910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6</w:t>
            </w:r>
          </w:p>
        </w:tc>
        <w:tc>
          <w:tcPr>
            <w:tcW w:w="1778" w:type="pct"/>
            <w:shd w:val="clear" w:color="auto" w:fill="auto"/>
            <w:hideMark/>
          </w:tcPr>
          <w:p w14:paraId="0FA10969" w14:textId="5643182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AMP inhibition over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26131C63" w14:textId="0A76504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dXJlbGlvPC9BdXRob3I+PFllYXI+MjAxODwvWWVhcj48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dXJlbGlvPC9BdXRob3I+PFllYXI+MjAxODwvWWVhcj48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BE84E76" w14:textId="4634B71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A38AD83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22BEB63" w14:textId="1B4A3DF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9F21C4A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7CA7AD16" w14:textId="3E2CEF5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58342F3A" w14:textId="39729AC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6</w:t>
            </w:r>
          </w:p>
        </w:tc>
        <w:tc>
          <w:tcPr>
            <w:tcW w:w="1778" w:type="pct"/>
            <w:shd w:val="clear" w:color="auto" w:fill="auto"/>
            <w:hideMark/>
          </w:tcPr>
          <w:p w14:paraId="294B8914" w14:textId="67AC18E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cAMP inhibition</w:t>
            </w:r>
          </w:p>
        </w:tc>
        <w:tc>
          <w:tcPr>
            <w:tcW w:w="582" w:type="pct"/>
            <w:shd w:val="clear" w:color="auto" w:fill="auto"/>
          </w:tcPr>
          <w:p w14:paraId="6F60CC83" w14:textId="60A9D57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dXJlbGlvPC9BdXRob3I+PFllYXI+MjAxODwvWWVhcj48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dXJlbGlvPC9BdXRob3I+PFllYXI+MjAxODwvWWVhcj48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DD28498" w14:textId="6F92B1A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66B13E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A16E60D" w14:textId="3B65409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B844AC0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157D2562" w14:textId="5CE6E34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2D349346" w14:textId="47A8101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padenoson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2B40AB67" w14:textId="7502FB5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AMP inhibition over pERK1/2 and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69B63B71" w14:textId="600D08C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YWx0b3M8L0F1dGhvcj48WWVhcj4yMDE2PC9ZZWFyPjxS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YWx0b3M8L0F1dGhvcj48WWVhcj4yMDE2PC9ZZWFyPjxS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D7794DF" w14:textId="0F134DE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DC8CC03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0359175" w14:textId="44E7703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21A3854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65F11649" w14:textId="20A8F7C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52EFCE0C" w14:textId="7D0FE5D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8h</w:t>
            </w:r>
          </w:p>
        </w:tc>
        <w:tc>
          <w:tcPr>
            <w:tcW w:w="1778" w:type="pct"/>
            <w:shd w:val="clear" w:color="auto" w:fill="auto"/>
            <w:hideMark/>
          </w:tcPr>
          <w:p w14:paraId="2B0C0CCA" w14:textId="7314438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AMP </w:t>
            </w:r>
            <w:r w:rsidR="001E69DB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accumul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pERK1/2</w:t>
            </w:r>
          </w:p>
        </w:tc>
        <w:tc>
          <w:tcPr>
            <w:tcW w:w="582" w:type="pct"/>
            <w:shd w:val="clear" w:color="auto" w:fill="auto"/>
          </w:tcPr>
          <w:p w14:paraId="72A1117A" w14:textId="35939F2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YWxhbnQ8L0F1dGhvcj48WWVhcj4yMDEyPC9ZZWFyPjxS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YWxhbnQ8L0F1dGhvcj48WWVhcj4yMDEyPC9ZZWFyPjxS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35101C8" w14:textId="15BBE23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CA0DF96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FD79E2C" w14:textId="6A027DC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DDBBE6D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0857FC5F" w14:textId="5171351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6225172A" w14:textId="16424B8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UF5589</w:t>
            </w:r>
          </w:p>
        </w:tc>
        <w:tc>
          <w:tcPr>
            <w:tcW w:w="1778" w:type="pct"/>
            <w:shd w:val="clear" w:color="auto" w:fill="auto"/>
            <w:hideMark/>
          </w:tcPr>
          <w:p w14:paraId="698834DE" w14:textId="0E726C9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3E16377" w14:textId="25A91AB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W5nZW1laWplcjwvQXV0aG9yPjxZZWFyPjIwMTM8L1ll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W5nZW1laWplcjwvQXV0aG9yPjxZZWFyPjIwMTM8L1ll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B93628B" w14:textId="58B1BB2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8AEE324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5BE3AAA" w14:textId="42AE6D9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DDD398A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77772306" w14:textId="7F0E366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6AF53C4C" w14:textId="32796DD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nOCPA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54290282" w14:textId="430A111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5648DDF" w14:textId="7DDD448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xsPC9BdXRob3I+PFllYXI+MjAyMjwvWWVhcj48UmVj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xsPC9BdXRob3I+PFllYXI+MjAyMjwvWWVhcj48UmVj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40F027A" w14:textId="76C03CE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D75DA50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E0D1640" w14:textId="10A88EA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ile ac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71B85B7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BAR</w:t>
            </w:r>
          </w:p>
        </w:tc>
        <w:tc>
          <w:tcPr>
            <w:tcW w:w="457" w:type="pct"/>
            <w:shd w:val="clear" w:color="auto" w:fill="auto"/>
          </w:tcPr>
          <w:p w14:paraId="1ADE7D07" w14:textId="78D1BF9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BAR</w:t>
            </w:r>
          </w:p>
        </w:tc>
        <w:tc>
          <w:tcPr>
            <w:tcW w:w="812" w:type="pct"/>
            <w:shd w:val="clear" w:color="auto" w:fill="auto"/>
            <w:hideMark/>
          </w:tcPr>
          <w:p w14:paraId="25E5AFF9" w14:textId="726153F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399</w:t>
            </w:r>
          </w:p>
        </w:tc>
        <w:tc>
          <w:tcPr>
            <w:tcW w:w="1778" w:type="pct"/>
            <w:shd w:val="clear" w:color="auto" w:fill="auto"/>
            <w:hideMark/>
          </w:tcPr>
          <w:p w14:paraId="3F8A5310" w14:textId="743F7A7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</w:t>
            </w: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restin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47EDBF77" w14:textId="54A154D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TwvQXV0aG9yPjxZZWFyPjIwMjI8L1llYXI+PFJlY051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TwvQXV0aG9yPjxZZWFyPjIwMjI8L1llYXI+PFJlY051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640042C" w14:textId="06D705C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AE9894E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EDECF93" w14:textId="1D44FEA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ile ac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4CDF84B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BAR</w:t>
            </w:r>
          </w:p>
        </w:tc>
        <w:tc>
          <w:tcPr>
            <w:tcW w:w="457" w:type="pct"/>
            <w:shd w:val="clear" w:color="auto" w:fill="auto"/>
          </w:tcPr>
          <w:p w14:paraId="18B0690B" w14:textId="21AF859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BAR</w:t>
            </w:r>
          </w:p>
        </w:tc>
        <w:tc>
          <w:tcPr>
            <w:tcW w:w="812" w:type="pct"/>
            <w:shd w:val="clear" w:color="auto" w:fill="auto"/>
            <w:hideMark/>
          </w:tcPr>
          <w:p w14:paraId="4CBB306F" w14:textId="646F30C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NT-777</w:t>
            </w:r>
          </w:p>
        </w:tc>
        <w:tc>
          <w:tcPr>
            <w:tcW w:w="1778" w:type="pct"/>
            <w:shd w:val="clear" w:color="auto" w:fill="auto"/>
            <w:hideMark/>
          </w:tcPr>
          <w:p w14:paraId="251DFAAE" w14:textId="5D320BA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proofErr w:type="spellEnd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205A36D" w14:textId="5F75EA4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TwvQXV0aG9yPjxZZWFyPjIwMjI8L1llYXI+PFJlY051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TwvQXV0aG9yPjxZZWFyPjIwMjI8L1llYXI+PFJlY051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64C8A76" w14:textId="2D5B30F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E08F455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0ECFCD4" w14:textId="6C456A3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ydroxycarboxylic acid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EAC199F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457" w:type="pct"/>
            <w:shd w:val="clear" w:color="auto" w:fill="auto"/>
          </w:tcPr>
          <w:p w14:paraId="068485CA" w14:textId="2DB8713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812" w:type="pct"/>
            <w:shd w:val="clear" w:color="auto" w:fill="auto"/>
            <w:hideMark/>
          </w:tcPr>
          <w:p w14:paraId="0B5FC2FB" w14:textId="42BA776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9n</w:t>
            </w:r>
          </w:p>
        </w:tc>
        <w:tc>
          <w:tcPr>
            <w:tcW w:w="1778" w:type="pct"/>
            <w:shd w:val="clear" w:color="auto" w:fill="auto"/>
            <w:hideMark/>
          </w:tcPr>
          <w:p w14:paraId="0C7FE9C6" w14:textId="656B1A9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-protein </w:t>
            </w:r>
          </w:p>
        </w:tc>
        <w:tc>
          <w:tcPr>
            <w:tcW w:w="582" w:type="pct"/>
            <w:shd w:val="clear" w:color="auto" w:fill="auto"/>
          </w:tcPr>
          <w:p w14:paraId="1E7144B4" w14:textId="1E7575A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vPC9BdXRob3I+PFllYXI+MjAyMzwvWWVhcj48UmVj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vPC9BdXRob3I+PFllYXI+MjAyMzwvWWVhcj48UmVj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880B36A" w14:textId="7A656BE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E19E88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168B964" w14:textId="789242C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ydroxycarboxylic acid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99D1A14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457" w:type="pct"/>
            <w:shd w:val="clear" w:color="auto" w:fill="auto"/>
          </w:tcPr>
          <w:p w14:paraId="0A55C8E8" w14:textId="17DBBB5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812" w:type="pct"/>
            <w:shd w:val="clear" w:color="auto" w:fill="auto"/>
            <w:hideMark/>
          </w:tcPr>
          <w:p w14:paraId="5AFE488E" w14:textId="250D4D2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K-0354</w:t>
            </w:r>
          </w:p>
        </w:tc>
        <w:tc>
          <w:tcPr>
            <w:tcW w:w="1778" w:type="pct"/>
            <w:shd w:val="clear" w:color="auto" w:fill="auto"/>
            <w:hideMark/>
          </w:tcPr>
          <w:p w14:paraId="02F0243D" w14:textId="19EC5D0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FE88350" w14:textId="5F41EBC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x0ZXJzPC9BdXRob3I+PFllYXI+MjAwOTwvWWVhcj48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x0ZXJzPC9BdXRob3I+PFllYXI+MjAwOTwvWWVhcj48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5, 20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C8E7D64" w14:textId="36024F2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8C7B6D5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C6FCCF0" w14:textId="62FB2BA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ydroxycarboxylic acid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815EE74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457" w:type="pct"/>
            <w:shd w:val="clear" w:color="auto" w:fill="auto"/>
          </w:tcPr>
          <w:p w14:paraId="329555D2" w14:textId="63AE140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812" w:type="pct"/>
            <w:shd w:val="clear" w:color="auto" w:fill="auto"/>
            <w:hideMark/>
          </w:tcPr>
          <w:p w14:paraId="6C6994C1" w14:textId="180929C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K6892</w:t>
            </w:r>
          </w:p>
        </w:tc>
        <w:tc>
          <w:tcPr>
            <w:tcW w:w="1778" w:type="pct"/>
            <w:shd w:val="clear" w:color="auto" w:fill="auto"/>
            <w:hideMark/>
          </w:tcPr>
          <w:p w14:paraId="76E89E6C" w14:textId="47014AB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1A47D9E" w14:textId="003C263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RhdjwvQXV0aG9yPjxZZWFyPjIwMjQ8L1llYXI+PFJl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RhdjwvQXV0aG9yPjxZZWFyPjIwMjQ8L1llYXI+PFJl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765BA71" w14:textId="6E73CB1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2A84BA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16D35E1" w14:textId="00BDF68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ydroxycarboxylic acid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5B8B654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457" w:type="pct"/>
            <w:shd w:val="clear" w:color="auto" w:fill="auto"/>
          </w:tcPr>
          <w:p w14:paraId="6E02658F" w14:textId="284419B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812" w:type="pct"/>
            <w:shd w:val="clear" w:color="auto" w:fill="auto"/>
            <w:hideMark/>
          </w:tcPr>
          <w:p w14:paraId="4A379A31" w14:textId="260A238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nomethyl fumarate</w:t>
            </w:r>
          </w:p>
        </w:tc>
        <w:tc>
          <w:tcPr>
            <w:tcW w:w="1778" w:type="pct"/>
            <w:shd w:val="clear" w:color="auto" w:fill="auto"/>
            <w:hideMark/>
          </w:tcPr>
          <w:p w14:paraId="40DB054E" w14:textId="4DCBEFD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B4265FA" w14:textId="1D3574E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RhdjwvQXV0aG9yPjxZZWFyPjIwMjQ8L1llYXI+PFJl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RhdjwvQXV0aG9yPjxZZWFyPjIwMjQ8L1llYXI+PFJl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D8625A8" w14:textId="6D4F0C2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D774B82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4AE69E1" w14:textId="5D6B03A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ass A Orphan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22094A2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R84</w:t>
            </w:r>
          </w:p>
        </w:tc>
        <w:tc>
          <w:tcPr>
            <w:tcW w:w="457" w:type="pct"/>
            <w:shd w:val="clear" w:color="auto" w:fill="auto"/>
          </w:tcPr>
          <w:p w14:paraId="0E83D926" w14:textId="4663428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6F2F806" w14:textId="6CFF058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L-175</w:t>
            </w:r>
          </w:p>
        </w:tc>
        <w:tc>
          <w:tcPr>
            <w:tcW w:w="1778" w:type="pct"/>
            <w:shd w:val="clear" w:color="auto" w:fill="auto"/>
            <w:hideMark/>
          </w:tcPr>
          <w:p w14:paraId="1861CF73" w14:textId="32F276E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C91F00A" w14:textId="74576D7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dWN5PC9BdXRob3I+PFllYXI+MjAxOTwvWWVhcj48UmVj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dWN5PC9BdXRob3I+PFllYXI+MjAxOTwvWWVhcj48UmVj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627CD5F" w14:textId="55B2683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E5AEBFE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E5F8C52" w14:textId="1498A0B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ass A Orphan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2973461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R84</w:t>
            </w:r>
          </w:p>
        </w:tc>
        <w:tc>
          <w:tcPr>
            <w:tcW w:w="457" w:type="pct"/>
            <w:shd w:val="clear" w:color="auto" w:fill="auto"/>
          </w:tcPr>
          <w:p w14:paraId="4EFA73C7" w14:textId="68FBC0A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DC13A30" w14:textId="732E36D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X04528</w:t>
            </w:r>
          </w:p>
        </w:tc>
        <w:tc>
          <w:tcPr>
            <w:tcW w:w="1778" w:type="pct"/>
            <w:shd w:val="clear" w:color="auto" w:fill="auto"/>
            <w:hideMark/>
          </w:tcPr>
          <w:p w14:paraId="48B71BDB" w14:textId="23CB1EA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854720D" w14:textId="5400821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ang&lt;/Author&gt;&lt;Year&gt;2024&lt;/Year&gt;&lt;RecNum&gt;410&lt;/RecNum&gt;&lt;DisplayText&gt;&lt;style face="superscript"&gt;[209]&lt;/style&gt;&lt;/DisplayText&gt;&lt;record&gt;&lt;rec-number&gt;410&lt;/rec-number&gt;&lt;foreign-keys&gt;&lt;key app="EN" db-id="rwxx0xz2ifzazme0927v0vvc5ftxrwzr0pxe" timestamp="1724052958"&gt;410&lt;/key&gt;&lt;key app="ENWeb" db-id=""&gt;0&lt;/key&gt;&lt;/foreign-keys&gt;&lt;ref-type name="Journal Article"&gt;17&lt;/ref-type&gt;&lt;contributors&gt;&lt;authors&gt;&lt;author&gt;Wang, P.&lt;/author&gt;&lt;author&gt;Raja, A.&lt;/author&gt;&lt;author&gt;Luscombe, V. B.&lt;/author&gt;&lt;author&gt;Bataille, C. J. R.&lt;/author&gt;&lt;author&gt;Lucy, D.&lt;/author&gt;&lt;author&gt;Rogga, V. V.&lt;/author&gt;&lt;author&gt;Greaves, D. R.&lt;/author&gt;&lt;author&gt;Russell, A. J.&lt;/author&gt;&lt;/authors&gt;&lt;/contributors&gt;&lt;auth-address&gt;Department of Chemistry, University of Oxford, Mansfield Road, Oxford OX1 3TA, U.K.&amp;#xD;Department of Pharmacology, University of Oxford, Mansfield Road, Oxford OX1 3QT, U.K.&amp;#xD;Sir William Dunn School of Pathology, University of Oxford, South Parks Road, Oxford OX1 3RE, U.K.&lt;/auth-address&gt;&lt;titles&gt;&lt;title&gt;Development of highly potent, G-protein pathway biased, selective, and orally bioavailable GPR84 agonists&lt;/title&gt;&lt;secondary-title&gt;Journal of Medicinal Chemistry&lt;/secondary-title&gt;&lt;/titles&gt;&lt;periodical&gt;&lt;full-title&gt;Journal of Medicinal Chemistry&lt;/full-title&gt;&lt;/periodical&gt;&lt;pages&gt;110-137&lt;/pages&gt;&lt;volume&gt;67&lt;/volume&gt;&lt;number&gt;1&lt;/number&gt;&lt;edition&gt;2023/12/26&lt;/edition&gt;&lt;keywords&gt;&lt;keyword&gt;*Receptors, G-Protein-Coupled/metabolism&lt;/keyword&gt;&lt;keyword&gt;*GTP-Binding Proteins/metabolism&lt;/keyword&gt;&lt;keyword&gt;Signal Transduction&lt;/keyword&gt;&lt;keyword&gt;beta-Arrestins/metabolism&lt;/keyword&gt;&lt;keyword&gt;Structure-Activity Relationship&lt;/keyword&gt;&lt;/keywords&gt;&lt;dates&gt;&lt;year&gt;2024&lt;/year&gt;&lt;pub-dates&gt;&lt;date&gt;Jan 11&lt;/date&gt;&lt;/pub-dates&gt;&lt;/dates&gt;&lt;isbn&gt;1520-4804 (Electronic)&amp;#xD;0022-2623 (Print)&amp;#xD;0022-2623 (Linking)&lt;/isbn&gt;&lt;accession-num&gt;38146625&lt;/accession-num&gt;&lt;urls&gt;&lt;related-urls&gt;&lt;url&gt;https://www.ncbi.nlm.nih.gov/pubmed/38146625&lt;/url&gt;&lt;/related-urls&gt;&lt;/urls&gt;&lt;custom2&gt;PMC10788923&lt;/custom2&gt;&lt;electronic-resource-num&gt;10.1021/acs.jmedchem.3c0095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8A9E1B9" w14:textId="1AA82A6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4395A32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FFE8515" w14:textId="411C42B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ass A Orphan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2447316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R84</w:t>
            </w:r>
          </w:p>
        </w:tc>
        <w:tc>
          <w:tcPr>
            <w:tcW w:w="457" w:type="pct"/>
            <w:shd w:val="clear" w:color="auto" w:fill="auto"/>
          </w:tcPr>
          <w:p w14:paraId="053E35AF" w14:textId="1D1ACCC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56FFE184" w14:textId="7938706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X04529</w:t>
            </w:r>
          </w:p>
        </w:tc>
        <w:tc>
          <w:tcPr>
            <w:tcW w:w="1778" w:type="pct"/>
            <w:shd w:val="clear" w:color="auto" w:fill="auto"/>
            <w:hideMark/>
          </w:tcPr>
          <w:p w14:paraId="37BEF525" w14:textId="200EBF7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07058EF" w14:textId="504910B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ang&lt;/Author&gt;&lt;Year&gt;2024&lt;/Year&gt;&lt;RecNum&gt;410&lt;/RecNum&gt;&lt;DisplayText&gt;&lt;style face="superscript"&gt;[209]&lt;/style&gt;&lt;/DisplayText&gt;&lt;record&gt;&lt;rec-number&gt;410&lt;/rec-number&gt;&lt;foreign-keys&gt;&lt;key app="EN" db-id="rwxx0xz2ifzazme0927v0vvc5ftxrwzr0pxe" timestamp="1724052958"&gt;410&lt;/key&gt;&lt;key app="ENWeb" db-id=""&gt;0&lt;/key&gt;&lt;/foreign-keys&gt;&lt;ref-type name="Journal Article"&gt;17&lt;/ref-type&gt;&lt;contributors&gt;&lt;authors&gt;&lt;author&gt;Wang, P.&lt;/author&gt;&lt;author&gt;Raja, A.&lt;/author&gt;&lt;author&gt;Luscombe, V. B.&lt;/author&gt;&lt;author&gt;Bataille, C. J. R.&lt;/author&gt;&lt;author&gt;Lucy, D.&lt;/author&gt;&lt;author&gt;Rogga, V. V.&lt;/author&gt;&lt;author&gt;Greaves, D. R.&lt;/author&gt;&lt;author&gt;Russell, A. J.&lt;/author&gt;&lt;/authors&gt;&lt;/contributors&gt;&lt;auth-address&gt;Department of Chemistry, University of Oxford, Mansfield Road, Oxford OX1 3TA, U.K.&amp;#xD;Department of Pharmacology, University of Oxford, Mansfield Road, Oxford OX1 3QT, U.K.&amp;#xD;Sir William Dunn School of Pathology, University of Oxford, South Parks Road, Oxford OX1 3RE, U.K.&lt;/auth-address&gt;&lt;titles&gt;&lt;title&gt;Development of highly potent, G-protein pathway biased, selective, and orally bioavailable GPR84 agonists&lt;/title&gt;&lt;secondary-title&gt;Journal of Medicinal Chemistry&lt;/secondary-title&gt;&lt;/titles&gt;&lt;periodical&gt;&lt;full-title&gt;Journal of Medicinal Chemistry&lt;/full-title&gt;&lt;/periodical&gt;&lt;pages&gt;110-137&lt;/pages&gt;&lt;volume&gt;67&lt;/volume&gt;&lt;number&gt;1&lt;/number&gt;&lt;edition&gt;2023/12/26&lt;/edition&gt;&lt;keywords&gt;&lt;keyword&gt;*Receptors, G-Protein-Coupled/metabolism&lt;/keyword&gt;&lt;keyword&gt;*GTP-Binding Proteins/metabolism&lt;/keyword&gt;&lt;keyword&gt;Signal Transduction&lt;/keyword&gt;&lt;keyword&gt;beta-Arrestins/metabolism&lt;/keyword&gt;&lt;keyword&gt;Structure-Activity Relationship&lt;/keyword&gt;&lt;/keywords&gt;&lt;dates&gt;&lt;year&gt;2024&lt;/year&gt;&lt;pub-dates&gt;&lt;date&gt;Jan 11&lt;/date&gt;&lt;/pub-dates&gt;&lt;/dates&gt;&lt;isbn&gt;1520-4804 (Electronic)&amp;#xD;0022-2623 (Print)&amp;#xD;0022-2623 (Linking)&lt;/isbn&gt;&lt;accession-num&gt;38146625&lt;/accession-num&gt;&lt;urls&gt;&lt;related-urls&gt;&lt;url&gt;https://www.ncbi.nlm.nih.gov/pubmed/38146625&lt;/url&gt;&lt;/related-urls&gt;&lt;/urls&gt;&lt;custom2&gt;PMC10788923&lt;/custom2&gt;&lt;electronic-resource-num&gt;10.1021/acs.jmedchem.3c0095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48D6EBC" w14:textId="3110B1A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69AFEF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845567E" w14:textId="574634F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ass A Orphan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713E2E8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RGX2</w:t>
            </w:r>
          </w:p>
        </w:tc>
        <w:tc>
          <w:tcPr>
            <w:tcW w:w="457" w:type="pct"/>
            <w:shd w:val="clear" w:color="auto" w:fill="auto"/>
          </w:tcPr>
          <w:p w14:paraId="548A83B4" w14:textId="282F407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30F4D4E5" w14:textId="3E9E28A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-30/5C</w:t>
            </w:r>
          </w:p>
        </w:tc>
        <w:tc>
          <w:tcPr>
            <w:tcW w:w="1778" w:type="pct"/>
            <w:shd w:val="clear" w:color="auto" w:fill="auto"/>
            <w:hideMark/>
          </w:tcPr>
          <w:p w14:paraId="22D25A12" w14:textId="364CF50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87C0B90" w14:textId="0203CA8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y&lt;/Author&gt;&lt;Year&gt;2019&lt;/Year&gt;&lt;RecNum&gt;411&lt;/RecNum&gt;&lt;DisplayText&gt;&lt;style face="superscript"&gt;[210]&lt;/style&gt;&lt;/DisplayText&gt;&lt;record&gt;&lt;rec-number&gt;411&lt;/rec-number&gt;&lt;foreign-keys&gt;&lt;key app="EN" db-id="rwxx0xz2ifzazme0927v0vvc5ftxrwzr0pxe" timestamp="1724053073"&gt;411&lt;/key&gt;&lt;key app="ENWeb" db-id=""&gt;0&lt;/key&gt;&lt;/foreign-keys&gt;&lt;ref-type name="Journal Article"&gt;17&lt;/ref-type&gt;&lt;contributors&gt;&lt;authors&gt;&lt;author&gt;Roy, Saptarshi&lt;/author&gt;&lt;author&gt;Ganguly, Anirban&lt;/author&gt;&lt;author&gt;Haque, Maureen&lt;/author&gt;&lt;author&gt;Ali, Hydar&lt;/author&gt;&lt;/authors&gt;&lt;/contributors&gt;&lt;titles&gt;&lt;title&gt;Angiogenic host defense peptide AG-30/5C and bradykinin B2 receptor antagonist icatibant are G protein biased agonists for MRGPRX2 in mast cells&lt;/title&gt;&lt;secondary-title&gt;The Journal of Immunology&lt;/secondary-title&gt;&lt;/titles&gt;&lt;pages&gt;1229-1238&lt;/pages&gt;&lt;volume&gt;202&lt;/volume&gt;&lt;number&gt;4&lt;/number&gt;&lt;section&gt;1229&lt;/section&gt;&lt;dates&gt;&lt;year&gt;2019&lt;/year&gt;&lt;/dates&gt;&lt;isbn&gt;0022-1767&amp;#xD;1550-6606&lt;/isbn&gt;&lt;urls&gt;&lt;/urls&gt;&lt;electronic-resource-num&gt;10.4049/jimmunol.180122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3F52FC0" w14:textId="79D4807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EFEB9C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0DDFB2A" w14:textId="608F280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ass A Orphan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EF93E11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RGX2</w:t>
            </w:r>
          </w:p>
        </w:tc>
        <w:tc>
          <w:tcPr>
            <w:tcW w:w="457" w:type="pct"/>
            <w:shd w:val="clear" w:color="auto" w:fill="auto"/>
          </w:tcPr>
          <w:p w14:paraId="467EBB41" w14:textId="37C9025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1ACEFAC8" w14:textId="60EB85F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proofErr w:type="spellStart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catibant</w:t>
            </w:r>
            <w:proofErr w:type="spellEnd"/>
          </w:p>
        </w:tc>
        <w:tc>
          <w:tcPr>
            <w:tcW w:w="1778" w:type="pct"/>
            <w:shd w:val="clear" w:color="auto" w:fill="auto"/>
            <w:hideMark/>
          </w:tcPr>
          <w:p w14:paraId="2DB5F8E5" w14:textId="4160C53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851E179" w14:textId="4DF16D0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y&lt;/Author&gt;&lt;Year&gt;2019&lt;/Year&gt;&lt;RecNum&gt;411&lt;/RecNum&gt;&lt;DisplayText&gt;&lt;style face="superscript"&gt;[210]&lt;/style&gt;&lt;/DisplayText&gt;&lt;record&gt;&lt;rec-number&gt;411&lt;/rec-number&gt;&lt;foreign-keys&gt;&lt;key app="EN" db-id="rwxx0xz2ifzazme0927v0vvc5ftxrwzr0pxe" timestamp="1724053073"&gt;411&lt;/key&gt;&lt;key app="ENWeb" db-id=""&gt;0&lt;/key&gt;&lt;/foreign-keys&gt;&lt;ref-type name="Journal Article"&gt;17&lt;/ref-type&gt;&lt;contributors&gt;&lt;authors&gt;&lt;author&gt;Roy, Saptarshi&lt;/author&gt;&lt;author&gt;Ganguly, Anirban&lt;/author&gt;&lt;author&gt;Haque, Maureen&lt;/author&gt;&lt;author&gt;Ali, Hydar&lt;/author&gt;&lt;/authors&gt;&lt;/contributors&gt;&lt;titles&gt;&lt;title&gt;Angiogenic host defense peptide AG-30/5C and bradykinin B2 receptor antagonist icatibant are G protein biased agonists for MRGPRX2 in mast cells&lt;/title&gt;&lt;secondary-title&gt;The Journal of Immunology&lt;/secondary-title&gt;&lt;/titles&gt;&lt;pages&gt;1229-1238&lt;/pages&gt;&lt;volume&gt;202&lt;/volume&gt;&lt;number&gt;4&lt;/number&gt;&lt;section&gt;1229&lt;/section&gt;&lt;dates&gt;&lt;year&gt;2019&lt;/year&gt;&lt;/dates&gt;&lt;isbn&gt;0022-1767&amp;#xD;1550-6606&lt;/isbn&gt;&lt;urls&gt;&lt;/urls&gt;&lt;electronic-resource-num&gt;10.4049/jimmunol.180122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</w:tbl>
    <w:p w14:paraId="1F0203E5" w14:textId="629C9A10" w:rsidR="009D7595" w:rsidRPr="009F1AA2" w:rsidRDefault="009D7595">
      <w:pPr>
        <w:rPr>
          <w:rFonts w:ascii="Times New Roman" w:hAnsi="Times New Roman" w:cs="Times New Roman"/>
        </w:rPr>
      </w:pPr>
    </w:p>
    <w:p w14:paraId="2D36D4E4" w14:textId="77777777" w:rsidR="009A65DE" w:rsidRPr="009F1AA2" w:rsidRDefault="009A65DE">
      <w:pPr>
        <w:rPr>
          <w:rFonts w:ascii="Times New Roman" w:hAnsi="Times New Roman" w:cs="Times New Roman"/>
          <w:b/>
          <w:bCs/>
        </w:rPr>
        <w:sectPr w:rsidR="009A65DE" w:rsidRPr="009F1AA2" w:rsidSect="009D7595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7F64B67A" w14:textId="2A04BDBE" w:rsidR="00E47CFA" w:rsidRPr="009F1AA2" w:rsidRDefault="0043393B">
      <w:pPr>
        <w:rPr>
          <w:rFonts w:ascii="Times New Roman" w:hAnsi="Times New Roman" w:cs="Times New Roman"/>
          <w:b/>
          <w:bCs/>
        </w:rPr>
      </w:pPr>
      <w:r w:rsidRPr="009F1AA2">
        <w:rPr>
          <w:rFonts w:ascii="Times New Roman" w:hAnsi="Times New Roman" w:cs="Times New Roman"/>
          <w:b/>
          <w:bCs/>
        </w:rPr>
        <w:lastRenderedPageBreak/>
        <w:t>References</w:t>
      </w:r>
    </w:p>
    <w:p w14:paraId="1E6E5C31" w14:textId="77777777" w:rsidR="00DF6F09" w:rsidRPr="00DF6F09" w:rsidRDefault="00E47CFA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F1AA2">
        <w:rPr>
          <w:rFonts w:ascii="Times New Roman" w:hAnsi="Times New Roman" w:cs="Times New Roman"/>
        </w:rPr>
        <w:fldChar w:fldCharType="begin"/>
      </w:r>
      <w:r w:rsidRPr="009F1AA2">
        <w:rPr>
          <w:rFonts w:ascii="Times New Roman" w:hAnsi="Times New Roman" w:cs="Times New Roman"/>
        </w:rPr>
        <w:instrText xml:space="preserve"> ADDIN EN.REFLIST </w:instrText>
      </w:r>
      <w:r w:rsidRPr="009F1AA2">
        <w:rPr>
          <w:rFonts w:ascii="Times New Roman" w:hAnsi="Times New Roman" w:cs="Times New Roman"/>
        </w:rPr>
        <w:fldChar w:fldCharType="separate"/>
      </w:r>
      <w:r w:rsidR="00DF6F09" w:rsidRPr="00DF6F09">
        <w:t>1.</w:t>
      </w:r>
      <w:r w:rsidR="00DF6F09" w:rsidRPr="00DF6F09">
        <w:tab/>
      </w:r>
      <w:r w:rsidR="00DF6F09" w:rsidRPr="00DF6F09">
        <w:rPr>
          <w:rFonts w:ascii="Times New Roman" w:hAnsi="Times New Roman" w:cs="Times New Roman"/>
        </w:rPr>
        <w:t>Stroth N, Niso M, Colabufo NA, Perrone R, Svenningsson P, Lacivita E</w:t>
      </w:r>
      <w:r w:rsidR="00DF6F09" w:rsidRPr="00DF6F09">
        <w:rPr>
          <w:rFonts w:ascii="Times New Roman" w:hAnsi="Times New Roman" w:cs="Times New Roman"/>
          <w:i/>
        </w:rPr>
        <w:t>, et al.</w:t>
      </w:r>
      <w:r w:rsidR="00DF6F09" w:rsidRPr="00DF6F09">
        <w:rPr>
          <w:rFonts w:ascii="Times New Roman" w:hAnsi="Times New Roman" w:cs="Times New Roman"/>
        </w:rPr>
        <w:t xml:space="preserve"> Arylpiperazine agonists of the serotonin 5-HT1A receptor preferentially activate cAMP signaling versus recruitment of beta-arrestin-2. </w:t>
      </w:r>
      <w:r w:rsidR="00DF6F09" w:rsidRPr="00DF6F09">
        <w:rPr>
          <w:rFonts w:ascii="Times New Roman" w:hAnsi="Times New Roman" w:cs="Times New Roman"/>
          <w:b/>
        </w:rPr>
        <w:t>Bioorganic &amp; Medicinal Chemistry</w:t>
      </w:r>
      <w:r w:rsidR="00DF6F09" w:rsidRPr="00DF6F09">
        <w:rPr>
          <w:rFonts w:ascii="Times New Roman" w:hAnsi="Times New Roman" w:cs="Times New Roman"/>
        </w:rPr>
        <w:t xml:space="preserve"> </w:t>
      </w:r>
      <w:r w:rsidR="00DF6F09" w:rsidRPr="00DF6F09">
        <w:rPr>
          <w:rFonts w:ascii="Times New Roman" w:hAnsi="Times New Roman" w:cs="Times New Roman"/>
          <w:b/>
        </w:rPr>
        <w:t>2015</w:t>
      </w:r>
      <w:r w:rsidR="00DF6F09" w:rsidRPr="00DF6F09">
        <w:rPr>
          <w:rFonts w:ascii="Times New Roman" w:hAnsi="Times New Roman" w:cs="Times New Roman"/>
        </w:rPr>
        <w:t>, 23(15)</w:t>
      </w:r>
      <w:r w:rsidR="00DF6F09" w:rsidRPr="00DF6F09">
        <w:rPr>
          <w:rFonts w:ascii="Times New Roman" w:hAnsi="Times New Roman" w:cs="Times New Roman"/>
          <w:b/>
        </w:rPr>
        <w:t>:</w:t>
      </w:r>
      <w:r w:rsidR="00DF6F09" w:rsidRPr="00DF6F09">
        <w:rPr>
          <w:rFonts w:ascii="Times New Roman" w:hAnsi="Times New Roman" w:cs="Times New Roman"/>
        </w:rPr>
        <w:t xml:space="preserve"> 4824-4830. </w:t>
      </w:r>
      <w:r w:rsidR="00DF6F09" w:rsidRPr="00DF6F09">
        <w:t xml:space="preserve">doi: </w:t>
      </w:r>
      <w:r w:rsidR="00DF6F09" w:rsidRPr="00DF6F09">
        <w:rPr>
          <w:rFonts w:ascii="Times New Roman" w:hAnsi="Times New Roman" w:cs="Times New Roman"/>
        </w:rPr>
        <w:t>10.1016/j.bmc.2015.05.042</w:t>
      </w:r>
    </w:p>
    <w:p w14:paraId="33BDC4E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.</w:t>
      </w:r>
      <w:r w:rsidRPr="00DF6F09">
        <w:tab/>
      </w:r>
      <w:r w:rsidRPr="00DF6F09">
        <w:rPr>
          <w:rFonts w:ascii="Times New Roman" w:hAnsi="Times New Roman" w:cs="Times New Roman"/>
        </w:rPr>
        <w:t>Newman-Tancredi A, Martel JC, Assie MB, Buritova J, Lauressergues E, Cosi 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ignal transduction and functional selectivity of F15599, a preferential post-synaptic 5-HT1A receptor agonist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9</w:t>
      </w:r>
      <w:r w:rsidRPr="00DF6F09">
        <w:rPr>
          <w:rFonts w:ascii="Times New Roman" w:hAnsi="Times New Roman" w:cs="Times New Roman"/>
        </w:rPr>
        <w:t>, 156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38-35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j.1476-5381.2008.00001.x</w:t>
      </w:r>
    </w:p>
    <w:p w14:paraId="70FC64C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.</w:t>
      </w:r>
      <w:r w:rsidRPr="00DF6F09">
        <w:tab/>
      </w:r>
      <w:r w:rsidRPr="00DF6F09">
        <w:rPr>
          <w:rFonts w:ascii="Times New Roman" w:hAnsi="Times New Roman" w:cs="Times New Roman"/>
        </w:rPr>
        <w:t>Sniecikowska J, Gluch-Lutwin M, Bucki A, Wieckowska A, Siwek A, Jastrzebska-Wiesek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novel pERK1/2- or β-arrestin-preferring 5-HT1A receptor-biased agonists: diversified therapeutic-like versus side effect profile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63(1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946-1097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0c00814</w:t>
      </w:r>
    </w:p>
    <w:p w14:paraId="461588B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.</w:t>
      </w:r>
      <w:r w:rsidRPr="00DF6F09">
        <w:tab/>
      </w:r>
      <w:r w:rsidRPr="00DF6F09">
        <w:rPr>
          <w:rFonts w:ascii="Times New Roman" w:hAnsi="Times New Roman" w:cs="Times New Roman"/>
        </w:rPr>
        <w:t>Newman-Tancredi A, Martel JC, Cosi C, Heusler P, Lestienne F, Varney M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tinctive in vitro signal transduction profile of NLX-112, a potent and efficacious serotonin 5-HT(1A) receptor agonist. </w:t>
      </w:r>
      <w:r w:rsidRPr="00DF6F09">
        <w:rPr>
          <w:rFonts w:ascii="Times New Roman" w:hAnsi="Times New Roman" w:cs="Times New Roman"/>
          <w:b/>
        </w:rPr>
        <w:t>Journal of Pharmacy and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69(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78-119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jphp.12762</w:t>
      </w:r>
    </w:p>
    <w:p w14:paraId="4E88C79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Newman-Tancredi A, Depoortere RY, Kleven MS, Kolaczkowski M, Zimmer L. Translating biased agonists from molecules to medications: Serotonin 5-HT1A receptor functional selectivity for CNS disorders. </w:t>
      </w:r>
      <w:r w:rsidRPr="00DF6F09">
        <w:rPr>
          <w:rFonts w:ascii="Times New Roman" w:hAnsi="Times New Roman" w:cs="Times New Roman"/>
          <w:b/>
        </w:rPr>
        <w:t>Pharmacology &amp; Therapeutic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229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793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pharmthera.2021.107937</w:t>
      </w:r>
    </w:p>
    <w:p w14:paraId="4CC877B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.</w:t>
      </w:r>
      <w:r w:rsidRPr="00DF6F09">
        <w:tab/>
      </w:r>
      <w:r w:rsidRPr="00DF6F09">
        <w:rPr>
          <w:rFonts w:ascii="Times New Roman" w:hAnsi="Times New Roman" w:cs="Times New Roman"/>
        </w:rPr>
        <w:t>Sniecikowska J, Gluch-Lutwin M, Bucki A, Wieckowska A, Siwek A, Jastrzebska-Wiesek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Novel aryloxyethyl derivatives of 1-(1-Benzoylpiperidin-4-yl)methanamine as the extracellular regulated kinases 1/2 (ERK1/2) phosphorylation-preferring serotonin 5-HT1A receptor-biased agonists with robust antidepressant-like activity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62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750-277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9b00062</w:t>
      </w:r>
    </w:p>
    <w:p w14:paraId="2E655D2A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.</w:t>
      </w:r>
      <w:r w:rsidRPr="00DF6F09">
        <w:tab/>
      </w:r>
      <w:r w:rsidRPr="00DF6F09">
        <w:rPr>
          <w:rFonts w:ascii="Times New Roman" w:hAnsi="Times New Roman" w:cs="Times New Roman"/>
        </w:rPr>
        <w:t>Braunig J, Dinter J, Hofig CS, Paisdzior S, Szczepek M, Scheerer P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The trace amine-associated receptor 1 agonist 3-Iodothyronamine induces biased signaling at the serotonin 1b Receptor. </w:t>
      </w:r>
      <w:r w:rsidRPr="00DF6F09">
        <w:rPr>
          <w:rFonts w:ascii="Times New Roman" w:hAnsi="Times New Roman" w:cs="Times New Roman"/>
          <w:b/>
        </w:rPr>
        <w:t>Frontiers in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9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2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3389/fphar.2018.00222</w:t>
      </w:r>
    </w:p>
    <w:p w14:paraId="3E3C713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Pottie E, Dedecker P, Stove CP. Identification of psychedelic new psychoactive substances (NPS) showing biased agonism at the 5-HT2AR through simultaneous use of β-arrestin 2 and miniGαq bioassays. </w:t>
      </w:r>
      <w:r w:rsidRPr="00DF6F09">
        <w:rPr>
          <w:rFonts w:ascii="Times New Roman" w:hAnsi="Times New Roman" w:cs="Times New Roman"/>
          <w:b/>
        </w:rPr>
        <w:t>Biochemical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182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425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cp.2020.114251</w:t>
      </w:r>
    </w:p>
    <w:p w14:paraId="4B73237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.</w:t>
      </w:r>
      <w:r w:rsidRPr="00DF6F09">
        <w:tab/>
      </w:r>
      <w:r w:rsidRPr="00DF6F09">
        <w:rPr>
          <w:rFonts w:ascii="Times New Roman" w:hAnsi="Times New Roman" w:cs="Times New Roman"/>
        </w:rPr>
        <w:t>Poulie CBM, Pottie E, Simon IA, Harpsoe K, D'Andrea L, Komarov IV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beta-arrestin-biased 25CN-NBOH-derived 5-HT(2A) receptor agonist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65(1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2031-1204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2c00702</w:t>
      </w:r>
    </w:p>
    <w:p w14:paraId="7E8D28E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Muneta-Arrate I, Miranda-Azpiazu P, Horrillo I, Diez-Alarcia R, Meana JJ. Ligand bias and inverse agonism on 5-HT(2A) receptor-mediated modulation of G protein activity in post-mortem human brain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4:</w:t>
      </w:r>
      <w:r w:rsidRPr="00DF6F09">
        <w:rPr>
          <w:rFonts w:ascii="Times New Roman" w:hAnsi="Times New Roman" w:cs="Times New Roman"/>
        </w:rPr>
        <w:t xml:space="preserve"> 1–16. </w:t>
      </w:r>
      <w:r w:rsidRPr="00DF6F09">
        <w:lastRenderedPageBreak/>
        <w:t xml:space="preserve">doi: </w:t>
      </w:r>
      <w:r w:rsidRPr="00DF6F09">
        <w:rPr>
          <w:rFonts w:ascii="Times New Roman" w:hAnsi="Times New Roman" w:cs="Times New Roman"/>
        </w:rPr>
        <w:t>10.1111/bph.16368</w:t>
      </w:r>
    </w:p>
    <w:p w14:paraId="3811774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.</w:t>
      </w:r>
      <w:r w:rsidRPr="00DF6F09">
        <w:tab/>
      </w:r>
      <w:r w:rsidRPr="00DF6F09">
        <w:rPr>
          <w:rFonts w:ascii="Times New Roman" w:hAnsi="Times New Roman" w:cs="Times New Roman"/>
        </w:rPr>
        <w:t>Kaplan AL, Confair DN, Kim K, Barros-Alvarez X, Rodriguiz RM, Yang Y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espoke library docking for 5-HT2A receptor agonists with antidepressant activity. </w:t>
      </w:r>
      <w:r w:rsidRPr="00DF6F09">
        <w:rPr>
          <w:rFonts w:ascii="Times New Roman" w:hAnsi="Times New Roman" w:cs="Times New Roman"/>
          <w:b/>
        </w:rPr>
        <w:t>Natur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610(793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82-59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586-022-05258-z</w:t>
      </w:r>
    </w:p>
    <w:p w14:paraId="155A562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.</w:t>
      </w:r>
      <w:r w:rsidRPr="00DF6F09">
        <w:tab/>
      </w:r>
      <w:r w:rsidRPr="00DF6F09">
        <w:rPr>
          <w:rFonts w:ascii="Times New Roman" w:hAnsi="Times New Roman" w:cs="Times New Roman"/>
        </w:rPr>
        <w:t>Wacker D, Wang C, Katritch V, Han GW, Huang X-P, Vardy E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al features for functional selectivity at serotonin receptors. </w:t>
      </w:r>
      <w:r w:rsidRPr="00DF6F09">
        <w:rPr>
          <w:rFonts w:ascii="Times New Roman" w:hAnsi="Times New Roman" w:cs="Times New Roman"/>
          <w:b/>
        </w:rPr>
        <w:t>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340(613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15-6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6/science.1232808</w:t>
      </w:r>
    </w:p>
    <w:p w14:paraId="79960C0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.</w:t>
      </w:r>
      <w:r w:rsidRPr="00DF6F09">
        <w:tab/>
      </w:r>
      <w:r w:rsidRPr="00DF6F09">
        <w:rPr>
          <w:rFonts w:ascii="Times New Roman" w:hAnsi="Times New Roman" w:cs="Times New Roman"/>
        </w:rPr>
        <w:t>Zhang B, Zhao S, Yang D, Wu Y, Xin Y, Cao H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novel G protein-biased and subtype-selective agonist for a G protein-coupled receptor discovered from screening herbal extracts. </w:t>
      </w:r>
      <w:r w:rsidRPr="00DF6F09">
        <w:rPr>
          <w:rFonts w:ascii="Times New Roman" w:hAnsi="Times New Roman" w:cs="Times New Roman"/>
          <w:b/>
        </w:rPr>
        <w:t>Acs Central 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6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13-22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centsci.9b01125</w:t>
      </w:r>
    </w:p>
    <w:p w14:paraId="17DEE2A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.</w:t>
      </w:r>
      <w:r w:rsidRPr="00DF6F09">
        <w:tab/>
      </w:r>
      <w:r w:rsidRPr="00DF6F09">
        <w:rPr>
          <w:rFonts w:ascii="Times New Roman" w:hAnsi="Times New Roman" w:cs="Times New Roman"/>
        </w:rPr>
        <w:t>Mao Q, Zhang B, Tian S, Qin W, Chen J, Huang X-P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al optimizations and bioevaluation of N-H aporphine analogues as Gq-biased and selective serotonin 5-HT2C receptor agonists. </w:t>
      </w:r>
      <w:r w:rsidRPr="00DF6F09">
        <w:rPr>
          <w:rFonts w:ascii="Times New Roman" w:hAnsi="Times New Roman" w:cs="Times New Roman"/>
          <w:b/>
        </w:rPr>
        <w:t>Bioorganic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23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579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ioorg.2022.105795</w:t>
      </w:r>
    </w:p>
    <w:p w14:paraId="60ACDA1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.</w:t>
      </w:r>
      <w:r w:rsidRPr="00DF6F09">
        <w:tab/>
      </w:r>
      <w:r w:rsidRPr="00DF6F09">
        <w:rPr>
          <w:rFonts w:ascii="Times New Roman" w:hAnsi="Times New Roman" w:cs="Times New Roman"/>
        </w:rPr>
        <w:t>Cheng J, McCorvy JD, Giguere PM, Zhu H, Kenakin T, Roth B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esign and discovery of functionally selective serotonin 2C (5-HT2C) receptor agonist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59(2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9866-988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6b01194</w:t>
      </w:r>
    </w:p>
    <w:p w14:paraId="07DAA0F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.</w:t>
      </w:r>
      <w:r w:rsidRPr="00DF6F09">
        <w:tab/>
      </w:r>
      <w:r w:rsidRPr="00DF6F09">
        <w:rPr>
          <w:rFonts w:ascii="Times New Roman" w:hAnsi="Times New Roman" w:cs="Times New Roman"/>
        </w:rPr>
        <w:t>Zhang G, Cheng J, McCorvy JD, Lorello PJ, Caldarone BJ, Roth B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N-substituted (2-Phenylcyclopropyl)methylamines as functionally selective serotonin 2C receptor agonists for potential use as antipsychotic medication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60(1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273-628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7b00584</w:t>
      </w:r>
    </w:p>
    <w:p w14:paraId="7A47913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Felsing DE, Canal CE, Booth RG. Ligand-directed serotonin 5-HT(2C) receptor desensitization and sensitization. </w:t>
      </w:r>
      <w:r w:rsidRPr="00DF6F09">
        <w:rPr>
          <w:rFonts w:ascii="Times New Roman" w:hAnsi="Times New Roman" w:cs="Times New Roman"/>
          <w:b/>
        </w:rPr>
        <w:t>European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848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31-13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ejphar.2019.01.037</w:t>
      </w:r>
    </w:p>
    <w:p w14:paraId="748F08E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.</w:t>
      </w:r>
      <w:r w:rsidRPr="00DF6F09">
        <w:tab/>
      </w:r>
      <w:r w:rsidRPr="00DF6F09">
        <w:rPr>
          <w:rFonts w:ascii="Times New Roman" w:hAnsi="Times New Roman" w:cs="Times New Roman"/>
        </w:rPr>
        <w:t>Gaven F, Pellissier LP, Queffeulou E, Cochet M, Bockaert J, Dumuis 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Pharmacological profile of engineered 5-HT(4) receptors and identification of 5-HT(4) receptor-biased ligands. </w:t>
      </w:r>
      <w:r w:rsidRPr="00DF6F09">
        <w:rPr>
          <w:rFonts w:ascii="Times New Roman" w:hAnsi="Times New Roman" w:cs="Times New Roman"/>
          <w:b/>
        </w:rPr>
        <w:t>Brain Research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1511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5-7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rainres.2012.11.005</w:t>
      </w:r>
    </w:p>
    <w:p w14:paraId="35A4773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.</w:t>
      </w:r>
      <w:r w:rsidRPr="00DF6F09">
        <w:tab/>
      </w:r>
      <w:r w:rsidRPr="00DF6F09">
        <w:rPr>
          <w:rFonts w:ascii="Times New Roman" w:hAnsi="Times New Roman" w:cs="Times New Roman"/>
        </w:rPr>
        <w:t>Kim Y, Kim H, Lee J, Lee JK, Min SJ, Seong 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β-arrestin biased ligands of 5-HT7R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61(16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218-723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8b00642</w:t>
      </w:r>
    </w:p>
    <w:p w14:paraId="47116F0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.</w:t>
      </w:r>
      <w:r w:rsidRPr="00DF6F09">
        <w:tab/>
      </w:r>
      <w:r w:rsidRPr="00DF6F09">
        <w:rPr>
          <w:rFonts w:ascii="Times New Roman" w:hAnsi="Times New Roman" w:cs="Times New Roman"/>
        </w:rPr>
        <w:t>Lee J, Kwag R, Lee S, Kim D, Woo J, Cho Y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G protein-biased ligands against 5-HT7R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1</w:t>
      </w:r>
      <w:r w:rsidRPr="00DF6F09">
        <w:rPr>
          <w:rFonts w:ascii="Times New Roman" w:hAnsi="Times New Roman" w:cs="Times New Roman"/>
        </w:rPr>
        <w:t>, 64(1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453-746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1c00110</w:t>
      </w:r>
    </w:p>
    <w:p w14:paraId="2B6C632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1.</w:t>
      </w:r>
      <w:r w:rsidRPr="00DF6F09">
        <w:tab/>
      </w:r>
      <w:r w:rsidRPr="00DF6F09">
        <w:rPr>
          <w:rFonts w:ascii="Times New Roman" w:hAnsi="Times New Roman" w:cs="Times New Roman"/>
        </w:rPr>
        <w:t>El Khamlichi C, Reverchon F, Hervouet-Coste N, Robin E, Chopin N, Deau E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erodolin, a β-arrestin-biased ligand of 5-HT7 receptor, attenuates pain-related behaviors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19(2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21188471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2118847119</w:t>
      </w:r>
    </w:p>
    <w:p w14:paraId="6728876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rPr>
          <w:rFonts w:hint="eastAsia"/>
        </w:rPr>
        <w:t>22.</w:t>
      </w:r>
      <w:r w:rsidRPr="00DF6F09">
        <w:rPr>
          <w:rFonts w:hint="eastAsia"/>
        </w:rPr>
        <w:tab/>
      </w:r>
      <w:r w:rsidRPr="00DF6F09">
        <w:rPr>
          <w:rFonts w:ascii="Times New Roman" w:hAnsi="Times New Roman" w:cs="Times New Roman" w:hint="eastAsia"/>
        </w:rPr>
        <w:t>Kim D, Lee J, Kwag R, Kim H, Oh H, Moon B</w:t>
      </w:r>
      <w:r w:rsidRPr="00DF6F09">
        <w:rPr>
          <w:rFonts w:ascii="Times New Roman" w:hAnsi="Times New Roman" w:cs="Times New Roman" w:hint="eastAsia"/>
          <w:i/>
        </w:rPr>
        <w:t>, et al.</w:t>
      </w:r>
      <w:r w:rsidRPr="00DF6F09">
        <w:rPr>
          <w:rFonts w:ascii="Times New Roman" w:hAnsi="Times New Roman" w:cs="Times New Roman" w:hint="eastAsia"/>
        </w:rPr>
        <w:t xml:space="preserve"> N</w:t>
      </w:r>
      <w:r w:rsidRPr="00DF6F09">
        <w:rPr>
          <w:rFonts w:ascii="Times New Roman" w:hAnsi="Times New Roman" w:cs="Times New Roman" w:hint="eastAsia"/>
        </w:rPr>
        <w:t>‐</w:t>
      </w:r>
      <w:r w:rsidRPr="00DF6F09">
        <w:rPr>
          <w:rFonts w:ascii="Times New Roman" w:hAnsi="Times New Roman" w:cs="Times New Roman" w:hint="eastAsia"/>
        </w:rPr>
        <w:t>(Biphenyl</w:t>
      </w:r>
      <w:r w:rsidRPr="00DF6F09">
        <w:rPr>
          <w:rFonts w:ascii="Times New Roman" w:hAnsi="Times New Roman" w:cs="Times New Roman" w:hint="eastAsia"/>
        </w:rPr>
        <w:t>‐</w:t>
      </w:r>
      <w:r w:rsidRPr="00DF6F09">
        <w:rPr>
          <w:rFonts w:ascii="Times New Roman" w:hAnsi="Times New Roman" w:cs="Times New Roman" w:hint="eastAsia"/>
        </w:rPr>
        <w:t>3</w:t>
      </w:r>
      <w:r w:rsidRPr="00DF6F09">
        <w:rPr>
          <w:rFonts w:ascii="Times New Roman" w:hAnsi="Times New Roman" w:cs="Times New Roman" w:hint="eastAsia"/>
        </w:rPr>
        <w:t>‐</w:t>
      </w:r>
      <w:r w:rsidRPr="00DF6F09">
        <w:rPr>
          <w:rFonts w:ascii="Times New Roman" w:hAnsi="Times New Roman" w:cs="Times New Roman" w:hint="eastAsia"/>
        </w:rPr>
        <w:t>ylmethyl)ethanamines as G protein</w:t>
      </w:r>
      <w:r w:rsidRPr="00DF6F09">
        <w:rPr>
          <w:rFonts w:ascii="Times New Roman" w:hAnsi="Times New Roman" w:cs="Times New Roman" w:hint="eastAsia"/>
        </w:rPr>
        <w:t>‐</w:t>
      </w:r>
      <w:r w:rsidRPr="00DF6F09">
        <w:rPr>
          <w:rFonts w:ascii="Times New Roman" w:hAnsi="Times New Roman" w:cs="Times New Roman" w:hint="eastAsia"/>
        </w:rPr>
        <w:t>biased agonists of 5</w:t>
      </w:r>
      <w:r w:rsidRPr="00DF6F09">
        <w:rPr>
          <w:rFonts w:ascii="Times New Roman" w:hAnsi="Times New Roman" w:cs="Times New Roman" w:hint="eastAsia"/>
        </w:rPr>
        <w:t>‐</w:t>
      </w:r>
      <w:r w:rsidRPr="00DF6F09">
        <w:rPr>
          <w:rFonts w:ascii="Times New Roman" w:hAnsi="Times New Roman" w:cs="Times New Roman" w:hint="eastAsia"/>
        </w:rPr>
        <w:t xml:space="preserve">HT7R. </w:t>
      </w:r>
      <w:r w:rsidRPr="00DF6F09">
        <w:rPr>
          <w:rFonts w:ascii="Times New Roman" w:hAnsi="Times New Roman" w:cs="Times New Roman" w:hint="eastAsia"/>
          <w:b/>
        </w:rPr>
        <w:t xml:space="preserve">Bulletin of the </w:t>
      </w:r>
      <w:r w:rsidRPr="00DF6F09">
        <w:rPr>
          <w:rFonts w:ascii="Times New Roman" w:hAnsi="Times New Roman" w:cs="Times New Roman" w:hint="eastAsia"/>
          <w:b/>
        </w:rPr>
        <w:lastRenderedPageBreak/>
        <w:t>Korean Chemical Socie</w:t>
      </w:r>
      <w:r w:rsidRPr="00DF6F09">
        <w:rPr>
          <w:rFonts w:ascii="Times New Roman" w:hAnsi="Times New Roman" w:cs="Times New Roman"/>
          <w:b/>
        </w:rPr>
        <w:t>t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1</w:t>
      </w:r>
      <w:r w:rsidRPr="00DF6F09">
        <w:rPr>
          <w:rFonts w:ascii="Times New Roman" w:hAnsi="Times New Roman" w:cs="Times New Roman"/>
        </w:rPr>
        <w:t>, 43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3-7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02/bkcs.12427</w:t>
      </w:r>
    </w:p>
    <w:p w14:paraId="4E52F55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3.</w:t>
      </w:r>
      <w:r w:rsidRPr="00DF6F09">
        <w:tab/>
      </w:r>
      <w:r w:rsidRPr="00DF6F09">
        <w:rPr>
          <w:rFonts w:ascii="Times New Roman" w:hAnsi="Times New Roman" w:cs="Times New Roman"/>
        </w:rPr>
        <w:t>Davis AA, Heilman CJ, Brady AE, Miller NR, Fuerstenau-Sharp M, Hanson B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fferential effects of allosteric M(1) muscarinic acetylcholine receptor agonists on receptor activation, arrestin 3 recruitment, and receptor downregulation. </w:t>
      </w:r>
      <w:r w:rsidRPr="00DF6F09">
        <w:rPr>
          <w:rFonts w:ascii="Times New Roman" w:hAnsi="Times New Roman" w:cs="Times New Roman"/>
          <w:b/>
        </w:rPr>
        <w:t>ACS Chemical Neuro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0</w:t>
      </w:r>
      <w:r w:rsidRPr="00DF6F09">
        <w:rPr>
          <w:rFonts w:ascii="Times New Roman" w:hAnsi="Times New Roman" w:cs="Times New Roman"/>
        </w:rPr>
        <w:t>, 1(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42-55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cn100011e</w:t>
      </w:r>
    </w:p>
    <w:p w14:paraId="40A7D12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4.</w:t>
      </w:r>
      <w:r w:rsidRPr="00DF6F09">
        <w:tab/>
      </w:r>
      <w:r w:rsidRPr="00DF6F09">
        <w:rPr>
          <w:rFonts w:ascii="Times New Roman" w:hAnsi="Times New Roman" w:cs="Times New Roman"/>
        </w:rPr>
        <w:t>Digby GJ, Noetzel MJ, Bubser M, Utley TJ, Walker AG, Byun NE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Novel allosteric agonists of M1 muscarinic acetylcholine receptors induce brain region-specific responses that correspond with behavioral effects in animal models. </w:t>
      </w:r>
      <w:r w:rsidRPr="00DF6F09">
        <w:rPr>
          <w:rFonts w:ascii="Times New Roman" w:hAnsi="Times New Roman" w:cs="Times New Roman"/>
          <w:b/>
        </w:rPr>
        <w:t>Journal of Neuro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2</w:t>
      </w:r>
      <w:r w:rsidRPr="00DF6F09">
        <w:rPr>
          <w:rFonts w:ascii="Times New Roman" w:hAnsi="Times New Roman" w:cs="Times New Roman"/>
        </w:rPr>
        <w:t>, 32(2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532-854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523/jneurosci.0337-12.2012</w:t>
      </w:r>
    </w:p>
    <w:p w14:paraId="6852CA2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5.</w:t>
      </w:r>
      <w:r w:rsidRPr="00DF6F09">
        <w:tab/>
      </w:r>
      <w:r w:rsidRPr="00DF6F09">
        <w:rPr>
          <w:rFonts w:ascii="Times New Roman" w:hAnsi="Times New Roman" w:cs="Times New Roman"/>
        </w:rPr>
        <w:t>Bock A, Merten N, Schrage R, Dallanoce C, Batz J, Klockner 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The allosteric vestibule of a seven transmembrane helical receptor controls G-protein coupling. </w:t>
      </w:r>
      <w:r w:rsidRPr="00DF6F09">
        <w:rPr>
          <w:rFonts w:ascii="Times New Roman" w:hAnsi="Times New Roman" w:cs="Times New Roman"/>
          <w:b/>
        </w:rPr>
        <w:t>Nature Communication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2</w:t>
      </w:r>
      <w:r w:rsidRPr="00DF6F09">
        <w:rPr>
          <w:rFonts w:ascii="Times New Roman" w:hAnsi="Times New Roman" w:cs="Times New Roman"/>
        </w:rPr>
        <w:t>, 3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4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ncomms2028</w:t>
      </w:r>
    </w:p>
    <w:p w14:paraId="6C6C9BF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6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Griffin MT, Figueroa KW, Liller S, Ehlert FJ. Estimation of agonist activity at G protein-coupled receptors: analysis of M2 muscarinic receptor signaling through Gi/o,Gs, and G15. </w:t>
      </w:r>
      <w:r w:rsidRPr="00DF6F09">
        <w:rPr>
          <w:rFonts w:ascii="Times New Roman" w:hAnsi="Times New Roman" w:cs="Times New Roman"/>
          <w:b/>
        </w:rPr>
        <w:t>The Journal of Pharmacology and Experimental Therapeutic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7</w:t>
      </w:r>
      <w:r w:rsidRPr="00DF6F09">
        <w:rPr>
          <w:rFonts w:ascii="Times New Roman" w:hAnsi="Times New Roman" w:cs="Times New Roman"/>
        </w:rPr>
        <w:t>, 321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93-120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jpet.107.120857</w:t>
      </w:r>
    </w:p>
    <w:p w14:paraId="4C4AE9B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7.</w:t>
      </w:r>
      <w:r w:rsidRPr="00DF6F09">
        <w:tab/>
      </w:r>
      <w:r w:rsidRPr="00DF6F09">
        <w:rPr>
          <w:rFonts w:ascii="Times New Roman" w:hAnsi="Times New Roman" w:cs="Times New Roman"/>
        </w:rPr>
        <w:t>Randakova A, Nelic D, Ungerova D, Nwokoye P, Su Q, Dolezal V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Novel M2 -selective, Gi -biased agonists of muscarinic acetylcholine receptors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177(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073-208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4970</w:t>
      </w:r>
    </w:p>
    <w:p w14:paraId="0FBD5A8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8.</w:t>
      </w:r>
      <w:r w:rsidRPr="00DF6F09">
        <w:tab/>
      </w:r>
      <w:r w:rsidRPr="00DF6F09">
        <w:rPr>
          <w:rFonts w:ascii="Times New Roman" w:hAnsi="Times New Roman" w:cs="Times New Roman"/>
        </w:rPr>
        <w:t>Tompkins E, Mimic B, Cuevas-Mora K, Schorsch H, Shah SD, Deshpande D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PD 102807 induces M3 mAChR-dependent GRK-/arrestin-biased signaling in airway smooth muscle cells. </w:t>
      </w:r>
      <w:r w:rsidRPr="00DF6F09">
        <w:rPr>
          <w:rFonts w:ascii="Times New Roman" w:hAnsi="Times New Roman" w:cs="Times New Roman"/>
          <w:b/>
        </w:rPr>
        <w:t>American Journal of Respiratory Cell and Molecular Bi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67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50-56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65/rcmb.2021-0320OC</w:t>
      </w:r>
    </w:p>
    <w:p w14:paraId="0375B49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9.</w:t>
      </w:r>
      <w:r w:rsidRPr="00DF6F09">
        <w:tab/>
      </w:r>
      <w:r w:rsidRPr="00DF6F09">
        <w:rPr>
          <w:rFonts w:ascii="Times New Roman" w:hAnsi="Times New Roman" w:cs="Times New Roman"/>
        </w:rPr>
        <w:t>McDonald JK, van der Westhuizen ET, Pham V, Thompson G, Felder CC, Paul S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profile of xanomeline at the recombinant human M(4) muscarinic acetylcholine receptor. </w:t>
      </w:r>
      <w:r w:rsidRPr="00DF6F09">
        <w:rPr>
          <w:rFonts w:ascii="Times New Roman" w:hAnsi="Times New Roman" w:cs="Times New Roman"/>
          <w:b/>
        </w:rPr>
        <w:t>Acs Chemical Neuro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3(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206-121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chemneuro.1c00827</w:t>
      </w:r>
    </w:p>
    <w:p w14:paraId="73E02A7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0.</w:t>
      </w:r>
      <w:r w:rsidRPr="00DF6F09">
        <w:tab/>
      </w:r>
      <w:r w:rsidRPr="00DF6F09">
        <w:rPr>
          <w:rFonts w:ascii="Times New Roman" w:hAnsi="Times New Roman" w:cs="Times New Roman"/>
        </w:rPr>
        <w:t>Evans BA, Broxton N, Merlin J, Sato M, Hutchinson DS, Christopoulos 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Quantification of functional selectivity at the human alpha(1A)-adrenoceptor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1</w:t>
      </w:r>
      <w:r w:rsidRPr="00DF6F09">
        <w:rPr>
          <w:rFonts w:ascii="Times New Roman" w:hAnsi="Times New Roman" w:cs="Times New Roman"/>
        </w:rPr>
        <w:t>, 79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98-30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10.067454</w:t>
      </w:r>
    </w:p>
    <w:p w14:paraId="6A581A2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1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Kurko D, Kapui Z, Nagy J, Lendvai B, Kolok S. Analysis of functional selectivity through G protein-dependent and -independent signaling pathways at the adrenergic alpha(2C) receptor. </w:t>
      </w:r>
      <w:r w:rsidRPr="00DF6F09">
        <w:rPr>
          <w:rFonts w:ascii="Times New Roman" w:hAnsi="Times New Roman" w:cs="Times New Roman"/>
          <w:b/>
        </w:rPr>
        <w:t>Brain Research Bulletin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107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9-10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rainresbull.2014.07.005</w:t>
      </w:r>
    </w:p>
    <w:p w14:paraId="5DB69DD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2.</w:t>
      </w:r>
      <w:r w:rsidRPr="00DF6F09">
        <w:tab/>
      </w:r>
      <w:r w:rsidRPr="00DF6F09">
        <w:rPr>
          <w:rFonts w:ascii="Times New Roman" w:hAnsi="Times New Roman" w:cs="Times New Roman"/>
        </w:rPr>
        <w:t>Nakaya M, Chikura S, Watari K, Mizuno N, Mochinaga K, Mangmool S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nduction of cardiac fibrosis by beta-blocker in G protein-independent and G protein-coupled receptor kinase 5/beta-arrestin2-dependent Signaling pathways. </w:t>
      </w:r>
      <w:r w:rsidRPr="00DF6F09">
        <w:rPr>
          <w:rFonts w:ascii="Times New Roman" w:hAnsi="Times New Roman" w:cs="Times New Roman"/>
          <w:b/>
        </w:rPr>
        <w:t>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2</w:t>
      </w:r>
      <w:r w:rsidRPr="00DF6F09">
        <w:rPr>
          <w:rFonts w:ascii="Times New Roman" w:hAnsi="Times New Roman" w:cs="Times New Roman"/>
        </w:rPr>
        <w:t>, 287(4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5669-3567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112.357871</w:t>
      </w:r>
    </w:p>
    <w:p w14:paraId="109D437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3.</w:t>
      </w:r>
      <w:r w:rsidRPr="00DF6F09">
        <w:tab/>
      </w:r>
      <w:r w:rsidRPr="00DF6F09">
        <w:rPr>
          <w:rFonts w:ascii="Times New Roman" w:hAnsi="Times New Roman" w:cs="Times New Roman"/>
        </w:rPr>
        <w:t>Erickson CE, Gul R, Blessing CP, Nguyen J, Liu T, Pulakat 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The β-blocker Nebivolol Is a GRK/β-arrestin Biased Agonist. </w:t>
      </w:r>
      <w:r w:rsidRPr="00DF6F09">
        <w:rPr>
          <w:rFonts w:ascii="Times New Roman" w:hAnsi="Times New Roman" w:cs="Times New Roman"/>
          <w:b/>
        </w:rPr>
        <w:t>PLoS On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8(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7198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371/journal.pone.0071980</w:t>
      </w:r>
    </w:p>
    <w:p w14:paraId="1AE115E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4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Kopra K, Kainulainen M, Mikkonen P, Rozwandowicz-Jansen A, Hanninen P, Harma H. Multiparametric homogeneous method for identification of ligand binding to G </w:t>
      </w:r>
      <w:r w:rsidRPr="00DF6F09">
        <w:rPr>
          <w:rFonts w:ascii="Times New Roman" w:hAnsi="Times New Roman" w:cs="Times New Roman"/>
        </w:rPr>
        <w:lastRenderedPageBreak/>
        <w:t xml:space="preserve">protein-coupled receptors: receptor-ligand binding and beta-arrestin assay. </w:t>
      </w:r>
      <w:r w:rsidRPr="00DF6F09">
        <w:rPr>
          <w:rFonts w:ascii="Times New Roman" w:hAnsi="Times New Roman" w:cs="Times New Roman"/>
          <w:b/>
        </w:rPr>
        <w:t>Analyt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85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276-228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303215r</w:t>
      </w:r>
    </w:p>
    <w:p w14:paraId="0D728FB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5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Galandrin S, Oligny-Longpre G, Bonin H, Ogawa K, Gales C, Bouvier M. Conformational rearrangements and signaling cascades involved in ligand-biased mitogen-activated protein kinase signaling through the β1-adrenergic receptor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8</w:t>
      </w:r>
      <w:r w:rsidRPr="00DF6F09">
        <w:rPr>
          <w:rFonts w:ascii="Times New Roman" w:hAnsi="Times New Roman" w:cs="Times New Roman"/>
        </w:rPr>
        <w:t>, 74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62-17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07.043893</w:t>
      </w:r>
    </w:p>
    <w:p w14:paraId="0AF3377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6.</w:t>
      </w:r>
      <w:r w:rsidRPr="00DF6F09">
        <w:tab/>
      </w:r>
      <w:r w:rsidRPr="00DF6F09">
        <w:rPr>
          <w:rFonts w:ascii="Times New Roman" w:hAnsi="Times New Roman" w:cs="Times New Roman"/>
        </w:rPr>
        <w:t>Kim I-M, Tilley DG, Chen J, Salazar NC, Whalen EJ, Violin JD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β-Blockers alprenolol and carvedilol stimulate β-arrestin-mediated EGFR transactivation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8</w:t>
      </w:r>
      <w:r w:rsidRPr="00DF6F09">
        <w:rPr>
          <w:rFonts w:ascii="Times New Roman" w:hAnsi="Times New Roman" w:cs="Times New Roman"/>
        </w:rPr>
        <w:t>, 105(3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4555-1456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0804745105</w:t>
      </w:r>
    </w:p>
    <w:p w14:paraId="16DF36A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7.</w:t>
      </w:r>
      <w:r w:rsidRPr="00DF6F09">
        <w:tab/>
      </w:r>
      <w:r w:rsidRPr="00DF6F09">
        <w:rPr>
          <w:rFonts w:ascii="Times New Roman" w:hAnsi="Times New Roman" w:cs="Times New Roman"/>
        </w:rPr>
        <w:t>Yi B, Jahangir A, Evans AK, Briggs D, Ravina K, Ernest 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novel brain permeable and G protein-biased beta-1 adrenergic receptor partial agonists for the treatment of neurocognitive disorders. </w:t>
      </w:r>
      <w:r w:rsidRPr="00DF6F09">
        <w:rPr>
          <w:rFonts w:ascii="Times New Roman" w:hAnsi="Times New Roman" w:cs="Times New Roman"/>
          <w:b/>
        </w:rPr>
        <w:t>PLoS On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12(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01803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371/journal.pone.0180319</w:t>
      </w:r>
    </w:p>
    <w:p w14:paraId="79C46C1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8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Ardestani PM, Evans AK, Yi B, Nguyen T, Coutellier L, Shamloo M. Modulation of neuroinflammation and pathology in the 5XFAD mouse model of Alzheimer's disease using a biased and selective beta-1 adrenergic receptor partial agonist. </w:t>
      </w:r>
      <w:r w:rsidRPr="00DF6F09">
        <w:rPr>
          <w:rFonts w:ascii="Times New Roman" w:hAnsi="Times New Roman" w:cs="Times New Roman"/>
          <w:b/>
        </w:rPr>
        <w:t>Neuro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116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71-38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neuropharm.2017.01.010</w:t>
      </w:r>
    </w:p>
    <w:p w14:paraId="022A01A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9.</w:t>
      </w:r>
      <w:r w:rsidRPr="00DF6F09">
        <w:tab/>
      </w:r>
      <w:r w:rsidRPr="00DF6F09">
        <w:rPr>
          <w:rFonts w:ascii="Times New Roman" w:hAnsi="Times New Roman" w:cs="Times New Roman"/>
        </w:rPr>
        <w:t>Rajagopal S, Ahn S, Rominger DH, Gowen-MacDonald W, Lam CM, Dewire S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Quantifying ligand bias at seven-transmembrane receptors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1</w:t>
      </w:r>
      <w:r w:rsidRPr="00DF6F09">
        <w:rPr>
          <w:rFonts w:ascii="Times New Roman" w:hAnsi="Times New Roman" w:cs="Times New Roman"/>
        </w:rPr>
        <w:t>, 80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67-37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11.072801</w:t>
      </w:r>
    </w:p>
    <w:p w14:paraId="5FF194A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0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Drake MT, Violin JD, Whalen EJ, Wisler JW, Shenoy SK, Lefkowitz RJ. beta-arrestin-biased agonism at the beta2-adrenergic receptor. </w:t>
      </w:r>
      <w:r w:rsidRPr="00DF6F09">
        <w:rPr>
          <w:rFonts w:ascii="Times New Roman" w:hAnsi="Times New Roman" w:cs="Times New Roman"/>
          <w:b/>
        </w:rPr>
        <w:t>The 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8</w:t>
      </w:r>
      <w:r w:rsidRPr="00DF6F09">
        <w:rPr>
          <w:rFonts w:ascii="Times New Roman" w:hAnsi="Times New Roman" w:cs="Times New Roman"/>
        </w:rPr>
        <w:t>, 283(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669-567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708118200</w:t>
      </w:r>
    </w:p>
    <w:p w14:paraId="11A34C4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1.</w:t>
      </w:r>
      <w:r w:rsidRPr="00DF6F09">
        <w:tab/>
      </w:r>
      <w:r w:rsidRPr="00DF6F09">
        <w:rPr>
          <w:rFonts w:ascii="Times New Roman" w:hAnsi="Times New Roman" w:cs="Times New Roman"/>
        </w:rPr>
        <w:t>Carr R, 3rd, Du Y, Quoyer J, Panettieri RA, Jr., Janz JM, Bouvier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evelopment and characterization of pepducins as Gs-biased allosteric agonists. </w:t>
      </w:r>
      <w:r w:rsidRPr="00DF6F09">
        <w:rPr>
          <w:rFonts w:ascii="Times New Roman" w:hAnsi="Times New Roman" w:cs="Times New Roman"/>
          <w:b/>
        </w:rPr>
        <w:t>The 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289(5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5668-3568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114.618819</w:t>
      </w:r>
    </w:p>
    <w:p w14:paraId="49BF8A0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2.</w:t>
      </w:r>
      <w:r w:rsidRPr="00DF6F09">
        <w:tab/>
      </w:r>
      <w:r w:rsidRPr="00DF6F09">
        <w:rPr>
          <w:rFonts w:ascii="Times New Roman" w:hAnsi="Times New Roman" w:cs="Times New Roman"/>
        </w:rPr>
        <w:t>Woo AY, Wang TB, Zeng X, Zhu W, Abernethy DR, Wainer IW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ereochemistry of an agonist determines coupling preference of beta2-adrenoceptor to different G proteins in cardiomyocytes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9</w:t>
      </w:r>
      <w:r w:rsidRPr="00DF6F09">
        <w:rPr>
          <w:rFonts w:ascii="Times New Roman" w:hAnsi="Times New Roman" w:cs="Times New Roman"/>
        </w:rPr>
        <w:t>, 75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58-16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08.051078</w:t>
      </w:r>
    </w:p>
    <w:p w14:paraId="3F58A5F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3.</w:t>
      </w:r>
      <w:r w:rsidRPr="00DF6F09">
        <w:tab/>
      </w:r>
      <w:r w:rsidRPr="00DF6F09">
        <w:rPr>
          <w:rFonts w:ascii="Times New Roman" w:hAnsi="Times New Roman" w:cs="Times New Roman"/>
        </w:rPr>
        <w:t>Littmann T, Gottle M, Reinartz MT, Kalble S, Wainer IW, Ozawa T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Recruitment of beta-arrestin 1 and 2 to the beta2-adrenoceptor: analysis of 65 ligands. </w:t>
      </w:r>
      <w:r w:rsidRPr="00DF6F09">
        <w:rPr>
          <w:rFonts w:ascii="Times New Roman" w:hAnsi="Times New Roman" w:cs="Times New Roman"/>
          <w:b/>
        </w:rPr>
        <w:t>The Journal of Pharmacology and Experimental Therapeutic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355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83-19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jpet.115.227959</w:t>
      </w:r>
    </w:p>
    <w:p w14:paraId="5BD1D56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4.</w:t>
      </w:r>
      <w:r w:rsidRPr="00DF6F09">
        <w:tab/>
      </w:r>
      <w:r w:rsidRPr="00DF6F09">
        <w:rPr>
          <w:rFonts w:ascii="Times New Roman" w:hAnsi="Times New Roman" w:cs="Times New Roman"/>
        </w:rPr>
        <w:t>Reinartz MT, Kalble S, Littmann T, Ozawa T, Dove S, Kaever V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bias relationships for fenoterol stereoisomers in six molecular and cellular assays at the beta2-adrenoceptor. </w:t>
      </w:r>
      <w:r w:rsidRPr="00DF6F09">
        <w:rPr>
          <w:rFonts w:ascii="Times New Roman" w:hAnsi="Times New Roman" w:cs="Times New Roman"/>
          <w:b/>
        </w:rPr>
        <w:t>Naunyn-Schmiedeberg's Archives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388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1-6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07/s00210-014-1054-5</w:t>
      </w:r>
    </w:p>
    <w:p w14:paraId="71DA951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5.</w:t>
      </w:r>
      <w:r w:rsidRPr="00DF6F09">
        <w:tab/>
      </w:r>
      <w:r w:rsidRPr="00DF6F09">
        <w:rPr>
          <w:rFonts w:ascii="Times New Roman" w:hAnsi="Times New Roman" w:cs="Times New Roman"/>
        </w:rPr>
        <w:t>Carr R, III, Schilling J, Song J, Carter RL, Du Y, Yoo S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β-arrestin-biased signaling through the β2-adrenergic receptor promotes cardiomyocyte contraction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lastRenderedPageBreak/>
        <w:t>2016</w:t>
      </w:r>
      <w:r w:rsidRPr="00DF6F09">
        <w:rPr>
          <w:rFonts w:ascii="Times New Roman" w:hAnsi="Times New Roman" w:cs="Times New Roman"/>
        </w:rPr>
        <w:t>, 113(2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4107-E411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606267113d</w:t>
      </w:r>
    </w:p>
    <w:p w14:paraId="2DA5500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6.</w:t>
      </w:r>
      <w:r w:rsidRPr="00DF6F09">
        <w:tab/>
      </w:r>
      <w:r w:rsidRPr="00DF6F09">
        <w:rPr>
          <w:rFonts w:ascii="Times New Roman" w:hAnsi="Times New Roman" w:cs="Times New Roman"/>
        </w:rPr>
        <w:t>Nivedha AK, Tautermann CS, Bhattacharya S, Lee S, Casarosa P, Kollak I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dentifying functional hotspot residues for biased ligand design in G-protein-coupled receptors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93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88-29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17.110395</w:t>
      </w:r>
    </w:p>
    <w:p w14:paraId="5B94C98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7.</w:t>
      </w:r>
      <w:r w:rsidRPr="00DF6F09">
        <w:tab/>
      </w:r>
      <w:r w:rsidRPr="00DF6F09">
        <w:rPr>
          <w:rFonts w:ascii="Times New Roman" w:hAnsi="Times New Roman" w:cs="Times New Roman"/>
        </w:rPr>
        <w:t>Woo AY-H, Ge X-y, Pan L, Xing G, Mo Y-m, Xing R-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β-arrestin-biased β2-adrenoceptor agonists from 2-amino-2-phenylethanol derivatives. </w:t>
      </w:r>
      <w:r w:rsidRPr="00DF6F09">
        <w:rPr>
          <w:rFonts w:ascii="Times New Roman" w:hAnsi="Times New Roman" w:cs="Times New Roman"/>
          <w:b/>
        </w:rPr>
        <w:t>Acta Pharmacologica Sin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40(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95-110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401-018-0200-x</w:t>
      </w:r>
    </w:p>
    <w:p w14:paraId="30B3A38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8.</w:t>
      </w:r>
      <w:r w:rsidRPr="00DF6F09">
        <w:tab/>
      </w:r>
      <w:r w:rsidRPr="00DF6F09">
        <w:rPr>
          <w:rFonts w:ascii="Times New Roman" w:hAnsi="Times New Roman" w:cs="Times New Roman"/>
        </w:rPr>
        <w:t>De Pascali F, Ippolito M, Wolfe E, Komolov KE, Hopfinger N, Lemenze D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eta(2) -Adrenoceptor agonist profiling reveals biased signalling phenotypes for the beta(2) -adrenoceptor with possible implications for the treatment of asthma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79(1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692-470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5900</w:t>
      </w:r>
    </w:p>
    <w:p w14:paraId="679A184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9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Tokmakova A, Kim D, Goddard WA, 3rd, Liggett SB. Biased beta-agonists favoring Gs over beta-arrestin for individualized treatment of obstructive lung disease. </w:t>
      </w:r>
      <w:r w:rsidRPr="00DF6F09">
        <w:rPr>
          <w:rFonts w:ascii="Times New Roman" w:hAnsi="Times New Roman" w:cs="Times New Roman"/>
          <w:b/>
        </w:rPr>
        <w:t>Journal of Personalized Medicin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 xml:space="preserve">, 12(3)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3390/jpm12030331</w:t>
      </w:r>
    </w:p>
    <w:p w14:paraId="19086E5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0.</w:t>
      </w:r>
      <w:r w:rsidRPr="00DF6F09">
        <w:tab/>
      </w:r>
      <w:r w:rsidRPr="00DF6F09">
        <w:rPr>
          <w:rFonts w:ascii="Times New Roman" w:hAnsi="Times New Roman" w:cs="Times New Roman"/>
        </w:rPr>
        <w:t>Wisler JW, DeWire SM, Whalen EJ, Violin JD, Drake MT, Ahn S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unique mechanism of β-blocker action: Carvedilol stimulates β-arrestin signaling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7</w:t>
      </w:r>
      <w:r w:rsidRPr="00DF6F09">
        <w:rPr>
          <w:rFonts w:ascii="Times New Roman" w:hAnsi="Times New Roman" w:cs="Times New Roman"/>
        </w:rPr>
        <w:t>, 104(4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6657-1666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0707936104</w:t>
      </w:r>
    </w:p>
    <w:p w14:paraId="4549A4F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1.</w:t>
      </w:r>
      <w:r w:rsidRPr="00DF6F09">
        <w:tab/>
      </w:r>
      <w:r w:rsidRPr="00DF6F09">
        <w:rPr>
          <w:rFonts w:ascii="Times New Roman" w:hAnsi="Times New Roman" w:cs="Times New Roman"/>
        </w:rPr>
        <w:t>Azzi M, Charest PG, Angers S, Rousseau G, Kohout T, Bouvier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β-arrestin-mediated activation of MAPK by inverse agonists reveals distinct active conformations for G protein-coupled receptors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3</w:t>
      </w:r>
      <w:r w:rsidRPr="00DF6F09">
        <w:rPr>
          <w:rFonts w:ascii="Times New Roman" w:hAnsi="Times New Roman" w:cs="Times New Roman"/>
        </w:rPr>
        <w:t>, 100(20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406-1141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936664100</w:t>
      </w:r>
    </w:p>
    <w:p w14:paraId="0AB01E2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2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Conroy JL, Free RB, Sibley DR. Identification of G protein-biased agonists that fail to recruit beta-arrestin or promote internalization of the D1 dopamine receptor. </w:t>
      </w:r>
      <w:r w:rsidRPr="00DF6F09">
        <w:rPr>
          <w:rFonts w:ascii="Times New Roman" w:hAnsi="Times New Roman" w:cs="Times New Roman"/>
          <w:b/>
        </w:rPr>
        <w:t>Acs Chemical Neuro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6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81-69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chemneuro.5b00020</w:t>
      </w:r>
    </w:p>
    <w:p w14:paraId="0D15C67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3.</w:t>
      </w:r>
      <w:r w:rsidRPr="00DF6F09">
        <w:tab/>
      </w:r>
      <w:r w:rsidRPr="00DF6F09">
        <w:rPr>
          <w:rFonts w:ascii="Times New Roman" w:hAnsi="Times New Roman" w:cs="Times New Roman"/>
        </w:rPr>
        <w:t>Martini ML, Ray C, Yu X, Liu J, Pogorelov VM, Wetsel W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esigning functionally selective noncatechol dopamine D1 receptor agonists with potent in vivo antiparkinsonian activity. </w:t>
      </w:r>
      <w:r w:rsidRPr="00DF6F09">
        <w:rPr>
          <w:rFonts w:ascii="Times New Roman" w:hAnsi="Times New Roman" w:cs="Times New Roman"/>
          <w:b/>
        </w:rPr>
        <w:t>Acs Chemical Neuro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10(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160-418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chemneuro.9b00410</w:t>
      </w:r>
    </w:p>
    <w:p w14:paraId="4BA4A28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4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Jones-Tabah J, Mohammad H, Paulus EG, Clarke PBS, Hebert TE. The signaling and pharmacology of the dopamine D1 receptor. </w:t>
      </w:r>
      <w:r w:rsidRPr="00DF6F09">
        <w:rPr>
          <w:rFonts w:ascii="Times New Roman" w:hAnsi="Times New Roman" w:cs="Times New Roman"/>
          <w:b/>
        </w:rPr>
        <w:t>Frontiers in Cellular Neuro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1</w:t>
      </w:r>
      <w:r w:rsidRPr="00DF6F09">
        <w:rPr>
          <w:rFonts w:ascii="Times New Roman" w:hAnsi="Times New Roman" w:cs="Times New Roman"/>
        </w:rPr>
        <w:t>, 15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0661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3389/fncel.2021.806618</w:t>
      </w:r>
    </w:p>
    <w:p w14:paraId="3AD1405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5.</w:t>
      </w:r>
      <w:r w:rsidRPr="00DF6F09">
        <w:tab/>
      </w:r>
      <w:r w:rsidRPr="00DF6F09">
        <w:rPr>
          <w:rFonts w:ascii="Times New Roman" w:hAnsi="Times New Roman" w:cs="Times New Roman"/>
        </w:rPr>
        <w:t>Gray DL, Allen JA, Mente S, O'Connor RE, DeMarco GJ, Efremov I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mpaired β-arrestin recruitment and reduced desensitization by non-catechol agonists of the D1 dopamine receptor. </w:t>
      </w:r>
      <w:r w:rsidRPr="00DF6F09">
        <w:rPr>
          <w:rFonts w:ascii="Times New Roman" w:hAnsi="Times New Roman" w:cs="Times New Roman"/>
          <w:b/>
        </w:rPr>
        <w:t>Nature communication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9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7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467-017-02776-7</w:t>
      </w:r>
    </w:p>
    <w:p w14:paraId="7B3677F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6.</w:t>
      </w:r>
      <w:r w:rsidRPr="00DF6F09">
        <w:tab/>
      </w:r>
      <w:r w:rsidRPr="00DF6F09">
        <w:rPr>
          <w:rFonts w:ascii="Times New Roman" w:hAnsi="Times New Roman" w:cs="Times New Roman"/>
        </w:rPr>
        <w:t>Allen JA, Yost JM, Setola V, Chen X, Sassano MF, Chen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β-arrestin-biased dopamine D2 ligands for probing signal transduction pathways essential for antipsychotic efficacy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1</w:t>
      </w:r>
      <w:r w:rsidRPr="00DF6F09">
        <w:rPr>
          <w:rFonts w:ascii="Times New Roman" w:hAnsi="Times New Roman" w:cs="Times New Roman"/>
        </w:rPr>
        <w:t>, 108(4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8488-1849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104807108</w:t>
      </w:r>
    </w:p>
    <w:p w14:paraId="794ABB9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lastRenderedPageBreak/>
        <w:t>57.</w:t>
      </w:r>
      <w:r w:rsidRPr="00DF6F09">
        <w:tab/>
      </w:r>
      <w:r w:rsidRPr="00DF6F09">
        <w:rPr>
          <w:rFonts w:ascii="Times New Roman" w:hAnsi="Times New Roman" w:cs="Times New Roman"/>
        </w:rPr>
        <w:t>McCorvy JD, Butler KV, Kelly B, Rechsteiner K, Karpiak J, Betz R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inspired design of β-arrestin-biased ligands for aminergic GPCRs. </w:t>
      </w:r>
      <w:r w:rsidRPr="00DF6F09">
        <w:rPr>
          <w:rFonts w:ascii="Times New Roman" w:hAnsi="Times New Roman" w:cs="Times New Roman"/>
          <w:b/>
        </w:rPr>
        <w:t>Nature Chemical Bi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14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26-13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nchembio.2527</w:t>
      </w:r>
    </w:p>
    <w:p w14:paraId="6E5B995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8.</w:t>
      </w:r>
      <w:r w:rsidRPr="00DF6F09">
        <w:tab/>
      </w:r>
      <w:r w:rsidRPr="00DF6F09">
        <w:rPr>
          <w:rFonts w:ascii="Times New Roman" w:hAnsi="Times New Roman" w:cs="Times New Roman"/>
        </w:rPr>
        <w:t>Free RB, Chun LS, Moritz AE, Miller BN, Doyle TB, Conroy J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and characterization of a G protein-biased agonist that inhibits beta-arrestin recruitment to the D2 dopamine receptor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86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96-10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13.090563</w:t>
      </w:r>
    </w:p>
    <w:p w14:paraId="052C7F0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9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Weichert D, Banerjee A, Hiller C, Kling RC, Hubner H, Gmeiner P. Molecular determinants of biased agonism at the dopamine D₂ receptor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58(6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703-271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jm501889t</w:t>
      </w:r>
    </w:p>
    <w:p w14:paraId="5EBA29D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0.</w:t>
      </w:r>
      <w:r w:rsidRPr="00DF6F09">
        <w:tab/>
      </w:r>
      <w:r w:rsidRPr="00DF6F09">
        <w:rPr>
          <w:rFonts w:ascii="Times New Roman" w:hAnsi="Times New Roman" w:cs="Times New Roman"/>
        </w:rPr>
        <w:t>Chen X, McCorvy JD, Fischer MG, Butler KV, Shen Y, Roth B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G protein-biased D2 dopamine receptor partial agonist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59(2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601-1061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6b01208</w:t>
      </w:r>
    </w:p>
    <w:p w14:paraId="695B79B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1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Maennel B, Huebner H, Moeller D, Gmeiner P. β-Arrestin biased dopamine D2 receptor partial agonists: Synthesis and pharmacological evaluation. </w:t>
      </w:r>
      <w:r w:rsidRPr="00DF6F09">
        <w:rPr>
          <w:rFonts w:ascii="Times New Roman" w:hAnsi="Times New Roman" w:cs="Times New Roman"/>
          <w:b/>
        </w:rPr>
        <w:t>Bioorganic &amp;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25(20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613-562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mc.2017.08.037</w:t>
      </w:r>
    </w:p>
    <w:p w14:paraId="21D33F5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2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Mannel B, Dengler D, Shonberg J, Hubner H, Moller D, Gmeiner P. Hydroxy-substituted heteroarylpiperazines: novel scaffolds for β-arrestin-biased D2R agonist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60(1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693-471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7b00363</w:t>
      </w:r>
    </w:p>
    <w:p w14:paraId="44C8198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3.</w:t>
      </w:r>
      <w:r w:rsidRPr="00DF6F09">
        <w:tab/>
      </w:r>
      <w:r w:rsidRPr="00DF6F09">
        <w:rPr>
          <w:rFonts w:ascii="Times New Roman" w:hAnsi="Times New Roman" w:cs="Times New Roman"/>
        </w:rPr>
        <w:t>Moller D, Banerjee A, Uzuneser TC, Skultety M, Huth T, Plouffe B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G protein-biased dopaminergics with a pyrazolo[1,5-a]pyridine substructure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60(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908-292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6b01857</w:t>
      </w:r>
    </w:p>
    <w:p w14:paraId="0EAA979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4.</w:t>
      </w:r>
      <w:r w:rsidRPr="00DF6F09">
        <w:tab/>
      </w:r>
      <w:r w:rsidRPr="00DF6F09">
        <w:rPr>
          <w:rFonts w:ascii="Times New Roman" w:hAnsi="Times New Roman" w:cs="Times New Roman"/>
        </w:rPr>
        <w:t>Bonifazi A, Yano H, Guerrero AM, Kumar V, Hoffman AF, Lupica CR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Novel and potent dopamine D 2 receptor Go-protein biased agonists. </w:t>
      </w:r>
      <w:r w:rsidRPr="00DF6F09">
        <w:rPr>
          <w:rFonts w:ascii="Times New Roman" w:hAnsi="Times New Roman" w:cs="Times New Roman"/>
          <w:b/>
        </w:rPr>
        <w:t>ACS Pharmacology &amp; Translational 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2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2-6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ptsci.8b00060</w:t>
      </w:r>
    </w:p>
    <w:p w14:paraId="6412C12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5.</w:t>
      </w:r>
      <w:r w:rsidRPr="00DF6F09">
        <w:tab/>
      </w:r>
      <w:r w:rsidRPr="00DF6F09">
        <w:rPr>
          <w:rFonts w:ascii="Times New Roman" w:hAnsi="Times New Roman" w:cs="Times New Roman"/>
        </w:rPr>
        <w:t>Bonifazi A, Yano H, Ellenberger MP, Muller L, Kumar V, Zou MF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Novel bivalent ligands based on the sumanirole pharmacophore reveal dopamine D2 receptor (D2R) biased agonism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60(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890-290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6b01875</w:t>
      </w:r>
    </w:p>
    <w:p w14:paraId="7FD4B24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6.</w:t>
      </w:r>
      <w:r w:rsidRPr="00DF6F09">
        <w:tab/>
      </w:r>
      <w:r w:rsidRPr="00DF6F09">
        <w:rPr>
          <w:rFonts w:ascii="Times New Roman" w:hAnsi="Times New Roman" w:cs="Times New Roman"/>
        </w:rPr>
        <w:t>Shen Y, McCorvy JD, Martini ML, Rodriguiz RM, Pogorelov VM, Ward K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 2 dopamine receptor G protein-biased partial agonists based on cariprazine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62(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755-477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9b00508</w:t>
      </w:r>
    </w:p>
    <w:p w14:paraId="7B4AEE1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7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Moller D, Kling RC, Skultety M, Leuner K, Hubner H, Gmeiner P. Functionally selective dopamine D(2), D(3) receptor partial agonist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57(1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861-487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jm5004039</w:t>
      </w:r>
    </w:p>
    <w:p w14:paraId="572BA8CA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8.</w:t>
      </w:r>
      <w:r w:rsidRPr="00DF6F09">
        <w:tab/>
      </w:r>
      <w:r w:rsidRPr="00DF6F09">
        <w:rPr>
          <w:rFonts w:ascii="Times New Roman" w:hAnsi="Times New Roman" w:cs="Times New Roman"/>
        </w:rPr>
        <w:t>Shonberg J, Herenbrink CK, Lopez L, Christopoulos A, Scammells PJ, Capuano B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structure-activity analysis of biased agonism at the dopamine D2 receptor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56(2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9199-922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jm401318w</w:t>
      </w:r>
    </w:p>
    <w:p w14:paraId="6AE284D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9.</w:t>
      </w:r>
      <w:r w:rsidRPr="00DF6F09">
        <w:tab/>
      </w:r>
      <w:r w:rsidRPr="00DF6F09">
        <w:rPr>
          <w:rFonts w:ascii="Times New Roman" w:hAnsi="Times New Roman" w:cs="Times New Roman"/>
        </w:rPr>
        <w:t>Reyes-Resina I, Samadi A, Navarro G, Saadeh HA, Khasawneh MA, Mestres 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</w:rPr>
        <w:lastRenderedPageBreak/>
        <w:t xml:space="preserve">Identification of a tool compound to study the mechanisms of functional selectivity between D2 and D3 dopamine receptors. </w:t>
      </w:r>
      <w:r w:rsidRPr="00DF6F09">
        <w:rPr>
          <w:rFonts w:ascii="Times New Roman" w:hAnsi="Times New Roman" w:cs="Times New Roman"/>
          <w:b/>
        </w:rPr>
        <w:t>ACS Omeg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3(1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7368-1737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omega.8b02509</w:t>
      </w:r>
    </w:p>
    <w:p w14:paraId="7C8D88B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0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Szabo M, Klein Herenbrink C, Christopoulos A, Lane JR, Capuano B. Structure-activity relationships of privileged structures lead to the discovery of novel biased ligands at the dopamine D(2) receptor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57(1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924-493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jm500457x</w:t>
      </w:r>
    </w:p>
    <w:p w14:paraId="6943B27D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1.</w:t>
      </w:r>
      <w:r w:rsidRPr="00DF6F09">
        <w:tab/>
      </w:r>
      <w:r w:rsidRPr="00DF6F09">
        <w:rPr>
          <w:rFonts w:ascii="Times New Roman" w:hAnsi="Times New Roman" w:cs="Times New Roman"/>
        </w:rPr>
        <w:t>Xu W, Wang X, Tocker AM, Huang P, Reith ME, Liu-Chen LY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Functional characterization of a novel series of biased signaling dopamine D3 receptor agonists. </w:t>
      </w:r>
      <w:r w:rsidRPr="00DF6F09">
        <w:rPr>
          <w:rFonts w:ascii="Times New Roman" w:hAnsi="Times New Roman" w:cs="Times New Roman"/>
          <w:b/>
        </w:rPr>
        <w:t>ACS Chemical Neuro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8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86-50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chemneuro.6b00221</w:t>
      </w:r>
    </w:p>
    <w:p w14:paraId="1E924C2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2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Rosethorne EM, Charlton SJ. Agonist-biased signaling at the histamine H4 receptor: JNJ7777120 recruits β-arrestin without activating G proteins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1</w:t>
      </w:r>
      <w:r w:rsidRPr="00DF6F09">
        <w:rPr>
          <w:rFonts w:ascii="Times New Roman" w:hAnsi="Times New Roman" w:cs="Times New Roman"/>
        </w:rPr>
        <w:t>, 79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49-75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10.068395</w:t>
      </w:r>
    </w:p>
    <w:p w14:paraId="3854DF6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3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Suwa E, Yamaura K, Oda M, Namiki T, Ueno K. Histamine H4 receptor antagonist reduces dermal inflammation and pruritus in a hapten-induced experimental model. </w:t>
      </w:r>
      <w:r w:rsidRPr="00DF6F09">
        <w:rPr>
          <w:rFonts w:ascii="Times New Roman" w:hAnsi="Times New Roman" w:cs="Times New Roman"/>
          <w:b/>
        </w:rPr>
        <w:t>European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1</w:t>
      </w:r>
      <w:r w:rsidRPr="00DF6F09">
        <w:rPr>
          <w:rFonts w:ascii="Times New Roman" w:hAnsi="Times New Roman" w:cs="Times New Roman"/>
        </w:rPr>
        <w:t>, 667(1-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83-38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ejphar.2011.05.037</w:t>
      </w:r>
    </w:p>
    <w:p w14:paraId="12788E3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4.</w:t>
      </w:r>
      <w:r w:rsidRPr="00DF6F09">
        <w:tab/>
      </w:r>
      <w:r w:rsidRPr="00DF6F09">
        <w:rPr>
          <w:rFonts w:ascii="Times New Roman" w:hAnsi="Times New Roman" w:cs="Times New Roman"/>
        </w:rPr>
        <w:t>Nijmeijer S, Vischer HF, Sirci F, Schultes S, Engelhardt H, de Graaf 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etailed analysis of biased histamine H4 receptor signalling by JNJ 7777120 analogues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170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8-8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2117</w:t>
      </w:r>
    </w:p>
    <w:p w14:paraId="493F719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5.</w:t>
      </w:r>
      <w:r w:rsidRPr="00DF6F09">
        <w:tab/>
      </w:r>
      <w:r w:rsidRPr="00DF6F09">
        <w:rPr>
          <w:rFonts w:ascii="Times New Roman" w:hAnsi="Times New Roman" w:cs="Times New Roman"/>
        </w:rPr>
        <w:t>Nijmeijer S, Vischer HF, Rosethorne EM, Charlton SJ, Leurs R. Analysis of multiple histamine H₄ receptor compound classes uncovers G</w:t>
      </w:r>
      <w:r w:rsidRPr="00DF6F09">
        <w:rPr>
          <w:rFonts w:ascii="Times New Roman" w:hAnsi="Times New Roman" w:cs="Times New Roman" w:hint="eastAsia"/>
        </w:rPr>
        <w:t>α</w:t>
      </w:r>
      <w:r w:rsidRPr="00DF6F09">
        <w:rPr>
          <w:rFonts w:ascii="Times New Roman" w:hAnsi="Times New Roman" w:cs="Times New Roman"/>
        </w:rPr>
        <w:t xml:space="preserve">i protein- and </w:t>
      </w:r>
      <w:r w:rsidRPr="00DF6F09">
        <w:rPr>
          <w:rFonts w:ascii="Times New Roman" w:hAnsi="Times New Roman" w:cs="Times New Roman" w:hint="eastAsia"/>
        </w:rPr>
        <w:t>β</w:t>
      </w:r>
      <w:r w:rsidRPr="00DF6F09">
        <w:rPr>
          <w:rFonts w:ascii="Times New Roman" w:hAnsi="Times New Roman" w:cs="Times New Roman"/>
        </w:rPr>
        <w:t xml:space="preserve">-arrestin2-biased ligands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2</w:t>
      </w:r>
      <w:r w:rsidRPr="00DF6F09">
        <w:rPr>
          <w:rFonts w:ascii="Times New Roman" w:hAnsi="Times New Roman" w:cs="Times New Roman"/>
        </w:rPr>
        <w:t>, 82(6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74-118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12.080911</w:t>
      </w:r>
    </w:p>
    <w:p w14:paraId="5E02A74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6.</w:t>
      </w:r>
      <w:r w:rsidRPr="00DF6F09">
        <w:tab/>
      </w:r>
      <w:r w:rsidRPr="00DF6F09">
        <w:rPr>
          <w:rFonts w:ascii="Times New Roman" w:hAnsi="Times New Roman" w:cs="Times New Roman"/>
        </w:rPr>
        <w:t>Shang P, Rong N, Jiang JJ, Cheng J, Zhang MH, Kang D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al and signaling mechanisms of TAAR1 enabled preferential agonist design. </w:t>
      </w:r>
      <w:r w:rsidRPr="00DF6F09">
        <w:rPr>
          <w:rFonts w:ascii="Times New Roman" w:hAnsi="Times New Roman" w:cs="Times New Roman"/>
          <w:b/>
        </w:rPr>
        <w:t>Cell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186(2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347-5362 e532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cell.2023.10.014</w:t>
      </w:r>
    </w:p>
    <w:p w14:paraId="12F61C9D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7.</w:t>
      </w:r>
      <w:r w:rsidRPr="00DF6F09">
        <w:tab/>
      </w:r>
      <w:r w:rsidRPr="00DF6F09">
        <w:rPr>
          <w:rFonts w:ascii="Times New Roman" w:hAnsi="Times New Roman" w:cs="Times New Roman"/>
        </w:rPr>
        <w:t>Violin JD, DeWire SM, Yamashita D, Rominger DH, Nguyen L, Schiller K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electively engaging beta-arrestins at the angiotensin II type 1 receptor reduces blood pressure and increases cardiac performance. </w:t>
      </w:r>
      <w:r w:rsidRPr="00DF6F09">
        <w:rPr>
          <w:rFonts w:ascii="Times New Roman" w:hAnsi="Times New Roman" w:cs="Times New Roman"/>
          <w:b/>
        </w:rPr>
        <w:t>Journal of Pharmacology and Experimental Therapeutic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0</w:t>
      </w:r>
      <w:r w:rsidRPr="00DF6F09">
        <w:rPr>
          <w:rFonts w:ascii="Times New Roman" w:hAnsi="Times New Roman" w:cs="Times New Roman"/>
        </w:rPr>
        <w:t>, 335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72-57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jpet.110.173005</w:t>
      </w:r>
    </w:p>
    <w:p w14:paraId="1903523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8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Boerrigter G, Soergel DG, Violin JD, Lark MW, Burnett JC, Jr. TRV120027, a novel β-Arrestin biased ligand at the angiotensin II type I receptor, unloads the heart and maintains renal function when added to furosemide in experimental heart failure. </w:t>
      </w:r>
      <w:r w:rsidRPr="00DF6F09">
        <w:rPr>
          <w:rFonts w:ascii="Times New Roman" w:hAnsi="Times New Roman" w:cs="Times New Roman"/>
          <w:b/>
        </w:rPr>
        <w:t>Circulation-Heart Failur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2</w:t>
      </w:r>
      <w:r w:rsidRPr="00DF6F09">
        <w:rPr>
          <w:rFonts w:ascii="Times New Roman" w:hAnsi="Times New Roman" w:cs="Times New Roman"/>
        </w:rPr>
        <w:t>, 5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27-63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61/circheartfailure.112.969220</w:t>
      </w:r>
    </w:p>
    <w:p w14:paraId="4BBF9F1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9.</w:t>
      </w:r>
      <w:r w:rsidRPr="00DF6F09">
        <w:tab/>
      </w:r>
      <w:r w:rsidRPr="00DF6F09">
        <w:rPr>
          <w:rFonts w:ascii="Times New Roman" w:hAnsi="Times New Roman" w:cs="Times New Roman"/>
        </w:rPr>
        <w:t>Pang PS, Butler J, Collins SP, Cotter G, Davison BA, Ezekowitz J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ligand of the angiotensin II type 1 receptor in patients with acute heart failure: a randomized, double-blind, placebo-controlled, phase IIB, dose ranging trial (BLAST-AHF). </w:t>
      </w:r>
      <w:r w:rsidRPr="00DF6F09">
        <w:rPr>
          <w:rFonts w:ascii="Times New Roman" w:hAnsi="Times New Roman" w:cs="Times New Roman"/>
          <w:b/>
        </w:rPr>
        <w:t>European Heart Journal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38(30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364-237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93/eurheartj/ehx196</w:t>
      </w:r>
    </w:p>
    <w:p w14:paraId="50CC4CB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0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Parichatikanond W, Duangrat R, Mangmool S. Gαq protein-biased ligand of </w:t>
      </w:r>
      <w:r w:rsidRPr="00DF6F09">
        <w:rPr>
          <w:rFonts w:ascii="Times New Roman" w:hAnsi="Times New Roman" w:cs="Times New Roman"/>
        </w:rPr>
        <w:lastRenderedPageBreak/>
        <w:t xml:space="preserve">angiotensin II type 1 receptor mediates myofibroblast differentiation through TGF-β1/ERK axis in human cardiac fibroblasts. </w:t>
      </w:r>
      <w:r w:rsidRPr="00DF6F09">
        <w:rPr>
          <w:rFonts w:ascii="Times New Roman" w:hAnsi="Times New Roman" w:cs="Times New Roman"/>
          <w:b/>
        </w:rPr>
        <w:t>European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951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7578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ejphar.2023.175780</w:t>
      </w:r>
    </w:p>
    <w:p w14:paraId="6C7124E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1.</w:t>
      </w:r>
      <w:r w:rsidRPr="00DF6F09">
        <w:tab/>
      </w:r>
      <w:r w:rsidRPr="00DF6F09">
        <w:rPr>
          <w:rFonts w:ascii="Times New Roman" w:hAnsi="Times New Roman" w:cs="Times New Roman"/>
        </w:rPr>
        <w:t>Aplin M, Christensen GL, Schneider M, Heydorn A, Gammeltoft S, Kjolbye A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The angiotensin type 1 receptor activates extracellular signal-regulated kinases 1 and 2 by G protein-dependent and -independent pathways in cardiac myocytes and langendorff-perfused hearts. </w:t>
      </w:r>
      <w:r w:rsidRPr="00DF6F09">
        <w:rPr>
          <w:rFonts w:ascii="Times New Roman" w:hAnsi="Times New Roman" w:cs="Times New Roman"/>
          <w:b/>
        </w:rPr>
        <w:t>Basic &amp; Clinical Pharmacology &amp; Toxi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7</w:t>
      </w:r>
      <w:r w:rsidRPr="00DF6F09">
        <w:rPr>
          <w:rFonts w:ascii="Times New Roman" w:hAnsi="Times New Roman" w:cs="Times New Roman"/>
        </w:rPr>
        <w:t>, 100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89-29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j.1742-7843.2007.00063.x</w:t>
      </w:r>
    </w:p>
    <w:p w14:paraId="48561B2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2.</w:t>
      </w:r>
      <w:r w:rsidRPr="00DF6F09">
        <w:tab/>
      </w:r>
      <w:r w:rsidRPr="00DF6F09">
        <w:rPr>
          <w:rFonts w:ascii="Times New Roman" w:hAnsi="Times New Roman" w:cs="Times New Roman"/>
        </w:rPr>
        <w:t>Wei HJ, Ahn S, Shenoy SK, Karnik SS, Hunyady L, Luttrell L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ndependent β-arrestin 2 and G protein-mediated pathways for angiotensin II activation of extracellular signal-regulated kinases 1 and 2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3</w:t>
      </w:r>
      <w:r w:rsidRPr="00DF6F09">
        <w:rPr>
          <w:rFonts w:ascii="Times New Roman" w:hAnsi="Times New Roman" w:cs="Times New Roman"/>
        </w:rPr>
        <w:t>, 100(1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782-1078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834556100</w:t>
      </w:r>
    </w:p>
    <w:p w14:paraId="00AA613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3.</w:t>
      </w:r>
      <w:r w:rsidRPr="00DF6F09">
        <w:tab/>
      </w:r>
      <w:r w:rsidRPr="00DF6F09">
        <w:rPr>
          <w:rFonts w:ascii="Times New Roman" w:hAnsi="Times New Roman" w:cs="Times New Roman"/>
        </w:rPr>
        <w:t>Galandrin S, Denis C, Boularan C, Marie J, M'Kadmi C, Pilette 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Cardioprotective angiotensin-(1-7) peptide acts as a natural-biased ligand at the angiotensin II type 1 receptor. </w:t>
      </w:r>
      <w:r w:rsidRPr="00DF6F09">
        <w:rPr>
          <w:rFonts w:ascii="Times New Roman" w:hAnsi="Times New Roman" w:cs="Times New Roman"/>
          <w:b/>
        </w:rPr>
        <w:t>Hypertension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68(6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365-137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61/HYPERTENSIONAHA.116.08118</w:t>
      </w:r>
    </w:p>
    <w:p w14:paraId="017CC45A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4.</w:t>
      </w:r>
      <w:r w:rsidRPr="00DF6F09">
        <w:tab/>
      </w:r>
      <w:r w:rsidRPr="00DF6F09">
        <w:rPr>
          <w:rFonts w:ascii="Times New Roman" w:hAnsi="Times New Roman" w:cs="Times New Roman"/>
        </w:rPr>
        <w:t>Namkung Y, LeGouill C, Kumar S, Cao Y, Teixeira LB, Lukasheva V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Functional selectivity profiling of the angiotensin II type 1 receptor using pathway-wide BRET signaling sensors. </w:t>
      </w:r>
      <w:r w:rsidRPr="00DF6F09">
        <w:rPr>
          <w:rFonts w:ascii="Times New Roman" w:hAnsi="Times New Roman" w:cs="Times New Roman"/>
          <w:b/>
        </w:rPr>
        <w:t>Science Signaling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 xml:space="preserve">, 11(559)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6/scisignal.aat1631</w:t>
      </w:r>
    </w:p>
    <w:p w14:paraId="0BB311A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5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Yang P, Maguire JJ, Davenport AP. Apelin, Elabela/Toddler, and biased agonists as novel therapeutic agents in the cardiovascular system. </w:t>
      </w:r>
      <w:r w:rsidRPr="00DF6F09">
        <w:rPr>
          <w:rFonts w:ascii="Times New Roman" w:hAnsi="Times New Roman" w:cs="Times New Roman"/>
          <w:b/>
        </w:rPr>
        <w:t>Trends in Pharmacological Sciences 2015</w:t>
      </w:r>
      <w:r w:rsidRPr="00DF6F09">
        <w:rPr>
          <w:rFonts w:ascii="Times New Roman" w:hAnsi="Times New Roman" w:cs="Times New Roman"/>
        </w:rPr>
        <w:t>, 36(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60-56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tips.2015.06.002</w:t>
      </w:r>
    </w:p>
    <w:p w14:paraId="2079EC4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6.</w:t>
      </w:r>
      <w:r w:rsidRPr="00DF6F09">
        <w:tab/>
      </w:r>
      <w:r w:rsidRPr="00DF6F09">
        <w:rPr>
          <w:rFonts w:ascii="Times New Roman" w:hAnsi="Times New Roman" w:cs="Times New Roman"/>
        </w:rPr>
        <w:t>Murza A, Sainsily X, Cote J, Bruneau-Cossette L, Besserer-Offroy E, Longpre J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activity relationship of novel macrocyclic biased apelin receptor agonists. </w:t>
      </w:r>
      <w:r w:rsidRPr="00DF6F09">
        <w:rPr>
          <w:rFonts w:ascii="Times New Roman" w:hAnsi="Times New Roman" w:cs="Times New Roman"/>
          <w:b/>
        </w:rPr>
        <w:t>Organic &amp; Biomolecular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15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49-45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9/c6ob02247b</w:t>
      </w:r>
    </w:p>
    <w:p w14:paraId="7F31154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7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Narayanan S, Vasukuttan V, Rajagopal S, Maitra R, Runyon SP. Identification of potent pyrazole based APELIN receptor (APJ) agonists. </w:t>
      </w:r>
      <w:r w:rsidRPr="00DF6F09">
        <w:rPr>
          <w:rFonts w:ascii="Times New Roman" w:hAnsi="Times New Roman" w:cs="Times New Roman"/>
          <w:b/>
        </w:rPr>
        <w:t>Bioorganic &amp;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28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523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mc.2019.115237</w:t>
      </w:r>
    </w:p>
    <w:p w14:paraId="1E6B41CD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8.</w:t>
      </w:r>
      <w:r w:rsidRPr="00DF6F09">
        <w:tab/>
      </w:r>
      <w:r w:rsidRPr="00DF6F09">
        <w:rPr>
          <w:rFonts w:ascii="Times New Roman" w:hAnsi="Times New Roman" w:cs="Times New Roman"/>
        </w:rPr>
        <w:t>Ceraudo E, Galanth C, Carpentier E, Banegas-Font I, Schonegge AM, Alvear-Perez R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signaling favoring Gi over β-arrestin promoted by an apelin fragment lacking the C-terminal phenylalanine. </w:t>
      </w:r>
      <w:r w:rsidRPr="00DF6F09">
        <w:rPr>
          <w:rFonts w:ascii="Times New Roman" w:hAnsi="Times New Roman" w:cs="Times New Roman"/>
          <w:b/>
        </w:rPr>
        <w:t>The 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289(3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4599-2461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113.541698</w:t>
      </w:r>
    </w:p>
    <w:p w14:paraId="5371EA6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9.</w:t>
      </w:r>
      <w:r w:rsidRPr="00DF6F09">
        <w:tab/>
      </w:r>
      <w:r w:rsidRPr="00DF6F09">
        <w:rPr>
          <w:rFonts w:ascii="Times New Roman" w:hAnsi="Times New Roman" w:cs="Times New Roman"/>
        </w:rPr>
        <w:t>Nyimanu D, Kuc RE, Williams TL, Bednarek M, Ambery P, Jermutus 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pelin-36-[L28A] and apelin-36-[L28C(30kDa-PEG)] peptides that improve diet induced obesity are G protein biased ligands at the apelin receptor. </w:t>
      </w:r>
      <w:r w:rsidRPr="00DF6F09">
        <w:rPr>
          <w:rFonts w:ascii="Times New Roman" w:hAnsi="Times New Roman" w:cs="Times New Roman"/>
          <w:b/>
        </w:rPr>
        <w:t>Peptide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121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7013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peptides.2019.170139</w:t>
      </w:r>
    </w:p>
    <w:p w14:paraId="166B22E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0.</w:t>
      </w:r>
      <w:r w:rsidRPr="00DF6F09">
        <w:tab/>
      </w:r>
      <w:r w:rsidRPr="00DF6F09">
        <w:rPr>
          <w:rFonts w:ascii="Times New Roman" w:hAnsi="Times New Roman" w:cs="Times New Roman"/>
        </w:rPr>
        <w:t>Brame AL, Maguire JJ, Yang P, Dyson A, Torella R, Cheriyan 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esign, characterization, and first-in-human study of the vascular actions of a novel biased apelin receptor agonist. </w:t>
      </w:r>
      <w:r w:rsidRPr="00DF6F09">
        <w:rPr>
          <w:rFonts w:ascii="Times New Roman" w:hAnsi="Times New Roman" w:cs="Times New Roman"/>
          <w:b/>
        </w:rPr>
        <w:t>Hypertension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65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34-84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61/HYPERTENSIONAHA.114.05099</w:t>
      </w:r>
    </w:p>
    <w:p w14:paraId="3BF02B0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lastRenderedPageBreak/>
        <w:t>91.</w:t>
      </w:r>
      <w:r w:rsidRPr="00DF6F09">
        <w:tab/>
      </w:r>
      <w:r w:rsidRPr="00DF6F09">
        <w:rPr>
          <w:rFonts w:ascii="Times New Roman" w:hAnsi="Times New Roman" w:cs="Times New Roman"/>
        </w:rPr>
        <w:t>Read C, Fitzpatrick CM, Yang P, Kuc RE, Maguire JJ, Glen R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Cardiac action of the first G protein biased small molecule apelin agonist. </w:t>
      </w:r>
      <w:r w:rsidRPr="00DF6F09">
        <w:rPr>
          <w:rFonts w:ascii="Times New Roman" w:hAnsi="Times New Roman" w:cs="Times New Roman"/>
          <w:b/>
        </w:rPr>
        <w:t>Biochemical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116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3-7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cp.2016.07.018</w:t>
      </w:r>
    </w:p>
    <w:p w14:paraId="0164907D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2.</w:t>
      </w:r>
      <w:r w:rsidRPr="00DF6F09">
        <w:tab/>
      </w:r>
      <w:r w:rsidRPr="00DF6F09">
        <w:rPr>
          <w:rFonts w:ascii="Times New Roman" w:hAnsi="Times New Roman" w:cs="Times New Roman"/>
        </w:rPr>
        <w:t>McAnally D, Siddiquee K, Sharir H, Qi F, Phatak S, Li J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systematic approach to identify biased agonists of the apelin receptor through high-throughput screening. </w:t>
      </w:r>
      <w:r w:rsidRPr="00DF6F09">
        <w:rPr>
          <w:rFonts w:ascii="Times New Roman" w:hAnsi="Times New Roman" w:cs="Times New Roman"/>
          <w:b/>
        </w:rPr>
        <w:t>SLAS Discove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22(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67-87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77/2472555217699158</w:t>
      </w:r>
    </w:p>
    <w:p w14:paraId="73FD7AB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3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Portilla-Martinez A, Ortiz-Flores MA, Meaney E, Villarreal F, Najera N, Ceballos G. (-)-Epicatechin is a biased ligand of apelin receptor. </w:t>
      </w:r>
      <w:r w:rsidRPr="00DF6F09">
        <w:rPr>
          <w:rFonts w:ascii="Times New Roman" w:hAnsi="Times New Roman" w:cs="Times New Roman"/>
          <w:b/>
        </w:rPr>
        <w:t>International Journal of Molecular Science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 xml:space="preserve">, 23(16)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3390/ijms23168962</w:t>
      </w:r>
    </w:p>
    <w:p w14:paraId="0654DC6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4.</w:t>
      </w:r>
      <w:r w:rsidRPr="00DF6F09">
        <w:tab/>
      </w:r>
      <w:r w:rsidRPr="00DF6F09">
        <w:rPr>
          <w:rFonts w:ascii="Times New Roman" w:hAnsi="Times New Roman" w:cs="Times New Roman"/>
        </w:rPr>
        <w:t>Wang WW, Ji SY, Zhang W, Zhang J, Cai C, Hu R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based design of non-hypertrophic apelin receptor modulator. </w:t>
      </w:r>
      <w:r w:rsidRPr="00DF6F09">
        <w:rPr>
          <w:rFonts w:ascii="Times New Roman" w:hAnsi="Times New Roman" w:cs="Times New Roman"/>
          <w:b/>
        </w:rPr>
        <w:t>Cell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4</w:t>
      </w:r>
      <w:r w:rsidRPr="00DF6F09">
        <w:rPr>
          <w:rFonts w:ascii="Times New Roman" w:hAnsi="Times New Roman" w:cs="Times New Roman"/>
        </w:rPr>
        <w:t>, 187(6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460-1475 e142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cell.2024.02.004</w:t>
      </w:r>
    </w:p>
    <w:p w14:paraId="770A147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5.</w:t>
      </w:r>
      <w:r w:rsidRPr="00DF6F09">
        <w:tab/>
      </w:r>
      <w:r w:rsidRPr="00DF6F09">
        <w:rPr>
          <w:rFonts w:ascii="Times New Roman" w:hAnsi="Times New Roman" w:cs="Times New Roman"/>
        </w:rPr>
        <w:t>Yadav MK, Maharana J, Yadav R, Saha S, Sarma P, Soni 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Molecular basis of anaphylatoxin binding, activation, and signaling bias at complement receptors. </w:t>
      </w:r>
      <w:r w:rsidRPr="00DF6F09">
        <w:rPr>
          <w:rFonts w:ascii="Times New Roman" w:hAnsi="Times New Roman" w:cs="Times New Roman"/>
          <w:b/>
        </w:rPr>
        <w:t>Cell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186(2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956-4973 e492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cell.2023.09.020</w:t>
      </w:r>
    </w:p>
    <w:p w14:paraId="2ABAC88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6.</w:t>
      </w:r>
      <w:r w:rsidRPr="00DF6F09">
        <w:tab/>
      </w:r>
      <w:r w:rsidRPr="00DF6F09">
        <w:rPr>
          <w:rFonts w:ascii="Times New Roman" w:hAnsi="Times New Roman" w:cs="Times New Roman"/>
        </w:rPr>
        <w:t>Feng Y, Zhao C, Deng Y, Wang H, Ma L, Liu S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Mechanism of activation and biased signaling in complement receptor C5aR1. </w:t>
      </w:r>
      <w:r w:rsidRPr="00DF6F09">
        <w:rPr>
          <w:rFonts w:ascii="Times New Roman" w:hAnsi="Times New Roman" w:cs="Times New Roman"/>
          <w:b/>
        </w:rPr>
        <w:t>Cell Research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33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12-32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422-023-00779-2</w:t>
      </w:r>
    </w:p>
    <w:p w14:paraId="2BAB456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7.</w:t>
      </w:r>
      <w:r w:rsidRPr="00DF6F09">
        <w:tab/>
      </w:r>
      <w:r w:rsidRPr="00DF6F09">
        <w:rPr>
          <w:rFonts w:ascii="Times New Roman" w:hAnsi="Times New Roman" w:cs="Times New Roman"/>
        </w:rPr>
        <w:t>Gorman DM, Li XX, Lee JD, Fung JN, Cui CS, Lee HS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evelopment of potent and selective agonists for complement C5a receptor 1 with In vivo activity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1</w:t>
      </w:r>
      <w:r w:rsidRPr="00DF6F09">
        <w:rPr>
          <w:rFonts w:ascii="Times New Roman" w:hAnsi="Times New Roman" w:cs="Times New Roman"/>
        </w:rPr>
        <w:t>, 64(2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6598-1660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1c01174</w:t>
      </w:r>
    </w:p>
    <w:p w14:paraId="45E958A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8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Maguire JJ. Evidence for biased agonists and antagonists at the endothelin receptors. </w:t>
      </w:r>
      <w:r w:rsidRPr="00DF6F09">
        <w:rPr>
          <w:rFonts w:ascii="Times New Roman" w:hAnsi="Times New Roman" w:cs="Times New Roman"/>
          <w:b/>
        </w:rPr>
        <w:t>Life Science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159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0-3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lfs.2016.02.069</w:t>
      </w:r>
    </w:p>
    <w:p w14:paraId="0F1098A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9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Gabl M, Holdfeldt A, Sundqvist M, Lomei J, Dahlgren C, Forsman H. FPR2 signaling without β-arrestin recruitment alters the functional repertoire of neutrophils. </w:t>
      </w:r>
      <w:r w:rsidRPr="00DF6F09">
        <w:rPr>
          <w:rFonts w:ascii="Times New Roman" w:hAnsi="Times New Roman" w:cs="Times New Roman"/>
          <w:b/>
        </w:rPr>
        <w:t>Biochemical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145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4-12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cp.2017.08.018</w:t>
      </w:r>
    </w:p>
    <w:p w14:paraId="0089022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0.</w:t>
      </w:r>
      <w:r w:rsidRPr="00DF6F09">
        <w:tab/>
      </w:r>
      <w:r w:rsidRPr="00DF6F09">
        <w:rPr>
          <w:rFonts w:ascii="Times New Roman" w:hAnsi="Times New Roman" w:cs="Times New Roman"/>
        </w:rPr>
        <w:t>Mende F, Hundahl C, Plouffe B, Skov LJ, Sivertsen B, Madsen AN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Translating biased signaling in the ghrelin receptor system into differential in vivo functions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115(4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10255-E1026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804003115</w:t>
      </w:r>
    </w:p>
    <w:p w14:paraId="0B88E48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1.</w:t>
      </w:r>
      <w:r w:rsidRPr="00DF6F09">
        <w:tab/>
      </w:r>
      <w:r w:rsidRPr="00DF6F09">
        <w:rPr>
          <w:rFonts w:ascii="Times New Roman" w:hAnsi="Times New Roman" w:cs="Times New Roman"/>
        </w:rPr>
        <w:t>Gross JD, Kim DW, Zhou Y, Jansen D, Slosky LM, Clark NB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a functionally selective ghrelin receptor (GHSR1a) ligand for modulating brain dopamine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19(10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21123971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2112397119</w:t>
      </w:r>
    </w:p>
    <w:p w14:paraId="06B88AE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2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Lensing CJ, Freeman KT, Schnell SM, Speth RC, Zarth AT, Haskell-Luevano C. Developing a biased unmatched bivalent ligand (BUmBL) design strategy to target the GPCR homodimer allosteric signaling (cAMP over β-Arrestin 2 recruitment) within the melanocortin receptor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62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44-15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8b00238</w:t>
      </w:r>
    </w:p>
    <w:p w14:paraId="4951EFD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3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Dai HC, Ji RL, Tao YX. SHU9119 and MBP10 are biased ligands at the human melanocortin-4 receptor. </w:t>
      </w:r>
      <w:r w:rsidRPr="00DF6F09">
        <w:rPr>
          <w:rFonts w:ascii="Times New Roman" w:hAnsi="Times New Roman" w:cs="Times New Roman"/>
          <w:b/>
        </w:rPr>
        <w:t>Biochemical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4:</w:t>
      </w:r>
      <w:r w:rsidRPr="00DF6F09">
        <w:rPr>
          <w:rFonts w:ascii="Times New Roman" w:hAnsi="Times New Roman" w:cs="Times New Roman"/>
        </w:rPr>
        <w:t xml:space="preserve"> 11632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cp.2024.116325</w:t>
      </w:r>
    </w:p>
    <w:p w14:paraId="2DE192A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lastRenderedPageBreak/>
        <w:t>104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Patruno S, Garrido-Mesa J, Romano M, Perretti M, Montero-Melendez T. Ligand bias and its association with pro-resolving actions of melanocortin drugs. </w:t>
      </w:r>
      <w:r w:rsidRPr="00DF6F09">
        <w:rPr>
          <w:rFonts w:ascii="Times New Roman" w:hAnsi="Times New Roman" w:cs="Times New Roman"/>
          <w:b/>
        </w:rPr>
        <w:t>Frontiers in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9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9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3389/fphar.2018.00919</w:t>
      </w:r>
    </w:p>
    <w:p w14:paraId="38EF81EA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5.</w:t>
      </w:r>
      <w:r w:rsidRPr="00DF6F09">
        <w:tab/>
      </w:r>
      <w:r w:rsidRPr="00DF6F09">
        <w:rPr>
          <w:rFonts w:ascii="Times New Roman" w:hAnsi="Times New Roman" w:cs="Times New Roman"/>
        </w:rPr>
        <w:t>Liao Y, Lu B, Ma Q, Wu G, Lai X, Zang 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Human neuropeptide S receptor is activated via a Gαq protein-biased signaling cascade by a human neuropeptide S analog lacking the C-terminal 10 residues. </w:t>
      </w:r>
      <w:r w:rsidRPr="00DF6F09">
        <w:rPr>
          <w:rFonts w:ascii="Times New Roman" w:hAnsi="Times New Roman" w:cs="Times New Roman"/>
          <w:b/>
        </w:rPr>
        <w:t>The 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291(1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505-751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115.704122</w:t>
      </w:r>
    </w:p>
    <w:p w14:paraId="39F6153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6.</w:t>
      </w:r>
      <w:r w:rsidRPr="00DF6F09">
        <w:tab/>
      </w:r>
      <w:r w:rsidRPr="00DF6F09">
        <w:rPr>
          <w:rFonts w:ascii="Times New Roman" w:hAnsi="Times New Roman" w:cs="Times New Roman"/>
        </w:rPr>
        <w:t>Clark SD, Kenakin TP, Gertz S, Hassler C, Gay EA, Langston T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dentification of the first biased NPS receptor agonist that retains anxiolytic and memory promoting effects with reduced levels of locomotor stimulation. </w:t>
      </w:r>
      <w:r w:rsidRPr="00DF6F09">
        <w:rPr>
          <w:rFonts w:ascii="Times New Roman" w:hAnsi="Times New Roman" w:cs="Times New Roman"/>
          <w:b/>
        </w:rPr>
        <w:t>Neuro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118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9-7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neuropharm.2017.03.001</w:t>
      </w:r>
    </w:p>
    <w:p w14:paraId="2F66186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7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Kaiser A, Wanka L, Ziffert I, Beck-Sickinger AG. Biased agonists at the human Y 1 receptor lead to prolonged membrane residency and extended receptor G protein interaction. </w:t>
      </w:r>
      <w:r w:rsidRPr="00DF6F09">
        <w:rPr>
          <w:rFonts w:ascii="Times New Roman" w:hAnsi="Times New Roman" w:cs="Times New Roman"/>
          <w:b/>
        </w:rPr>
        <w:t>Cellular and Molecular Life Science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77(2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675-469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07/s00018-019-03432-7</w:t>
      </w:r>
    </w:p>
    <w:p w14:paraId="56D6F63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8.</w:t>
      </w:r>
      <w:r w:rsidRPr="00DF6F09">
        <w:tab/>
      </w:r>
      <w:r w:rsidRPr="00DF6F09">
        <w:rPr>
          <w:rFonts w:ascii="Times New Roman" w:hAnsi="Times New Roman" w:cs="Times New Roman"/>
        </w:rPr>
        <w:t>Pinkerton AB, Peddibhotla S, Yamamoto F, Slosky LM, Bai Y, Maloney P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β-arrestin biased, orally bioavailable, and CNS penetrant neurotensin receptor 1 (NTR1) allosteric modulator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62(1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357-836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9b00340</w:t>
      </w:r>
    </w:p>
    <w:p w14:paraId="2325407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9.</w:t>
      </w:r>
      <w:r w:rsidRPr="00DF6F09">
        <w:tab/>
      </w:r>
      <w:r w:rsidRPr="00DF6F09">
        <w:rPr>
          <w:rFonts w:ascii="Times New Roman" w:hAnsi="Times New Roman" w:cs="Times New Roman"/>
        </w:rPr>
        <w:t>Peddibhotla S, Hedrick MP, Hershberger P, Maloney PR, Li Y, Milewski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ML314, a brain penetrant nonpeptidic β‑arrestin biased agonist of the neurotensin NTR1 receptor. </w:t>
      </w:r>
      <w:r w:rsidRPr="00DF6F09">
        <w:rPr>
          <w:rFonts w:ascii="Times New Roman" w:hAnsi="Times New Roman" w:cs="Times New Roman"/>
          <w:b/>
        </w:rPr>
        <w:t>ACS Medicinal Chemistry Letter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4(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46-85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ml400176n</w:t>
      </w:r>
    </w:p>
    <w:p w14:paraId="10ABEC6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0.</w:t>
      </w:r>
      <w:r w:rsidRPr="00DF6F09">
        <w:tab/>
      </w:r>
      <w:r w:rsidRPr="00DF6F09">
        <w:rPr>
          <w:rFonts w:ascii="Times New Roman" w:hAnsi="Times New Roman" w:cs="Times New Roman"/>
        </w:rPr>
        <w:t>Gutridge AM, Robins MT, Cassell RJ, Uprety R, Mores KL, Ko M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G protein-biased kratom-alkaloids and synthetic carfentanil-amide opioids as potential treatments for alcohol use disorder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177(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497-151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4913</w:t>
      </w:r>
    </w:p>
    <w:p w14:paraId="35A423D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1.</w:t>
      </w:r>
      <w:r w:rsidRPr="00DF6F09">
        <w:tab/>
      </w:r>
      <w:r w:rsidRPr="00DF6F09">
        <w:rPr>
          <w:rFonts w:ascii="Times New Roman" w:hAnsi="Times New Roman" w:cs="Times New Roman"/>
        </w:rPr>
        <w:t>Conibear AE, Asghar J, Hill R, Henderson G, Borbely E, Tekus V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novel G protein-biased agonist at the delta opioid receptor with analgesic efficacy in models of chronic pain. </w:t>
      </w:r>
      <w:r w:rsidRPr="00DF6F09">
        <w:rPr>
          <w:rFonts w:ascii="Times New Roman" w:hAnsi="Times New Roman" w:cs="Times New Roman"/>
          <w:b/>
        </w:rPr>
        <w:t>Journal of Pharmacology and Experimental Therapeutic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372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24-23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jpet.119.258640</w:t>
      </w:r>
    </w:p>
    <w:p w14:paraId="14BE32BA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2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Chiang T, Sansuk K, van Rijn RM. β-Arrestin 2 dependence of δ opioid receptor agonists is correlated with alcohol intake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173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32-34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3374</w:t>
      </w:r>
    </w:p>
    <w:p w14:paraId="545D499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3.</w:t>
      </w:r>
      <w:r w:rsidRPr="00DF6F09">
        <w:tab/>
      </w:r>
      <w:r w:rsidRPr="00DF6F09">
        <w:rPr>
          <w:rFonts w:ascii="Times New Roman" w:hAnsi="Times New Roman" w:cs="Times New Roman"/>
        </w:rPr>
        <w:t>Fossler MJ, Schmith V, Greene SA, Lohmer L, Kramer MS, Arscott K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phase I, randomized, single‑blind, placebo‑controlled, single ascending dose study of the safety, tolerability, and pharmacokinetics of subcutaneous and oral TRV250, a G protein-selective delta receptor agonist, in healthy subjects. </w:t>
      </w:r>
      <w:r w:rsidRPr="00DF6F09">
        <w:rPr>
          <w:rFonts w:ascii="Times New Roman" w:hAnsi="Times New Roman" w:cs="Times New Roman"/>
          <w:b/>
        </w:rPr>
        <w:t>CNS Drug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34(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53-86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07/s40263-020-00738-0</w:t>
      </w:r>
    </w:p>
    <w:p w14:paraId="5B50853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4.</w:t>
      </w:r>
      <w:r w:rsidRPr="00DF6F09">
        <w:tab/>
      </w:r>
      <w:r w:rsidRPr="00DF6F09">
        <w:rPr>
          <w:rFonts w:ascii="Times New Roman" w:hAnsi="Times New Roman" w:cs="Times New Roman"/>
        </w:rPr>
        <w:t>Cassell RJ, Mores KL, Zerfas BL, Mahmoud AH, Lill MA, Trader D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Rubiscolins are naturally occurring G protein-biased delta opioid receptor peptides. </w:t>
      </w:r>
      <w:r w:rsidRPr="00DF6F09">
        <w:rPr>
          <w:rFonts w:ascii="Times New Roman" w:hAnsi="Times New Roman" w:cs="Times New Roman"/>
          <w:b/>
        </w:rPr>
        <w:t>European Neuropsycho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29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50-45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euroneuro.2018.12.013</w:t>
      </w:r>
    </w:p>
    <w:p w14:paraId="119AF89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lastRenderedPageBreak/>
        <w:t>115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Stanczyk MA, Livingston KE, Chang L, Weinberg ZY, Puthenveedu MA, Traynor JR. The δ-opioid receptor positive allosteric modulator BMS 986187 is a G-protein-biased allosteric agonist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176(1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649-166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4602</w:t>
      </w:r>
    </w:p>
    <w:p w14:paraId="0D5231D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6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Charfi I, Audet N, Tudashki HB, Pineyro G. Identifying ligand-specific signalling within biased responses: focus on δ opioid receptor ligands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172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35-44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2705</w:t>
      </w:r>
    </w:p>
    <w:p w14:paraId="4E3AFD3D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7.</w:t>
      </w:r>
      <w:r w:rsidRPr="00DF6F09">
        <w:tab/>
      </w:r>
      <w:r w:rsidRPr="00DF6F09">
        <w:rPr>
          <w:rFonts w:ascii="Times New Roman" w:hAnsi="Times New Roman" w:cs="Times New Roman"/>
        </w:rPr>
        <w:t>Gomes I, Sierra S, Lueptow L, Gupta A, Gouty S, Margolis EB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signaling by endogenous opioid peptides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117(2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820-1182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2000712117</w:t>
      </w:r>
    </w:p>
    <w:p w14:paraId="79EB764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8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Schmid CL, Streicher JM, Groer CE, Munro TA, Zhou L, Bohn LM. Functional selectivity of 6'-guanidinonaltrindole (6'-GNTI) at κ-opioid receptors in striatal neurons. </w:t>
      </w:r>
      <w:r w:rsidRPr="00DF6F09">
        <w:rPr>
          <w:rFonts w:ascii="Times New Roman" w:hAnsi="Times New Roman" w:cs="Times New Roman"/>
          <w:b/>
        </w:rPr>
        <w:t>The 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288(3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2387-2239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113.476234</w:t>
      </w:r>
    </w:p>
    <w:p w14:paraId="55940B9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9.</w:t>
      </w:r>
      <w:r w:rsidRPr="00DF6F09">
        <w:tab/>
      </w:r>
      <w:r w:rsidRPr="00DF6F09">
        <w:rPr>
          <w:rFonts w:ascii="Times New Roman" w:hAnsi="Times New Roman" w:cs="Times New Roman"/>
        </w:rPr>
        <w:t>White KL, Robinson JE, Zhu H, DiBerto JF, Polepally PR, Zjawiony JK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The G protein-biased κ-opioid receptor agonist RB-64 is analgesic with a unique spectrum of activities in vivo. </w:t>
      </w:r>
      <w:r w:rsidRPr="00DF6F09">
        <w:rPr>
          <w:rFonts w:ascii="Times New Roman" w:hAnsi="Times New Roman" w:cs="Times New Roman"/>
          <w:b/>
        </w:rPr>
        <w:t>Journal of Pharmacology and Experimental Therapeutic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352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98-10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jpet.114.216820</w:t>
      </w:r>
    </w:p>
    <w:p w14:paraId="4381D42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0.</w:t>
      </w:r>
      <w:r w:rsidRPr="00DF6F09">
        <w:tab/>
      </w:r>
      <w:r w:rsidRPr="00DF6F09">
        <w:rPr>
          <w:rFonts w:ascii="Times New Roman" w:hAnsi="Times New Roman" w:cs="Times New Roman"/>
        </w:rPr>
        <w:t>Brust TF, Morgenweck J, Kim SA, Rose JH, Locke JL, Schmid C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agonists of the kappa opioid receptor suppress pain and itch without causing sedation or dysphoria. </w:t>
      </w:r>
      <w:r w:rsidRPr="00DF6F09">
        <w:rPr>
          <w:rFonts w:ascii="Times New Roman" w:hAnsi="Times New Roman" w:cs="Times New Roman"/>
          <w:b/>
        </w:rPr>
        <w:t>Science Signaling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9(456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ra11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6/scisignal.aai8441</w:t>
      </w:r>
    </w:p>
    <w:p w14:paraId="0FB0BB9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1.</w:t>
      </w:r>
      <w:r w:rsidRPr="00DF6F09">
        <w:tab/>
      </w:r>
      <w:r w:rsidRPr="00DF6F09">
        <w:rPr>
          <w:rFonts w:ascii="Times New Roman" w:hAnsi="Times New Roman" w:cs="Times New Roman"/>
        </w:rPr>
        <w:t>Zhou L, Lovell KM, Frankowski KJ, Slauson SR, Phillips AM, Streicher J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evelopment of functionally selective, small molecule agonists at kappa opioid receptors. </w:t>
      </w:r>
      <w:r w:rsidRPr="00DF6F09">
        <w:rPr>
          <w:rFonts w:ascii="Times New Roman" w:hAnsi="Times New Roman" w:cs="Times New Roman"/>
          <w:b/>
        </w:rPr>
        <w:t>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288(5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6703-3671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113.504381</w:t>
      </w:r>
    </w:p>
    <w:p w14:paraId="389CCF5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2.</w:t>
      </w:r>
      <w:r w:rsidRPr="00DF6F09">
        <w:tab/>
      </w:r>
      <w:r w:rsidRPr="00DF6F09">
        <w:rPr>
          <w:rFonts w:ascii="Times New Roman" w:hAnsi="Times New Roman" w:cs="Times New Roman"/>
        </w:rPr>
        <w:t>Spetea M, Eans SO, Ganno ML, Lantero A, Mairegger M, Toll 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elective κ receptor partial agonist HS666 produces potent antinociception without inducing aversion after i.c.v. administration in mice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174(1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444-245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3854</w:t>
      </w:r>
    </w:p>
    <w:p w14:paraId="0ECF1CE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3.</w:t>
      </w:r>
      <w:r w:rsidRPr="00DF6F09">
        <w:tab/>
      </w:r>
      <w:r w:rsidRPr="00DF6F09">
        <w:rPr>
          <w:rFonts w:ascii="Times New Roman" w:hAnsi="Times New Roman" w:cs="Times New Roman"/>
        </w:rPr>
        <w:t>Gupta A, Gomes I, Bobeck EN, Fakira AK, Massaro NP, Sharma I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Collybolide is a novel biased agonist of κ-opioid receptors with potent antipruritic activity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113(2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041-604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521825113</w:t>
      </w:r>
    </w:p>
    <w:p w14:paraId="3DCB247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4.</w:t>
      </w:r>
      <w:r w:rsidRPr="00DF6F09">
        <w:tab/>
      </w:r>
      <w:r w:rsidRPr="00DF6F09">
        <w:rPr>
          <w:rFonts w:ascii="Times New Roman" w:hAnsi="Times New Roman" w:cs="Times New Roman"/>
        </w:rPr>
        <w:t>Maillet EL, Milon N, Heghinian MD, Fishback J, Schurer SC, Garamszegi N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Noribogaine is a G-protein biased k -opioid receptor agonist. </w:t>
      </w:r>
      <w:r w:rsidRPr="00DF6F09">
        <w:rPr>
          <w:rFonts w:ascii="Times New Roman" w:hAnsi="Times New Roman" w:cs="Times New Roman"/>
          <w:b/>
        </w:rPr>
        <w:t>Neuro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99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75-68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neuropharm.2015.08.032</w:t>
      </w:r>
    </w:p>
    <w:p w14:paraId="0C684F1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5.</w:t>
      </w:r>
      <w:r w:rsidRPr="00DF6F09">
        <w:tab/>
      </w:r>
      <w:r w:rsidRPr="00DF6F09">
        <w:rPr>
          <w:rFonts w:ascii="Times New Roman" w:hAnsi="Times New Roman" w:cs="Times New Roman"/>
        </w:rPr>
        <w:t>Zheng Z, Huang X-P, Mangano TJ, Zuo R, Chen X, Zaidi S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based discovery of new antagonist and biased agonist chemotypes for the kappa opioid receptor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60(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070-308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7b00109</w:t>
      </w:r>
    </w:p>
    <w:p w14:paraId="56BB5B5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6.</w:t>
      </w:r>
      <w:r w:rsidRPr="00DF6F09">
        <w:tab/>
      </w:r>
      <w:r w:rsidRPr="00DF6F09">
        <w:rPr>
          <w:rFonts w:ascii="Times New Roman" w:hAnsi="Times New Roman" w:cs="Times New Roman"/>
        </w:rPr>
        <w:t>Bedini A, Di Cesare Mannelli L, Micheli L, Baiula M, Vaca G, De Marco R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Functional selectivity and antinociceptive effects of a novel KOPr agonist. </w:t>
      </w:r>
      <w:r w:rsidRPr="00DF6F09">
        <w:rPr>
          <w:rFonts w:ascii="Times New Roman" w:hAnsi="Times New Roman" w:cs="Times New Roman"/>
          <w:b/>
        </w:rPr>
        <w:t xml:space="preserve">Frontiers </w:t>
      </w:r>
      <w:r w:rsidRPr="00DF6F09">
        <w:rPr>
          <w:rFonts w:ascii="Times New Roman" w:hAnsi="Times New Roman" w:cs="Times New Roman"/>
          <w:b/>
        </w:rPr>
        <w:lastRenderedPageBreak/>
        <w:t>in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11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8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3389/fphar.2020.00188</w:t>
      </w:r>
    </w:p>
    <w:p w14:paraId="502A209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7.</w:t>
      </w:r>
      <w:r w:rsidRPr="00DF6F09">
        <w:tab/>
      </w:r>
      <w:r w:rsidRPr="00DF6F09">
        <w:rPr>
          <w:rFonts w:ascii="Times New Roman" w:hAnsi="Times New Roman" w:cs="Times New Roman"/>
        </w:rPr>
        <w:t>El Daibani A, Paggi JM, Kim K, Laloudakis YD, Popov P, Bernhard S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Molecular mechanism of biased signaling at the kappa opioid receptor. </w:t>
      </w:r>
      <w:r w:rsidRPr="00DF6F09">
        <w:rPr>
          <w:rFonts w:ascii="Times New Roman" w:hAnsi="Times New Roman" w:cs="Times New Roman"/>
          <w:b/>
        </w:rPr>
        <w:t>Nature Communication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14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33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467-023-37041-7</w:t>
      </w:r>
    </w:p>
    <w:p w14:paraId="15A8CD9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8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Schattauer SS, Kuhar JR, Song A, Chavkin C. Nalfurafine is a G-protein biased agonist having significantly greater bias at the human than rodent form of the kappa opioid receptor. </w:t>
      </w:r>
      <w:r w:rsidRPr="00DF6F09">
        <w:rPr>
          <w:rFonts w:ascii="Times New Roman" w:hAnsi="Times New Roman" w:cs="Times New Roman"/>
          <w:b/>
        </w:rPr>
        <w:t>Cellular Signalling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32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9-6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cellsig.2017.01.016</w:t>
      </w:r>
    </w:p>
    <w:p w14:paraId="4D8DDCFD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9.</w:t>
      </w:r>
      <w:r w:rsidRPr="00DF6F09">
        <w:tab/>
      </w:r>
      <w:r w:rsidRPr="00DF6F09">
        <w:rPr>
          <w:rFonts w:ascii="Times New Roman" w:hAnsi="Times New Roman" w:cs="Times New Roman"/>
        </w:rPr>
        <w:t>Lovell KM, Frankowski KJ, Stahl EL, Slauson SR, Yoo E, Prisinzano TE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activity relationship studies of functionally selective kappa opioid receptor agonists that modulate ERK 1/2 phosphorylation while preserving G protein over betaarrestin2 signaling bias. </w:t>
      </w:r>
      <w:r w:rsidRPr="00DF6F09">
        <w:rPr>
          <w:rFonts w:ascii="Times New Roman" w:hAnsi="Times New Roman" w:cs="Times New Roman"/>
          <w:b/>
        </w:rPr>
        <w:t>ACS Chemical Neuro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6(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411-14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chemneuro.5b00092</w:t>
      </w:r>
    </w:p>
    <w:p w14:paraId="3D0B028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0.</w:t>
      </w:r>
      <w:r w:rsidRPr="00DF6F09">
        <w:tab/>
      </w:r>
      <w:r w:rsidRPr="00DF6F09">
        <w:rPr>
          <w:rFonts w:ascii="Times New Roman" w:hAnsi="Times New Roman" w:cs="Times New Roman"/>
        </w:rPr>
        <w:t>White KL, Scopton AP, Rives ML, Bikbulatov RV, Polepally PR, Brown P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dentification of novel functionally selective κ-opioid receptor scaffolds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85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3-9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13.089649</w:t>
      </w:r>
    </w:p>
    <w:p w14:paraId="488318C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1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DiMattio KM, Ehlert FJ, Liu-Chen LY. Intrinsic relative activities of κ opioid agonists in activating Gα proteins and internalizing receptor: Differences between human and mouse receptors. </w:t>
      </w:r>
      <w:r w:rsidRPr="00DF6F09">
        <w:rPr>
          <w:rFonts w:ascii="Times New Roman" w:hAnsi="Times New Roman" w:cs="Times New Roman"/>
          <w:b/>
        </w:rPr>
        <w:t>European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761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35-24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ejphar.2015.05.054</w:t>
      </w:r>
    </w:p>
    <w:p w14:paraId="66BAECF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2.</w:t>
      </w:r>
      <w:r w:rsidRPr="00DF6F09">
        <w:tab/>
      </w:r>
      <w:r w:rsidRPr="00DF6F09">
        <w:rPr>
          <w:rFonts w:ascii="Times New Roman" w:hAnsi="Times New Roman" w:cs="Times New Roman"/>
        </w:rPr>
        <w:t>Manglik A, Lin H, Aryal DK, McCorvy JD, Dengler D, Corder G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based discovery of opioid analgesics with reduced side effects. </w:t>
      </w:r>
      <w:r w:rsidRPr="00DF6F09">
        <w:rPr>
          <w:rFonts w:ascii="Times New Roman" w:hAnsi="Times New Roman" w:cs="Times New Roman"/>
          <w:b/>
        </w:rPr>
        <w:t>Natur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537(761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85-19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nature19112</w:t>
      </w:r>
    </w:p>
    <w:p w14:paraId="2CCB265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3.</w:t>
      </w:r>
      <w:r w:rsidRPr="00DF6F09">
        <w:tab/>
      </w:r>
      <w:r w:rsidRPr="00DF6F09">
        <w:rPr>
          <w:rFonts w:ascii="Times New Roman" w:hAnsi="Times New Roman" w:cs="Times New Roman"/>
        </w:rPr>
        <w:t>DeWire SM, Yamashita DS, Rominger DH, Liu G, Cowan CL, Graczyk T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G protein-biased ligand at the μ-opioid receptor is potently analgesic with reduced gastrointestinal and respiratory dysfunction compared with morphine. </w:t>
      </w:r>
      <w:r w:rsidRPr="00DF6F09">
        <w:rPr>
          <w:rFonts w:ascii="Times New Roman" w:hAnsi="Times New Roman" w:cs="Times New Roman"/>
          <w:b/>
        </w:rPr>
        <w:t>Journal of Pharmacology and Experimental Therapeutic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344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08-71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jpet.112.201616</w:t>
      </w:r>
    </w:p>
    <w:p w14:paraId="43DA851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4.</w:t>
      </w:r>
      <w:r w:rsidRPr="00DF6F09">
        <w:tab/>
      </w:r>
      <w:r w:rsidRPr="00DF6F09">
        <w:rPr>
          <w:rFonts w:ascii="Times New Roman" w:hAnsi="Times New Roman" w:cs="Times New Roman"/>
        </w:rPr>
        <w:t>Chen XT, Pitis P, Liu G, Yuan C, Gotchev D, Cowan C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activity relationships and discovery of a G protein biased μ opioid receptor ligand, [(3-methoxythiophen-2-yl)methyl]({2-[(9R)-9-(pyridin-2-yl)-6-oxaspiro-[4.5]decan-9-yl]ethyl})amine (TRV130), for the treatment of acute severe pain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56(20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019-803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jm4010829</w:t>
      </w:r>
    </w:p>
    <w:p w14:paraId="58C9091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5.</w:t>
      </w:r>
      <w:r w:rsidRPr="00DF6F09">
        <w:tab/>
      </w:r>
      <w:r w:rsidRPr="00DF6F09">
        <w:rPr>
          <w:rFonts w:ascii="Times New Roman" w:hAnsi="Times New Roman" w:cs="Times New Roman"/>
        </w:rPr>
        <w:t>Li X, He W, Chen Y, Yang G, Wan H, Zhang 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SHR9352: A highly potent G protein-biased μ-opioid receptor agonist. </w:t>
      </w:r>
      <w:r w:rsidRPr="00DF6F09">
        <w:rPr>
          <w:rFonts w:ascii="Times New Roman" w:hAnsi="Times New Roman" w:cs="Times New Roman"/>
          <w:b/>
        </w:rPr>
        <w:t>ACS Omeg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2(1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9261-926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omega.7b01452</w:t>
      </w:r>
    </w:p>
    <w:p w14:paraId="54F58F4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6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De Neve J, Barlow TMA, Tourwe D, Bihel F, Simonin F, Ballet S. Comprehensive overview of biased pharmacology at the opioid receptors: biased ligands and bias factors. </w:t>
      </w:r>
      <w:r w:rsidRPr="00DF6F09">
        <w:rPr>
          <w:rFonts w:ascii="Times New Roman" w:hAnsi="Times New Roman" w:cs="Times New Roman"/>
          <w:b/>
        </w:rPr>
        <w:t>Rsc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1</w:t>
      </w:r>
      <w:r w:rsidRPr="00DF6F09">
        <w:rPr>
          <w:rFonts w:ascii="Times New Roman" w:hAnsi="Times New Roman" w:cs="Times New Roman"/>
        </w:rPr>
        <w:t>, 12(6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28-87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9/d1md00041a</w:t>
      </w:r>
    </w:p>
    <w:p w14:paraId="31320A3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7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Ramos KA, James IE, Skobieranda F, Soergel DG, Ruff D, Fossler MJ. Two-part phase 1 multiple-ascending-dose study to evaluate the safety, tolerability, pharmacodynamics, and pharmacokinetics of TRV734 in healthy adults. </w:t>
      </w:r>
      <w:r w:rsidRPr="00DF6F09">
        <w:rPr>
          <w:rFonts w:ascii="Times New Roman" w:hAnsi="Times New Roman" w:cs="Times New Roman"/>
          <w:b/>
        </w:rPr>
        <w:t>Clinical Pharmacology in Drug Development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1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1-6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02/cpdd.1016</w:t>
      </w:r>
    </w:p>
    <w:p w14:paraId="2ABB166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lastRenderedPageBreak/>
        <w:t>138.</w:t>
      </w:r>
      <w:r w:rsidRPr="00DF6F09">
        <w:tab/>
      </w:r>
      <w:r w:rsidRPr="00DF6F09">
        <w:rPr>
          <w:rFonts w:ascii="Times New Roman" w:hAnsi="Times New Roman" w:cs="Times New Roman"/>
        </w:rPr>
        <w:t>Ehrlich AT, Semache M, Gross F, Da Fonte DF, Runtz L, Colley 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signaling of the Mu opioid receptor revealed in native neurons. </w:t>
      </w:r>
      <w:r w:rsidRPr="00DF6F09">
        <w:rPr>
          <w:rFonts w:ascii="Times New Roman" w:hAnsi="Times New Roman" w:cs="Times New Roman"/>
          <w:b/>
        </w:rPr>
        <w:t>i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14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7-5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isci.2019.03.011</w:t>
      </w:r>
    </w:p>
    <w:p w14:paraId="7D17B53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9.</w:t>
      </w:r>
      <w:r w:rsidRPr="00DF6F09">
        <w:tab/>
      </w:r>
      <w:r w:rsidRPr="00DF6F09">
        <w:rPr>
          <w:rFonts w:ascii="Times New Roman" w:hAnsi="Times New Roman" w:cs="Times New Roman"/>
        </w:rPr>
        <w:t>Faouzi A, Wang H, Zaidi SA, DiBerto JF, Che T, Qu Q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based design of bitopic ligands for the μ-opioid receptor. </w:t>
      </w:r>
      <w:r w:rsidRPr="00DF6F09">
        <w:rPr>
          <w:rFonts w:ascii="Times New Roman" w:hAnsi="Times New Roman" w:cs="Times New Roman"/>
          <w:b/>
        </w:rPr>
        <w:t>Natur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613(794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67-77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586-022-05588-y</w:t>
      </w:r>
    </w:p>
    <w:p w14:paraId="520737A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0.</w:t>
      </w:r>
      <w:r w:rsidRPr="00DF6F09">
        <w:tab/>
      </w:r>
      <w:r w:rsidRPr="00DF6F09">
        <w:rPr>
          <w:rFonts w:ascii="Times New Roman" w:hAnsi="Times New Roman" w:cs="Times New Roman"/>
        </w:rPr>
        <w:t>Schmid CL, Kennedy NM, Ross NC, Lovell KM, Yue Z, Morgenweck 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 factor and therapeutic window correlate to predict safer opioid analgesics. </w:t>
      </w:r>
      <w:r w:rsidRPr="00DF6F09">
        <w:rPr>
          <w:rFonts w:ascii="Times New Roman" w:hAnsi="Times New Roman" w:cs="Times New Roman"/>
          <w:b/>
        </w:rPr>
        <w:t>Cell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171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65-1175 e111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cell.2017.10.035</w:t>
      </w:r>
    </w:p>
    <w:p w14:paraId="664B268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1.</w:t>
      </w:r>
      <w:r w:rsidRPr="00DF6F09">
        <w:tab/>
      </w:r>
      <w:r w:rsidRPr="00DF6F09">
        <w:rPr>
          <w:rFonts w:ascii="Times New Roman" w:hAnsi="Times New Roman" w:cs="Times New Roman"/>
        </w:rPr>
        <w:t>Stahl EL, Schmid CL, Acevedo-Canabal A, Read C, Grim TW, Kennedy N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G protein signaling-biased mu opioid receptor agonists that produce sustained G protein activation are noncompetitive agonists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1</w:t>
      </w:r>
      <w:r w:rsidRPr="00DF6F09">
        <w:rPr>
          <w:rFonts w:ascii="Times New Roman" w:hAnsi="Times New Roman" w:cs="Times New Roman"/>
        </w:rPr>
        <w:t>, 118(4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210217811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2102178118</w:t>
      </w:r>
    </w:p>
    <w:p w14:paraId="24F2056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2.</w:t>
      </w:r>
      <w:r w:rsidRPr="00DF6F09">
        <w:tab/>
      </w:r>
      <w:r w:rsidRPr="00DF6F09">
        <w:rPr>
          <w:rFonts w:ascii="Times New Roman" w:hAnsi="Times New Roman" w:cs="Times New Roman"/>
        </w:rPr>
        <w:t>Yang Y, Wang Y, Zuo A, Li C, Wang W, Jiang W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ynthesis, biological, and structural explorations of a series of mu-opioid receptor (MOR) agonists with high G protein signaling bias. </w:t>
      </w:r>
      <w:r w:rsidRPr="00DF6F09">
        <w:rPr>
          <w:rFonts w:ascii="Times New Roman" w:hAnsi="Times New Roman" w:cs="Times New Roman"/>
          <w:b/>
        </w:rPr>
        <w:t>European 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228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398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ejmech.2021.113986</w:t>
      </w:r>
    </w:p>
    <w:p w14:paraId="4735F6F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3.</w:t>
      </w:r>
      <w:r w:rsidRPr="00DF6F09">
        <w:tab/>
      </w:r>
      <w:r w:rsidRPr="00DF6F09">
        <w:rPr>
          <w:rFonts w:ascii="Times New Roman" w:hAnsi="Times New Roman" w:cs="Times New Roman"/>
        </w:rPr>
        <w:t>Kennedy NM, Schmid CL, Ross NC, Lovell KM, Yue Z, Chen YT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Optimization of a series of Mu opioid receptor (MOR) agonists with high G protein signaling bia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61(1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895-890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8b01136</w:t>
      </w:r>
    </w:p>
    <w:p w14:paraId="6F23CD0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4.</w:t>
      </w:r>
      <w:r w:rsidRPr="00DF6F09">
        <w:tab/>
      </w:r>
      <w:r w:rsidRPr="00DF6F09">
        <w:rPr>
          <w:rFonts w:ascii="Times New Roman" w:hAnsi="Times New Roman" w:cs="Times New Roman"/>
        </w:rPr>
        <w:t>Zhang Y, Williams DA, Zaidi SA, Yuan Y, Braithwaite A, Bilsky E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17-Cyclopropylmethyl-3,14beta-dihydroxy-4,5alpha-epoxy-6beta-(4'-pyridylcarboxamido)morphinan (NAP) modulating the Mu Opioid receptor in a biased fashion. </w:t>
      </w:r>
      <w:r w:rsidRPr="00DF6F09">
        <w:rPr>
          <w:rFonts w:ascii="Times New Roman" w:hAnsi="Times New Roman" w:cs="Times New Roman"/>
          <w:b/>
        </w:rPr>
        <w:t>Acs Chemical Neuro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7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97-30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chemneuro.5b00245</w:t>
      </w:r>
    </w:p>
    <w:p w14:paraId="28F816D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5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Whistler JL, von Zastrow M. Morphine-activated opioid receptors elude desensitization by β-arrestin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1998</w:t>
      </w:r>
      <w:r w:rsidRPr="00DF6F09">
        <w:rPr>
          <w:rFonts w:ascii="Times New Roman" w:hAnsi="Times New Roman" w:cs="Times New Roman"/>
        </w:rPr>
        <w:t>, 95(1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9914-99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95.17.9914</w:t>
      </w:r>
    </w:p>
    <w:p w14:paraId="618AC39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6.</w:t>
      </w:r>
      <w:r w:rsidRPr="00DF6F09">
        <w:tab/>
      </w:r>
      <w:r w:rsidRPr="00DF6F09">
        <w:rPr>
          <w:rFonts w:ascii="Times New Roman" w:hAnsi="Times New Roman" w:cs="Times New Roman"/>
        </w:rPr>
        <w:t>Kruegel AC, Gassaway MM, Kapoor A, Varadi A, Majumdar S, Filizola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ynthetic and receptor signaling explorations of the mitragyna alkaloids: Mitragynine as an atypical molecular framework for opioid receptor modulators. </w:t>
      </w:r>
      <w:r w:rsidRPr="00DF6F09">
        <w:rPr>
          <w:rFonts w:ascii="Times New Roman" w:hAnsi="Times New Roman" w:cs="Times New Roman"/>
          <w:b/>
        </w:rPr>
        <w:t>Journal of the American Chemical Societ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138(2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754-676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jacs.6b00360</w:t>
      </w:r>
    </w:p>
    <w:p w14:paraId="53BEE24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7.</w:t>
      </w:r>
      <w:r w:rsidRPr="00DF6F09">
        <w:tab/>
      </w:r>
      <w:r w:rsidRPr="00DF6F09">
        <w:rPr>
          <w:rFonts w:ascii="Times New Roman" w:hAnsi="Times New Roman" w:cs="Times New Roman"/>
        </w:rPr>
        <w:t>Cai J, Song B, Cai Y, Ma Y, Lam AL, Magiera 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Endomorphin analogues with mixed μ-opioid (MOP) receptor agonism/δ-opioid (DOP) receptor antagonism and lacking β-arrestin2 recruitment activity. </w:t>
      </w:r>
      <w:r w:rsidRPr="00DF6F09">
        <w:rPr>
          <w:rFonts w:ascii="Times New Roman" w:hAnsi="Times New Roman" w:cs="Times New Roman"/>
          <w:b/>
        </w:rPr>
        <w:t>Bioorganic &amp;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22(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208-22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mc.2014.02.015</w:t>
      </w:r>
    </w:p>
    <w:p w14:paraId="325B737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8.</w:t>
      </w:r>
      <w:r w:rsidRPr="00DF6F09">
        <w:tab/>
      </w:r>
      <w:r w:rsidRPr="00DF6F09">
        <w:rPr>
          <w:rFonts w:ascii="Times New Roman" w:hAnsi="Times New Roman" w:cs="Times New Roman"/>
        </w:rPr>
        <w:t>Varadi A, Marrone GF, Palmer TC, Narayan A, Szabo MR, Le Rouzic V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Mitragynine/corynantheidine pseudoindoxyls as opioid analgesics with mu agonism and delta antagonism, which do not recruit beta-arrestin-2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59(1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381-839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6b00748</w:t>
      </w:r>
    </w:p>
    <w:p w14:paraId="6A7D9E6D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lastRenderedPageBreak/>
        <w:t>149.</w:t>
      </w:r>
      <w:r w:rsidRPr="00DF6F09">
        <w:tab/>
      </w:r>
      <w:r w:rsidRPr="00DF6F09">
        <w:rPr>
          <w:rFonts w:ascii="Times New Roman" w:hAnsi="Times New Roman" w:cs="Times New Roman"/>
        </w:rPr>
        <w:t>Le Rouzic V, Narayan A, Hunkle A, Marrone GF, Lu Z, Majumdar S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Pharmacological characterization of levorphanol, a G-Protein biased opioid analgesic. </w:t>
      </w:r>
      <w:r w:rsidRPr="00DF6F09">
        <w:rPr>
          <w:rFonts w:ascii="Times New Roman" w:hAnsi="Times New Roman" w:cs="Times New Roman"/>
          <w:b/>
        </w:rPr>
        <w:t>Anesthesia and Analgesi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128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65-37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213/ANE.0000000000003360</w:t>
      </w:r>
    </w:p>
    <w:p w14:paraId="275FDD6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0.</w:t>
      </w:r>
      <w:r w:rsidRPr="00DF6F09">
        <w:tab/>
      </w:r>
      <w:r w:rsidRPr="00DF6F09">
        <w:rPr>
          <w:rFonts w:ascii="Times New Roman" w:hAnsi="Times New Roman" w:cs="Times New Roman"/>
        </w:rPr>
        <w:t>Groer CE, Tidgewell K, Moyer RA, Harding WW, Rothman RB, Prisinzano TE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n opioid agonist that does not induce mu-opioid receptor-arrestin interactions or receptor internalization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7</w:t>
      </w:r>
      <w:r w:rsidRPr="00DF6F09">
        <w:rPr>
          <w:rFonts w:ascii="Times New Roman" w:hAnsi="Times New Roman" w:cs="Times New Roman"/>
        </w:rPr>
        <w:t>, 71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49-55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06.028258</w:t>
      </w:r>
    </w:p>
    <w:p w14:paraId="71FDB0D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1.</w:t>
      </w:r>
      <w:r w:rsidRPr="00DF6F09">
        <w:tab/>
      </w:r>
      <w:r w:rsidRPr="00DF6F09">
        <w:rPr>
          <w:rFonts w:ascii="Times New Roman" w:hAnsi="Times New Roman" w:cs="Times New Roman"/>
        </w:rPr>
        <w:t>Crowley RS, Riley AP, Sherwood AM, Groer CE, Shivaperumal N, Biscaia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ynthetic studies of neoclerodane diterpenes from Salvia divinorum: Identification of a potent and centrally acting mu opioid analgesic with reduced abuse liability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59(2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027-1103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6b01235</w:t>
      </w:r>
    </w:p>
    <w:p w14:paraId="6DBE1DB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2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Thompson GL, Lane JR, Coudrat T, Sexton PM, Christopoulos A, Canals M. Systematic analysis of factors influencing observations of biased agonism at the mu-opioid receptor. </w:t>
      </w:r>
      <w:r w:rsidRPr="00DF6F09">
        <w:rPr>
          <w:rFonts w:ascii="Times New Roman" w:hAnsi="Times New Roman" w:cs="Times New Roman"/>
          <w:b/>
        </w:rPr>
        <w:t>Biochemical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113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0-8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cp.2016.05.014</w:t>
      </w:r>
    </w:p>
    <w:p w14:paraId="1719F0F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3.</w:t>
      </w:r>
      <w:r w:rsidRPr="00DF6F09">
        <w:tab/>
      </w:r>
      <w:r w:rsidRPr="00DF6F09">
        <w:rPr>
          <w:rFonts w:ascii="Times New Roman" w:hAnsi="Times New Roman" w:cs="Times New Roman"/>
        </w:rPr>
        <w:t>Kaserer T, Steinacher T, Kainhofer R, Erli F, Sturm S, Waltenberger B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dentification and characterization of plant-derived alkaloids, corydine and corydaline, as novel mu opioid receptor agonists. </w:t>
      </w:r>
      <w:r w:rsidRPr="00DF6F09">
        <w:rPr>
          <w:rFonts w:ascii="Times New Roman" w:hAnsi="Times New Roman" w:cs="Times New Roman"/>
          <w:b/>
        </w:rPr>
        <w:t>Scientific Report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10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380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598-020-70493-1</w:t>
      </w:r>
    </w:p>
    <w:p w14:paraId="2AFFFCD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4.</w:t>
      </w:r>
      <w:r w:rsidRPr="00DF6F09">
        <w:tab/>
      </w:r>
      <w:r w:rsidRPr="00DF6F09">
        <w:rPr>
          <w:rFonts w:ascii="Times New Roman" w:hAnsi="Times New Roman" w:cs="Times New Roman"/>
        </w:rPr>
        <w:t>Piekielna-Ciesielska J, Artali R, Azzam AAH, Lambert DG, Kluczyk A, Gentilucci 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Pharmacological characterization of μ-opioid receptor agonists with biased G protein or β-arrestin signaling, and computational study of conformational changes during receptor activation. </w:t>
      </w:r>
      <w:r w:rsidRPr="00DF6F09">
        <w:rPr>
          <w:rFonts w:ascii="Times New Roman" w:hAnsi="Times New Roman" w:cs="Times New Roman"/>
          <w:b/>
        </w:rPr>
        <w:t>Molecule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1</w:t>
      </w:r>
      <w:r w:rsidRPr="00DF6F09">
        <w:rPr>
          <w:rFonts w:ascii="Times New Roman" w:hAnsi="Times New Roman" w:cs="Times New Roman"/>
        </w:rPr>
        <w:t xml:space="preserve">, 26(1)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3390/molecules26010013</w:t>
      </w:r>
    </w:p>
    <w:p w14:paraId="378A9DF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5.</w:t>
      </w:r>
      <w:r w:rsidRPr="00DF6F09">
        <w:tab/>
      </w:r>
      <w:r w:rsidRPr="00DF6F09">
        <w:rPr>
          <w:rFonts w:ascii="Times New Roman" w:hAnsi="Times New Roman" w:cs="Times New Roman"/>
        </w:rPr>
        <w:t>Groom S, Blum NK, Conibear AE, Disney A, Hill R, Husbands S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novel G protein-biased agonist at the mu opioid receptor induces substantial receptor desensitisation through G protein-coupled receptor kinase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180(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943-95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5334</w:t>
      </w:r>
    </w:p>
    <w:p w14:paraId="6035F8D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6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Zebala JA, Schuler AD, Kahn SJ, Maeda DY. Desmetramadol is identified as a G-protein biased µ opioid receptor agonist. </w:t>
      </w:r>
      <w:r w:rsidRPr="00DF6F09">
        <w:rPr>
          <w:rFonts w:ascii="Times New Roman" w:hAnsi="Times New Roman" w:cs="Times New Roman"/>
          <w:b/>
        </w:rPr>
        <w:t>Frontiers in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10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68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3389/fphar.2019.01680</w:t>
      </w:r>
    </w:p>
    <w:p w14:paraId="294597C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7.</w:t>
      </w:r>
      <w:r w:rsidRPr="00DF6F09">
        <w:tab/>
      </w:r>
      <w:r w:rsidRPr="00DF6F09">
        <w:rPr>
          <w:rFonts w:ascii="Times New Roman" w:hAnsi="Times New Roman" w:cs="Times New Roman"/>
        </w:rPr>
        <w:t>Dekan Z, Sianati S, Yousuf A, Sutcliffe KJ, Gillis A, Mallet 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tetrapeptide class of biased analgesics from an Australian fungus targets the µ-opioid receptor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116(4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2353-2235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908662116</w:t>
      </w:r>
    </w:p>
    <w:p w14:paraId="7E21A80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8.</w:t>
      </w:r>
      <w:r w:rsidRPr="00DF6F09">
        <w:tab/>
      </w:r>
      <w:r w:rsidRPr="00DF6F09">
        <w:rPr>
          <w:rFonts w:ascii="Times New Roman" w:hAnsi="Times New Roman" w:cs="Times New Roman"/>
        </w:rPr>
        <w:t>Ramos-Gonzalez N, Groom S, Sutcliffe KJ, Bancroft S, Bailey CP, Sessions RB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Carfentanil is a beta-arrestin-biased agonist at the mu opioid receptor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180(1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341-236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6084</w:t>
      </w:r>
    </w:p>
    <w:p w14:paraId="7756C0F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9.</w:t>
      </w:r>
      <w:r w:rsidRPr="00DF6F09">
        <w:tab/>
      </w:r>
      <w:r w:rsidRPr="00DF6F09">
        <w:rPr>
          <w:rFonts w:ascii="Times New Roman" w:hAnsi="Times New Roman" w:cs="Times New Roman"/>
        </w:rPr>
        <w:t>Chang SD, Mascarella SW, Spangler SM, Gurevich VV, Navarro HA, Carroll FI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Quantitative signaling and structure-activity analyses demonstrate functional selectivity at the nociceptin/orphanin FQ opioid receptor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88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02-51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15.099150</w:t>
      </w:r>
    </w:p>
    <w:p w14:paraId="210F160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lastRenderedPageBreak/>
        <w:t>160.</w:t>
      </w:r>
      <w:r w:rsidRPr="00DF6F09">
        <w:tab/>
      </w:r>
      <w:r w:rsidRPr="00DF6F09">
        <w:rPr>
          <w:rFonts w:ascii="Times New Roman" w:hAnsi="Times New Roman" w:cs="Times New Roman"/>
        </w:rPr>
        <w:t>Malfacini D, Ambrosio C, Gro MC, Sbraccia M, Trapella C, Guerrini R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Pharmacological profile of nociceptin/orphanin FQ receptors interacting with G-proteins and β-arrestins 2. </w:t>
      </w:r>
      <w:r w:rsidRPr="00DF6F09">
        <w:rPr>
          <w:rFonts w:ascii="Times New Roman" w:hAnsi="Times New Roman" w:cs="Times New Roman"/>
          <w:b/>
        </w:rPr>
        <w:t>PLoS On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10(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013286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371/journal.pone.0132865</w:t>
      </w:r>
    </w:p>
    <w:p w14:paraId="7364EA7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1.</w:t>
      </w:r>
      <w:r w:rsidRPr="00DF6F09">
        <w:tab/>
      </w:r>
      <w:r w:rsidRPr="00DF6F09">
        <w:rPr>
          <w:rFonts w:ascii="Times New Roman" w:hAnsi="Times New Roman" w:cs="Times New Roman"/>
        </w:rPr>
        <w:t>Rizzi A, Cerlesi MC, Ruzza C, Malfacini D, Ferrari F, Bianco S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Pharmacological characterization of cebranopadol a novel analgesic acting as mixed nociceptin/orphanin FQ and opioid receptor agonist. </w:t>
      </w:r>
      <w:r w:rsidRPr="00DF6F09">
        <w:rPr>
          <w:rFonts w:ascii="Times New Roman" w:hAnsi="Times New Roman" w:cs="Times New Roman"/>
          <w:b/>
        </w:rPr>
        <w:t>Pharmacology Research &amp; Perspective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4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0024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02/prp2.247</w:t>
      </w:r>
    </w:p>
    <w:p w14:paraId="05D6D5D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2.</w:t>
      </w:r>
      <w:r w:rsidRPr="00DF6F09">
        <w:tab/>
      </w:r>
      <w:r w:rsidRPr="00DF6F09">
        <w:rPr>
          <w:rFonts w:ascii="Times New Roman" w:hAnsi="Times New Roman" w:cs="Times New Roman"/>
        </w:rPr>
        <w:t>Chao PK, Chang HF, Chang WT, Yeh TK, Ou LC, Chuang JY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PR1M97, a dual mu opioid receptor/nociceptin-orphanin FQ peptide receptor agonist, produces potent antinociceptive effects with safer properties than morphine. </w:t>
      </w:r>
      <w:r w:rsidRPr="00DF6F09">
        <w:rPr>
          <w:rFonts w:ascii="Times New Roman" w:hAnsi="Times New Roman" w:cs="Times New Roman"/>
          <w:b/>
        </w:rPr>
        <w:t>Neuro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166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767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neuropharm.2019.107678</w:t>
      </w:r>
    </w:p>
    <w:p w14:paraId="3965A2A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3.</w:t>
      </w:r>
      <w:r w:rsidRPr="00DF6F09">
        <w:tab/>
      </w:r>
      <w:r w:rsidRPr="00DF6F09">
        <w:rPr>
          <w:rFonts w:ascii="Times New Roman" w:hAnsi="Times New Roman" w:cs="Times New Roman"/>
        </w:rPr>
        <w:t>Hollenberg MD, Mihara K, Polley D, Suen JY, Han A, Fairlie DP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signalling and proteinase-activated receptors (PARs): targeting inflammatory disease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171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80-119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2544</w:t>
      </w:r>
    </w:p>
    <w:p w14:paraId="581FAD1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4.</w:t>
      </w:r>
      <w:r w:rsidRPr="00DF6F09">
        <w:tab/>
      </w:r>
      <w:r w:rsidRPr="00DF6F09">
        <w:rPr>
          <w:rFonts w:ascii="Times New Roman" w:hAnsi="Times New Roman" w:cs="Times New Roman"/>
        </w:rPr>
        <w:t>Suen JY, Cotterell A, Lohman RJ, Lim J, Han A, Yau MK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Pathway-selective antagonism of proteinase activated receptor 2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171(1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112-412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2757</w:t>
      </w:r>
    </w:p>
    <w:p w14:paraId="39429F4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5.</w:t>
      </w:r>
      <w:r w:rsidRPr="00DF6F09">
        <w:tab/>
      </w:r>
      <w:r w:rsidRPr="00DF6F09">
        <w:rPr>
          <w:rFonts w:ascii="Times New Roman" w:hAnsi="Times New Roman" w:cs="Times New Roman"/>
        </w:rPr>
        <w:t>Zhao P, Lieu T, Barlow N, Metcalf M, Veldhuis NA, Jensen DD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Cathepsin S causes inflammatory pain via biased agonism of PAR2 and TRPV4. </w:t>
      </w:r>
      <w:r w:rsidRPr="00DF6F09">
        <w:rPr>
          <w:rFonts w:ascii="Times New Roman" w:hAnsi="Times New Roman" w:cs="Times New Roman"/>
          <w:b/>
        </w:rPr>
        <w:t>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289(3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7215-2723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114.599712</w:t>
      </w:r>
    </w:p>
    <w:p w14:paraId="4387656A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6.</w:t>
      </w:r>
      <w:r w:rsidRPr="00DF6F09">
        <w:tab/>
      </w:r>
      <w:r w:rsidRPr="00DF6F09">
        <w:rPr>
          <w:rFonts w:ascii="Times New Roman" w:hAnsi="Times New Roman" w:cs="Times New Roman"/>
        </w:rPr>
        <w:t>Kocan M, Sarwar M, Ang SY, Xiao J, Marugan JJ, Hossain M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ML290 is a biased allosteric agonist at the relaxin receptor RXFP1. </w:t>
      </w:r>
      <w:r w:rsidRPr="00DF6F09">
        <w:rPr>
          <w:rFonts w:ascii="Times New Roman" w:hAnsi="Times New Roman" w:cs="Times New Roman"/>
          <w:b/>
        </w:rPr>
        <w:t>Scientific Report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7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96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598-017-02916-5</w:t>
      </w:r>
    </w:p>
    <w:p w14:paraId="2CE31CC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7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van der Westhuizen ET, Christopoulos A, Sexton PM, Wade JD, Summers RJ. H2 relaxin is a biased ligand relative to H3 relaxin at the relaxin family peptide receptor 3 (RXFP3)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0</w:t>
      </w:r>
      <w:r w:rsidRPr="00DF6F09">
        <w:rPr>
          <w:rFonts w:ascii="Times New Roman" w:hAnsi="Times New Roman" w:cs="Times New Roman"/>
        </w:rPr>
        <w:t>, 77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59-77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09.061432</w:t>
      </w:r>
    </w:p>
    <w:p w14:paraId="0A2D0CF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8.</w:t>
      </w:r>
      <w:r w:rsidRPr="00DF6F09">
        <w:tab/>
      </w:r>
      <w:r w:rsidRPr="00DF6F09">
        <w:rPr>
          <w:rFonts w:ascii="Times New Roman" w:hAnsi="Times New Roman" w:cs="Times New Roman"/>
        </w:rPr>
        <w:t>Harris JA, Faust B, Gondin AB, Damgen MA, Suomivuori CM, Veldhuis N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elective G protein signaling driven by substance P-neurokinin receptor dynamics. </w:t>
      </w:r>
      <w:r w:rsidRPr="00DF6F09">
        <w:rPr>
          <w:rFonts w:ascii="Times New Roman" w:hAnsi="Times New Roman" w:cs="Times New Roman"/>
          <w:b/>
        </w:rPr>
        <w:t>Nature Chemical Bi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8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9-11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589-021-00890-8</w:t>
      </w:r>
    </w:p>
    <w:p w14:paraId="003825E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9.</w:t>
      </w:r>
      <w:r w:rsidRPr="00DF6F09">
        <w:tab/>
      </w:r>
      <w:r w:rsidRPr="00DF6F09">
        <w:rPr>
          <w:rFonts w:ascii="Times New Roman" w:hAnsi="Times New Roman" w:cs="Times New Roman"/>
        </w:rPr>
        <w:t>Brule C, Perzo N, Joubert JE, Sainsily X, Leduc R, Castel H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signaling regulates the pleiotropic effects of the urotensin II receptor to modulate its cellular behaviors. </w:t>
      </w:r>
      <w:r w:rsidRPr="00DF6F09">
        <w:rPr>
          <w:rFonts w:ascii="Times New Roman" w:hAnsi="Times New Roman" w:cs="Times New Roman"/>
          <w:b/>
        </w:rPr>
        <w:t>FASEB Journal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28(1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148-516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96/fj.14-249771</w:t>
      </w:r>
    </w:p>
    <w:p w14:paraId="44FDD8CA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0.</w:t>
      </w:r>
      <w:r w:rsidRPr="00DF6F09">
        <w:tab/>
      </w:r>
      <w:r w:rsidRPr="00DF6F09">
        <w:rPr>
          <w:rFonts w:ascii="Times New Roman" w:hAnsi="Times New Roman" w:cs="Times New Roman"/>
        </w:rPr>
        <w:t>Rahmeh R, Damian M, Cottet M, Orcel H, Mendre C, Durroux T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al insights into biased G protein-coupled receptor signaling revealed by fluorescence spectroscopy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2</w:t>
      </w:r>
      <w:r w:rsidRPr="00DF6F09">
        <w:rPr>
          <w:rFonts w:ascii="Times New Roman" w:hAnsi="Times New Roman" w:cs="Times New Roman"/>
        </w:rPr>
        <w:t>, 109(1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733-673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201093109</w:t>
      </w:r>
    </w:p>
    <w:p w14:paraId="2F246AD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1.</w:t>
      </w:r>
      <w:r w:rsidRPr="00DF6F09">
        <w:tab/>
      </w:r>
      <w:r w:rsidRPr="00DF6F09">
        <w:rPr>
          <w:rFonts w:ascii="Times New Roman" w:hAnsi="Times New Roman" w:cs="Times New Roman"/>
        </w:rPr>
        <w:t>Duerrauer L, Muratspahic E, Gattringer J, Keov P, Mendel HC, Pfleger KDG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8-arachnotocin-an arthropod-derived G protein-biased ligand of the human vasopressin V(2) receptor. </w:t>
      </w:r>
      <w:r w:rsidRPr="00DF6F09">
        <w:rPr>
          <w:rFonts w:ascii="Times New Roman" w:hAnsi="Times New Roman" w:cs="Times New Roman"/>
          <w:b/>
        </w:rPr>
        <w:t>Scientific Report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9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929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598-019-55675-w</w:t>
      </w:r>
    </w:p>
    <w:p w14:paraId="3F1118A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2.</w:t>
      </w:r>
      <w:r w:rsidRPr="00DF6F09">
        <w:tab/>
      </w:r>
      <w:r w:rsidRPr="00DF6F09">
        <w:rPr>
          <w:rFonts w:ascii="Times New Roman" w:hAnsi="Times New Roman" w:cs="Times New Roman"/>
        </w:rPr>
        <w:t>Reversi A, Rimoldi V, Marrocco T, Cassoni P, Bussolati G, Parenti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The </w:t>
      </w:r>
      <w:r w:rsidRPr="00DF6F09">
        <w:rPr>
          <w:rFonts w:ascii="Times New Roman" w:hAnsi="Times New Roman" w:cs="Times New Roman"/>
        </w:rPr>
        <w:lastRenderedPageBreak/>
        <w:t xml:space="preserve">oxytocin receptor antagonist atosiban inhibits cell growth via a "biased agonist" mechanism. </w:t>
      </w:r>
      <w:r w:rsidRPr="00DF6F09">
        <w:rPr>
          <w:rFonts w:ascii="Times New Roman" w:hAnsi="Times New Roman" w:cs="Times New Roman"/>
          <w:b/>
        </w:rPr>
        <w:t>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5</w:t>
      </w:r>
      <w:r w:rsidRPr="00DF6F09">
        <w:rPr>
          <w:rFonts w:ascii="Times New Roman" w:hAnsi="Times New Roman" w:cs="Times New Roman"/>
        </w:rPr>
        <w:t>, 280(16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6311-1631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409945200</w:t>
      </w:r>
    </w:p>
    <w:p w14:paraId="718BFBD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3.</w:t>
      </w:r>
      <w:r w:rsidRPr="00DF6F09">
        <w:tab/>
      </w:r>
      <w:r w:rsidRPr="00DF6F09">
        <w:rPr>
          <w:rFonts w:ascii="Times New Roman" w:hAnsi="Times New Roman" w:cs="Times New Roman"/>
        </w:rPr>
        <w:t>Shao Z, Shen Q, Yao B, Mao C, Chen LN, Zhang H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dentification and mechanism of G protein-biased ligands for chemokine receptor CCR1. </w:t>
      </w:r>
      <w:r w:rsidRPr="00DF6F09">
        <w:rPr>
          <w:rFonts w:ascii="Times New Roman" w:hAnsi="Times New Roman" w:cs="Times New Roman"/>
          <w:b/>
        </w:rPr>
        <w:t>Nature Chemical Bi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8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64-27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589-021-00918-z</w:t>
      </w:r>
    </w:p>
    <w:p w14:paraId="6400C1A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4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Corbisier J, Huszagh A, Gales C, Parmentier M, Springael JY. Partial agonist and biased signaling properties of the synthetic enantiomers J113863/UCB35625 at chemokine receptors CCR2 and CCR5. </w:t>
      </w:r>
      <w:r w:rsidRPr="00DF6F09">
        <w:rPr>
          <w:rFonts w:ascii="Times New Roman" w:hAnsi="Times New Roman" w:cs="Times New Roman"/>
          <w:b/>
        </w:rPr>
        <w:t>The 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292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75-58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116.757559</w:t>
      </w:r>
    </w:p>
    <w:p w14:paraId="534E5D1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5.</w:t>
      </w:r>
      <w:r w:rsidRPr="00DF6F09">
        <w:tab/>
      </w:r>
      <w:r w:rsidRPr="00DF6F09">
        <w:rPr>
          <w:rFonts w:ascii="Times New Roman" w:hAnsi="Times New Roman" w:cs="Times New Roman"/>
        </w:rPr>
        <w:t>Lorenzen E, Ceraudo E, Berchiche YA, Rico CA, Furstenberg A, Sakmar TP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G protein subtype-specific signaling bias in a series of CCR5 chemokine analogs. </w:t>
      </w:r>
      <w:r w:rsidRPr="00DF6F09">
        <w:rPr>
          <w:rFonts w:ascii="Times New Roman" w:hAnsi="Times New Roman" w:cs="Times New Roman"/>
          <w:b/>
        </w:rPr>
        <w:t>Science Signaling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 xml:space="preserve">, 11(552)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6/scisignal.aao6152</w:t>
      </w:r>
    </w:p>
    <w:p w14:paraId="2FAF4EA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6.</w:t>
      </w:r>
      <w:r w:rsidRPr="00DF6F09">
        <w:tab/>
      </w:r>
      <w:r w:rsidRPr="00DF6F09">
        <w:rPr>
          <w:rFonts w:ascii="Times New Roman" w:hAnsi="Times New Roman" w:cs="Times New Roman"/>
        </w:rPr>
        <w:t>Boon K, Vanalken N, Szpakowska M, Chevigne A, Schols D, Van Loy T. Systematic assessment of chemokine ligand bias at the human chemokine receptor CXCR2 indicates G protein bias over β-arrestin recruitment and receptor internalization.</w:t>
      </w:r>
      <w:r w:rsidRPr="00DF6F09">
        <w:rPr>
          <w:rFonts w:ascii="Times New Roman" w:hAnsi="Times New Roman" w:cs="Times New Roman"/>
          <w:b/>
        </w:rPr>
        <w:t xml:space="preserve"> Cell Communication and Signaling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4</w:t>
      </w:r>
      <w:r w:rsidRPr="00DF6F09">
        <w:rPr>
          <w:rFonts w:ascii="Times New Roman" w:hAnsi="Times New Roman" w:cs="Times New Roman"/>
        </w:rPr>
        <w:t>, 22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86/s12964-023-01460-2</w:t>
      </w:r>
    </w:p>
    <w:p w14:paraId="6F7F99B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7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Watts AO, Scholten DJ, Heitman LH, Vischer HF, Leurs R. Label-free impedance responses of endogenous and synthetic chemokine receptor CXCR3 agonists correlate with Gi-protein pathway activation. </w:t>
      </w:r>
      <w:r w:rsidRPr="00DF6F09">
        <w:rPr>
          <w:rFonts w:ascii="Times New Roman" w:hAnsi="Times New Roman" w:cs="Times New Roman"/>
          <w:b/>
        </w:rPr>
        <w:t>Biochemical and Biophysical Research Communication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2</w:t>
      </w:r>
      <w:r w:rsidRPr="00DF6F09">
        <w:rPr>
          <w:rFonts w:ascii="Times New Roman" w:hAnsi="Times New Roman" w:cs="Times New Roman"/>
        </w:rPr>
        <w:t>, 419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12-41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brc.2012.02.036</w:t>
      </w:r>
    </w:p>
    <w:p w14:paraId="7240F2B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8.</w:t>
      </w:r>
      <w:r w:rsidRPr="00DF6F09">
        <w:tab/>
      </w:r>
      <w:r w:rsidRPr="00DF6F09">
        <w:rPr>
          <w:rFonts w:ascii="Times New Roman" w:hAnsi="Times New Roman" w:cs="Times New Roman"/>
        </w:rPr>
        <w:t>Zheng K, Smith JS, Eiger DS, Warman A, Choi I, Honeycutt C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agonists of the chemokine receptor CXCR3 differentially signal through Gαi:β-arrestin complexes. </w:t>
      </w:r>
      <w:r w:rsidRPr="00DF6F09">
        <w:rPr>
          <w:rFonts w:ascii="Times New Roman" w:hAnsi="Times New Roman" w:cs="Times New Roman"/>
          <w:b/>
        </w:rPr>
        <w:t>Science Signaling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 xml:space="preserve">, 15(726)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6/scisignal.abg5203</w:t>
      </w:r>
    </w:p>
    <w:p w14:paraId="4713624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9.</w:t>
      </w:r>
      <w:r w:rsidRPr="00DF6F09">
        <w:tab/>
      </w:r>
      <w:r w:rsidRPr="00DF6F09">
        <w:rPr>
          <w:rFonts w:ascii="Times New Roman" w:hAnsi="Times New Roman" w:cs="Times New Roman"/>
        </w:rPr>
        <w:t>Milanos L, Brox R, Frank T, Poklukar G, Palmisano R, Waibel R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and characterization of biased allosteric agonists of the chemokine receptor CXCR3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59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222-224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5b01965</w:t>
      </w:r>
    </w:p>
    <w:p w14:paraId="52E28A0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0.</w:t>
      </w:r>
      <w:r w:rsidRPr="00DF6F09">
        <w:tab/>
      </w:r>
      <w:r w:rsidRPr="00DF6F09">
        <w:rPr>
          <w:rFonts w:ascii="Times New Roman" w:hAnsi="Times New Roman" w:cs="Times New Roman"/>
        </w:rPr>
        <w:t>Quoyer J, Janz JM, Luo J, Ren Y, Armando S, Lukashova V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Pepducin targeting the C-X-C chemokine receptor type 4 acts as a biased agonist favoring activation of the inhibitory G protein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110(5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5088-509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312515110</w:t>
      </w:r>
    </w:p>
    <w:p w14:paraId="4A59DA4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1.</w:t>
      </w:r>
      <w:r w:rsidRPr="00DF6F09">
        <w:tab/>
      </w:r>
      <w:r w:rsidRPr="00DF6F09">
        <w:rPr>
          <w:rFonts w:ascii="Times New Roman" w:hAnsi="Times New Roman" w:cs="Times New Roman"/>
        </w:rPr>
        <w:t>Mao C, Xiao P, Tao XN, Qin J, He QT, Zhang 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Unsaturated bond recognition leads to biased signal in a fatty acid receptor. </w:t>
      </w:r>
      <w:r w:rsidRPr="00DF6F09">
        <w:rPr>
          <w:rFonts w:ascii="Times New Roman" w:hAnsi="Times New Roman" w:cs="Times New Roman"/>
          <w:b/>
        </w:rPr>
        <w:t>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380(6640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add622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6/science.add6220</w:t>
      </w:r>
    </w:p>
    <w:p w14:paraId="61922B8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2.</w:t>
      </w:r>
      <w:r w:rsidRPr="00DF6F09">
        <w:tab/>
      </w:r>
      <w:r w:rsidRPr="00DF6F09">
        <w:rPr>
          <w:rFonts w:ascii="Times New Roman" w:hAnsi="Times New Roman" w:cs="Times New Roman"/>
        </w:rPr>
        <w:t>Li A, Yang D, Zhu M, Tsai KC, Xiao KH, Yu X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novel FFA4 (GPR120) receptor agonists with beta-arrestin2-biased characteristics. </w:t>
      </w:r>
      <w:r w:rsidRPr="00DF6F09">
        <w:rPr>
          <w:rFonts w:ascii="Times New Roman" w:hAnsi="Times New Roman" w:cs="Times New Roman"/>
          <w:b/>
        </w:rPr>
        <w:t>Future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7(1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429-243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4155/fmc.15.160</w:t>
      </w:r>
    </w:p>
    <w:p w14:paraId="012F768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3.</w:t>
      </w:r>
      <w:r w:rsidRPr="00DF6F09">
        <w:tab/>
      </w:r>
      <w:r w:rsidRPr="00DF6F09">
        <w:rPr>
          <w:rFonts w:ascii="Times New Roman" w:hAnsi="Times New Roman" w:cs="Times New Roman"/>
        </w:rPr>
        <w:t>Galvani S, Sanson M, Blaho VA, Swendeman SL, Conger H, Dahlback B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HDL-bound sphingosine 1-phosphate acts as a biased agonist for the endothelial cell receptor S1P1 to limit vascular inflammation. </w:t>
      </w:r>
      <w:r w:rsidRPr="00DF6F09">
        <w:rPr>
          <w:rFonts w:ascii="Times New Roman" w:hAnsi="Times New Roman" w:cs="Times New Roman"/>
          <w:b/>
        </w:rPr>
        <w:t>Science Signaling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8(38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ra7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6/scisignal.aaa2581</w:t>
      </w:r>
    </w:p>
    <w:p w14:paraId="58D6213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lastRenderedPageBreak/>
        <w:t>184.</w:t>
      </w:r>
      <w:r w:rsidRPr="00DF6F09">
        <w:tab/>
      </w:r>
      <w:r w:rsidRPr="00DF6F09">
        <w:rPr>
          <w:rFonts w:ascii="Times New Roman" w:hAnsi="Times New Roman" w:cs="Times New Roman"/>
        </w:rPr>
        <w:t>Dhar TG, Xiao HY, Xie J, Lehman-McKeeman LD, Wu DR, Dabros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dentification and preclinical pharmacology of BMS-986104: a differentiated S1P1 receptor modulator in clinical trials. </w:t>
      </w:r>
      <w:r w:rsidRPr="00DF6F09">
        <w:rPr>
          <w:rFonts w:ascii="Times New Roman" w:hAnsi="Times New Roman" w:cs="Times New Roman"/>
          <w:b/>
        </w:rPr>
        <w:t>ACS Medicinal Chemistry Letter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7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83-28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medchemlett.5b00448</w:t>
      </w:r>
    </w:p>
    <w:p w14:paraId="2569669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5.</w:t>
      </w:r>
      <w:r w:rsidRPr="00DF6F09">
        <w:tab/>
      </w:r>
      <w:r w:rsidRPr="00DF6F09">
        <w:rPr>
          <w:rFonts w:ascii="Times New Roman" w:hAnsi="Times New Roman" w:cs="Times New Roman"/>
        </w:rPr>
        <w:t>Toyomoto M, Inoue A, Iida K, Denawa M, Kii I, Ngako Kadji F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1PR3-G12-biased agonist ALESIA targets cancer metabolism and promotes glucose starvation. </w:t>
      </w:r>
      <w:r w:rsidRPr="00DF6F09">
        <w:rPr>
          <w:rFonts w:ascii="Times New Roman" w:hAnsi="Times New Roman" w:cs="Times New Roman"/>
          <w:b/>
        </w:rPr>
        <w:t>Cell Chemical Bi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1</w:t>
      </w:r>
      <w:r w:rsidRPr="00DF6F09">
        <w:rPr>
          <w:rFonts w:ascii="Times New Roman" w:hAnsi="Times New Roman" w:cs="Times New Roman"/>
        </w:rPr>
        <w:t>, 28(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32-1144 e113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chembiol.2021.01.004</w:t>
      </w:r>
    </w:p>
    <w:p w14:paraId="77D7B73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6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Laprairie RB, Bagher AM, Kelly ME, Denovan-Wright EM. Biased type 1 cannabinoid receptor signaling influences neuronal viability in a cell culture model of huntington disease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89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64-37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15.101980</w:t>
      </w:r>
    </w:p>
    <w:p w14:paraId="5E57F6D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7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Breivogel CS, Lambert JM, Gerfin S, Huffman JW, Razdan RK. Sensitivity to Δ9-tetrahydrocannabinol is selectively enhanced in beta-arrestin2-/- mice. </w:t>
      </w:r>
      <w:r w:rsidRPr="00DF6F09">
        <w:rPr>
          <w:rFonts w:ascii="Times New Roman" w:hAnsi="Times New Roman" w:cs="Times New Roman"/>
          <w:b/>
        </w:rPr>
        <w:t>Behavioural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8</w:t>
      </w:r>
      <w:r w:rsidRPr="00DF6F09">
        <w:rPr>
          <w:rFonts w:ascii="Times New Roman" w:hAnsi="Times New Roman" w:cs="Times New Roman"/>
        </w:rPr>
        <w:t>, 19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98-30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97/FBP.0b013e328308f1e6</w:t>
      </w:r>
    </w:p>
    <w:p w14:paraId="4ECB1DB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8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Ahn KH, Mahmoud MM, Samala S, Lu D, Kendall DA. Profiling two indole-2-carboxamides for allosteric modulation of the CB1 receptor. </w:t>
      </w:r>
      <w:r w:rsidRPr="00DF6F09">
        <w:rPr>
          <w:rFonts w:ascii="Times New Roman" w:hAnsi="Times New Roman" w:cs="Times New Roman"/>
          <w:b/>
        </w:rPr>
        <w:t>Journal of Neuro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124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84-58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jnc.12115</w:t>
      </w:r>
    </w:p>
    <w:p w14:paraId="45E6051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9.</w:t>
      </w:r>
      <w:r w:rsidRPr="00DF6F09">
        <w:tab/>
      </w:r>
      <w:r w:rsidRPr="00DF6F09">
        <w:rPr>
          <w:rFonts w:ascii="Times New Roman" w:hAnsi="Times New Roman" w:cs="Times New Roman"/>
        </w:rPr>
        <w:t>Khurana L, Fu BQ, Duddupudi AL, Liao YH, Immadi SS, Kendall D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Pyrimidinyl biphenylureas: Identification of new lead compounds as allosteric modulators of the cannabinoid receptor CB1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60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89-110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6b01448</w:t>
      </w:r>
    </w:p>
    <w:p w14:paraId="779D00C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0.</w:t>
      </w:r>
      <w:r w:rsidRPr="00DF6F09">
        <w:tab/>
      </w:r>
      <w:r w:rsidRPr="00DF6F09">
        <w:rPr>
          <w:rFonts w:ascii="Times New Roman" w:hAnsi="Times New Roman" w:cs="Times New Roman"/>
        </w:rPr>
        <w:t>Wouters E, Walraed J, Robertson MJ, Meyrath M, Szpakowska M, Chevigne 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ssessment of biased agonism among distinct synthetic cannabinoid receptor agonist scaffolds. </w:t>
      </w:r>
      <w:r w:rsidRPr="00DF6F09">
        <w:rPr>
          <w:rFonts w:ascii="Times New Roman" w:hAnsi="Times New Roman" w:cs="Times New Roman"/>
          <w:b/>
        </w:rPr>
        <w:t>ACS Pharmacology &amp; Translational 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3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85-29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ptsci.9b00069</w:t>
      </w:r>
    </w:p>
    <w:p w14:paraId="652AFA6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1.</w:t>
      </w:r>
      <w:r w:rsidRPr="00DF6F09">
        <w:tab/>
      </w:r>
      <w:r w:rsidRPr="00DF6F09">
        <w:rPr>
          <w:rFonts w:ascii="Times New Roman" w:hAnsi="Times New Roman" w:cs="Times New Roman"/>
        </w:rPr>
        <w:t>Shen S, Wu C, Lin G, Yang X, Zhou Y, Zhao 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based identification of a G protein-biased allosteric modulator of cannabinoid receptor CB1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4</w:t>
      </w:r>
      <w:r w:rsidRPr="00DF6F09">
        <w:rPr>
          <w:rFonts w:ascii="Times New Roman" w:hAnsi="Times New Roman" w:cs="Times New Roman"/>
        </w:rPr>
        <w:t>, 121(2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232153212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2321532121</w:t>
      </w:r>
    </w:p>
    <w:p w14:paraId="5193FC3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2.</w:t>
      </w:r>
      <w:r w:rsidRPr="00DF6F09">
        <w:tab/>
      </w:r>
      <w:r w:rsidRPr="00DF6F09">
        <w:rPr>
          <w:rFonts w:ascii="Times New Roman" w:hAnsi="Times New Roman" w:cs="Times New Roman"/>
        </w:rPr>
        <w:t>Garai S, Leo LM, Szczesniak AM, Hurst DP, Schaffer PC, Zagzoog 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a biased allosteric modulator for cannabinoid 1 receptor: Preclinical anti-glaucoma efficacy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1</w:t>
      </w:r>
      <w:r w:rsidRPr="00DF6F09">
        <w:rPr>
          <w:rFonts w:ascii="Times New Roman" w:hAnsi="Times New Roman" w:cs="Times New Roman"/>
        </w:rPr>
        <w:t>, 64(1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104-812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1c00040</w:t>
      </w:r>
    </w:p>
    <w:p w14:paraId="3F7F5A7A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3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Dhopeshwarkar A, Mackie K. Functional selectivity of CB2 cannabinoid receptor ligands at a canonical and noncanonical pathway. </w:t>
      </w:r>
      <w:r w:rsidRPr="00DF6F09">
        <w:rPr>
          <w:rFonts w:ascii="Times New Roman" w:hAnsi="Times New Roman" w:cs="Times New Roman"/>
          <w:b/>
        </w:rPr>
        <w:t>The Journal of Pharmacology and Experimental Therapeutic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358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42-35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jpet.116.232561</w:t>
      </w:r>
    </w:p>
    <w:p w14:paraId="1E18FC3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4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Oyagawa CRM, de la Harpe SM, Saroz Y, Glass M, Vernall AJ, Grimsey NL. Cannabinoid receptor 2 signalling bias elicited by 2,4,6-trisubstituted 1,3,5-triazines. </w:t>
      </w:r>
      <w:r w:rsidRPr="00DF6F09">
        <w:rPr>
          <w:rFonts w:ascii="Times New Roman" w:hAnsi="Times New Roman" w:cs="Times New Roman"/>
          <w:b/>
        </w:rPr>
        <w:t>Frontiers in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9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20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3389/fphar.2018.01202</w:t>
      </w:r>
    </w:p>
    <w:p w14:paraId="3F42169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5.</w:t>
      </w:r>
      <w:r w:rsidRPr="00DF6F09">
        <w:tab/>
      </w:r>
      <w:r w:rsidRPr="00DF6F09">
        <w:rPr>
          <w:rFonts w:ascii="Times New Roman" w:hAnsi="Times New Roman" w:cs="Times New Roman"/>
        </w:rPr>
        <w:t>Ogawa S, Watanabe T, Sugimoto I, Moriyuki K, Goto Y, Yamane S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G protein-biased EP2 receptor agonists. </w:t>
      </w:r>
      <w:r w:rsidRPr="00DF6F09">
        <w:rPr>
          <w:rFonts w:ascii="Times New Roman" w:hAnsi="Times New Roman" w:cs="Times New Roman"/>
          <w:b/>
        </w:rPr>
        <w:t>ACS Medicinal Chemistry Letter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 xml:space="preserve">, </w:t>
      </w:r>
      <w:r w:rsidRPr="00DF6F09">
        <w:rPr>
          <w:rFonts w:ascii="Times New Roman" w:hAnsi="Times New Roman" w:cs="Times New Roman"/>
        </w:rPr>
        <w:lastRenderedPageBreak/>
        <w:t>7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06-31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medchemlett.5b00455</w:t>
      </w:r>
    </w:p>
    <w:p w14:paraId="3507F3C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6.</w:t>
      </w:r>
      <w:r w:rsidRPr="00DF6F09">
        <w:tab/>
      </w:r>
      <w:r w:rsidRPr="00DF6F09">
        <w:rPr>
          <w:rFonts w:ascii="Times New Roman" w:hAnsi="Times New Roman" w:cs="Times New Roman"/>
        </w:rPr>
        <w:t>Leduc M, Breton B, Gales C, Le Gouill C, Bouvier M, Chemtob S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Functional selectivity of natural and synthetic prostaglandin EP4 receptor ligands. </w:t>
      </w:r>
      <w:r w:rsidRPr="00DF6F09">
        <w:rPr>
          <w:rFonts w:ascii="Times New Roman" w:hAnsi="Times New Roman" w:cs="Times New Roman"/>
          <w:b/>
        </w:rPr>
        <w:t>The Journal of Pharmacology and Experimental Therapeutic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9</w:t>
      </w:r>
      <w:r w:rsidRPr="00DF6F09">
        <w:rPr>
          <w:rFonts w:ascii="Times New Roman" w:hAnsi="Times New Roman" w:cs="Times New Roman"/>
        </w:rPr>
        <w:t>, 331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97-30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jpet.109.156398</w:t>
      </w:r>
    </w:p>
    <w:p w14:paraId="45C7852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7.</w:t>
      </w:r>
      <w:r w:rsidRPr="00DF6F09">
        <w:tab/>
      </w:r>
      <w:r w:rsidRPr="00DF6F09">
        <w:rPr>
          <w:rFonts w:ascii="Times New Roman" w:hAnsi="Times New Roman" w:cs="Times New Roman"/>
        </w:rPr>
        <w:t>Valant C, May LT, Aurelio L, Chuo CH, White PJ, Baltos J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eparation of on-target efficacy from adverse effects through rational design of a bitopic adenosine receptor agonist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111(1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614-46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320962111</w:t>
      </w:r>
    </w:p>
    <w:p w14:paraId="459A899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8.</w:t>
      </w:r>
      <w:r w:rsidRPr="00DF6F09">
        <w:tab/>
      </w:r>
      <w:r w:rsidRPr="00DF6F09">
        <w:rPr>
          <w:rFonts w:ascii="Times New Roman" w:hAnsi="Times New Roman" w:cs="Times New Roman"/>
        </w:rPr>
        <w:t>Aurelio L, Baltos JA, Ford L, Nguyen ATN, Jorg M, Devine S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structure-activity relationship study of bitopic N6-substituted adenosine derivatives as biased adenosine A 1 receptor agonist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61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087-210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8b00047</w:t>
      </w:r>
    </w:p>
    <w:p w14:paraId="7DF1932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9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Baltos JA, Gregory KJ, White PJ, Sexton PM, Christopoulos A, May LT. Quantification of adenosine A(1) receptor biased agonism: Implications for drug discovery. </w:t>
      </w:r>
      <w:r w:rsidRPr="00DF6F09">
        <w:rPr>
          <w:rFonts w:ascii="Times New Roman" w:hAnsi="Times New Roman" w:cs="Times New Roman"/>
          <w:b/>
        </w:rPr>
        <w:t>Biochemical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99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1-11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cp.2015.11.013</w:t>
      </w:r>
    </w:p>
    <w:p w14:paraId="374EA3DD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0.</w:t>
      </w:r>
      <w:r w:rsidRPr="00DF6F09">
        <w:tab/>
      </w:r>
      <w:r w:rsidRPr="00DF6F09">
        <w:rPr>
          <w:rFonts w:ascii="Times New Roman" w:hAnsi="Times New Roman" w:cs="Times New Roman"/>
        </w:rPr>
        <w:t>Valant C, Aurelio L, Devine SM, Ashton TD, White JM, Sexton P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ynthesis and characterization of novel 2-amino-3-benzoylthiophene derivatives as biased allosteric agonists and modulators of the adenosine A(1) receptor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2</w:t>
      </w:r>
      <w:r w:rsidRPr="00DF6F09">
        <w:rPr>
          <w:rFonts w:ascii="Times New Roman" w:hAnsi="Times New Roman" w:cs="Times New Roman"/>
        </w:rPr>
        <w:t>, 55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367-237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jm201600e</w:t>
      </w:r>
    </w:p>
    <w:p w14:paraId="054BFC3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1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Langemeijer EV, Verzijl D, Dekker SJ, Ijzerman AP. Functional selectivity of adenosine A1 receptor ligands? </w:t>
      </w:r>
      <w:r w:rsidRPr="00DF6F09">
        <w:rPr>
          <w:rFonts w:ascii="Times New Roman" w:hAnsi="Times New Roman" w:cs="Times New Roman"/>
          <w:b/>
        </w:rPr>
        <w:t>Purinergic Signal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9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91-10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07/s11302-012-9334-3</w:t>
      </w:r>
    </w:p>
    <w:p w14:paraId="785FEDC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2.</w:t>
      </w:r>
      <w:r w:rsidRPr="00DF6F09">
        <w:tab/>
      </w:r>
      <w:r w:rsidRPr="00DF6F09">
        <w:rPr>
          <w:rFonts w:ascii="Times New Roman" w:hAnsi="Times New Roman" w:cs="Times New Roman"/>
        </w:rPr>
        <w:t>Wall MJ, Hill E, Huckstepp R, Barkan K, Deganutti G, Leuenberger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elective activation of Gαob by an adenosine A1 receptor agonist elicits analgesia without cardiorespiratory depression. </w:t>
      </w:r>
      <w:r w:rsidRPr="00DF6F09">
        <w:rPr>
          <w:rFonts w:ascii="Times New Roman" w:hAnsi="Times New Roman" w:cs="Times New Roman"/>
          <w:b/>
        </w:rPr>
        <w:t>Nature communication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3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15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467-022-31652-2</w:t>
      </w:r>
    </w:p>
    <w:p w14:paraId="40C63C8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3.</w:t>
      </w:r>
      <w:r w:rsidRPr="00DF6F09">
        <w:tab/>
      </w:r>
      <w:r w:rsidRPr="00DF6F09">
        <w:rPr>
          <w:rFonts w:ascii="Times New Roman" w:hAnsi="Times New Roman" w:cs="Times New Roman"/>
        </w:rPr>
        <w:t>Ma L, Yang F, Wu X, Mao C, Guo L, Miao T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al basis and molecular mechanism of biased GPBAR signaling in regulating NSCLC cell growth via YAP activity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19(2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21170541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2117054119</w:t>
      </w:r>
    </w:p>
    <w:p w14:paraId="4814122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4.</w:t>
      </w:r>
      <w:r w:rsidRPr="00DF6F09">
        <w:tab/>
      </w:r>
      <w:r w:rsidRPr="00DF6F09">
        <w:rPr>
          <w:rFonts w:ascii="Times New Roman" w:hAnsi="Times New Roman" w:cs="Times New Roman"/>
        </w:rPr>
        <w:t>Zhao C, Wang H, Liu Y, Cheng L, Wang B, Tian X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allosteric activation of ketone body receptor HCAR2 suppresses inflammation. </w:t>
      </w:r>
      <w:r w:rsidRPr="00DF6F09">
        <w:rPr>
          <w:rFonts w:ascii="Times New Roman" w:hAnsi="Times New Roman" w:cs="Times New Roman"/>
          <w:b/>
        </w:rPr>
        <w:t>Molecular Cell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83(1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171-3187 e317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molcel.2023.07.030</w:t>
      </w:r>
    </w:p>
    <w:p w14:paraId="0B6C611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5.</w:t>
      </w:r>
      <w:r w:rsidRPr="00DF6F09">
        <w:tab/>
      </w:r>
      <w:r w:rsidRPr="00DF6F09">
        <w:rPr>
          <w:rFonts w:ascii="Times New Roman" w:hAnsi="Times New Roman" w:cs="Times New Roman"/>
        </w:rPr>
        <w:t>Walters RW, Shukla AK, Kovacs JJ, Violin JD, DeWire SM, Lam C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eta-Arrestin1 mediates nicotinic acid-induced flushing, but not its antilipolytic effect, in mice. </w:t>
      </w:r>
      <w:r w:rsidRPr="00DF6F09">
        <w:rPr>
          <w:rFonts w:ascii="Times New Roman" w:hAnsi="Times New Roman" w:cs="Times New Roman"/>
          <w:b/>
        </w:rPr>
        <w:t>Journal of Clinical Investigation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9</w:t>
      </w:r>
      <w:r w:rsidRPr="00DF6F09">
        <w:rPr>
          <w:rFonts w:ascii="Times New Roman" w:hAnsi="Times New Roman" w:cs="Times New Roman"/>
        </w:rPr>
        <w:t>, 119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312-132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72/JCI36806</w:t>
      </w:r>
    </w:p>
    <w:p w14:paraId="5945387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6.</w:t>
      </w:r>
      <w:r w:rsidRPr="00DF6F09">
        <w:tab/>
      </w:r>
      <w:r w:rsidRPr="00DF6F09">
        <w:rPr>
          <w:rFonts w:ascii="Times New Roman" w:hAnsi="Times New Roman" w:cs="Times New Roman"/>
        </w:rPr>
        <w:t>Lai E, Waters MG, Tata JR, Radziszewski W, Perevozskaya I, Zheng W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Effects of a niacin receptor partial agonist, MK-0354, on plasma free fatty acids, lipids, and cutaneous flushing in humans. </w:t>
      </w:r>
      <w:r w:rsidRPr="00DF6F09">
        <w:rPr>
          <w:rFonts w:ascii="Times New Roman" w:hAnsi="Times New Roman" w:cs="Times New Roman"/>
          <w:b/>
        </w:rPr>
        <w:t>Journal of Clinical Lipid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8</w:t>
      </w:r>
      <w:r w:rsidRPr="00DF6F09">
        <w:rPr>
          <w:rFonts w:ascii="Times New Roman" w:hAnsi="Times New Roman" w:cs="Times New Roman"/>
        </w:rPr>
        <w:t>, 2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75-38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jacl.2008.08.445</w:t>
      </w:r>
    </w:p>
    <w:p w14:paraId="541C0E0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lastRenderedPageBreak/>
        <w:t>207.</w:t>
      </w:r>
      <w:r w:rsidRPr="00DF6F09">
        <w:tab/>
      </w:r>
      <w:r w:rsidRPr="00DF6F09">
        <w:rPr>
          <w:rFonts w:ascii="Times New Roman" w:hAnsi="Times New Roman" w:cs="Times New Roman"/>
        </w:rPr>
        <w:t>Yadav MK, Sarma P, Maharana J, Ganguly M, Mishra S, Zaidi N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guided engineering of biased-agonism in the human niacin receptor via single amino acid substitution. </w:t>
      </w:r>
      <w:r w:rsidRPr="00DF6F09">
        <w:rPr>
          <w:rFonts w:ascii="Times New Roman" w:hAnsi="Times New Roman" w:cs="Times New Roman"/>
          <w:b/>
        </w:rPr>
        <w:t>Nature communication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4</w:t>
      </w:r>
      <w:r w:rsidRPr="00DF6F09">
        <w:rPr>
          <w:rFonts w:ascii="Times New Roman" w:hAnsi="Times New Roman" w:cs="Times New Roman"/>
        </w:rPr>
        <w:t>, 15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93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467-024-46239-2</w:t>
      </w:r>
    </w:p>
    <w:p w14:paraId="0349FBC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8.</w:t>
      </w:r>
      <w:r w:rsidRPr="00DF6F09">
        <w:tab/>
      </w:r>
      <w:r w:rsidRPr="00DF6F09">
        <w:rPr>
          <w:rFonts w:ascii="Times New Roman" w:hAnsi="Times New Roman" w:cs="Times New Roman"/>
        </w:rPr>
        <w:t>Lucy D, Purvis GSD, Zeboudj L, Chatzopoulou M, Recio C, Bataille CJR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biased agonist at immunometabolic receptor GPR84 causes distinct functional effects in macrophages. </w:t>
      </w:r>
      <w:r w:rsidRPr="00DF6F09">
        <w:rPr>
          <w:rFonts w:ascii="Times New Roman" w:hAnsi="Times New Roman" w:cs="Times New Roman"/>
          <w:b/>
        </w:rPr>
        <w:t>Acs Chemical Bi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14(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055-206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chembio.9b00533</w:t>
      </w:r>
    </w:p>
    <w:p w14:paraId="59EBA2F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9.</w:t>
      </w:r>
      <w:r w:rsidRPr="00DF6F09">
        <w:tab/>
      </w:r>
      <w:r w:rsidRPr="00DF6F09">
        <w:rPr>
          <w:rFonts w:ascii="Times New Roman" w:hAnsi="Times New Roman" w:cs="Times New Roman"/>
        </w:rPr>
        <w:t>Wang P, Raja A, Luscombe VB, Bataille CJR, Lucy D, Rogga VV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evelopment of highly potent, G-protein pathway biased, selective, and orally bioavailable GPR84 agonist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4</w:t>
      </w:r>
      <w:r w:rsidRPr="00DF6F09">
        <w:rPr>
          <w:rFonts w:ascii="Times New Roman" w:hAnsi="Times New Roman" w:cs="Times New Roman"/>
        </w:rPr>
        <w:t>, 67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0-13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3c00951</w:t>
      </w:r>
    </w:p>
    <w:p w14:paraId="4B58C3D9" w14:textId="77777777" w:rsidR="00DF6F09" w:rsidRPr="00DF6F09" w:rsidRDefault="00DF6F09" w:rsidP="00DF6F0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F6F09">
        <w:t>210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Roy S, Ganguly A, Haque M, Ali H. Angiogenic host defense peptide AG-30/5C and bradykinin B2 receptor antagonist icatibant are G protein biased agonists for MRGPRX2 in mast cells. </w:t>
      </w:r>
      <w:r w:rsidRPr="00DF6F09">
        <w:rPr>
          <w:rFonts w:ascii="Times New Roman" w:hAnsi="Times New Roman" w:cs="Times New Roman"/>
          <w:b/>
        </w:rPr>
        <w:t>The Journal of Immun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202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229-123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4049/jimmunol.1801227</w:t>
      </w:r>
    </w:p>
    <w:p w14:paraId="63E72AAE" w14:textId="5F15332A" w:rsidR="00EC484B" w:rsidRPr="00EC484B" w:rsidRDefault="00E47CFA" w:rsidP="00EC484B">
      <w:pPr>
        <w:pStyle w:val="EndNoteBibliography"/>
        <w:ind w:left="440" w:hangingChars="200" w:hanging="440"/>
        <w:rPr>
          <w:rFonts w:ascii="Times New Roman" w:hAnsi="Times New Roman" w:cs="Times New Roman"/>
        </w:rPr>
      </w:pPr>
      <w:r w:rsidRPr="009F1AA2">
        <w:rPr>
          <w:rFonts w:ascii="Times New Roman" w:hAnsi="Times New Roman" w:cs="Times New Roman"/>
        </w:rPr>
        <w:fldChar w:fldCharType="end"/>
      </w:r>
    </w:p>
    <w:sectPr w:rsidR="00EC484B" w:rsidRPr="00EC484B" w:rsidSect="009A65D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190A272" w14:textId="77777777" w:rsidR="00353542" w:rsidRDefault="00353542" w:rsidP="0025574D">
      <w:pPr>
        <w:spacing w:after="0" w:line="240" w:lineRule="auto"/>
      </w:pPr>
      <w:r>
        <w:separator/>
      </w:r>
    </w:p>
  </w:endnote>
  <w:endnote w:type="continuationSeparator" w:id="0">
    <w:p w14:paraId="081DA2D4" w14:textId="77777777" w:rsidR="00353542" w:rsidRDefault="00353542" w:rsidP="0025574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altName w:val="DengXian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570299134"/>
      <w:docPartObj>
        <w:docPartGallery w:val="Page Numbers (Bottom of Page)"/>
        <w:docPartUnique/>
      </w:docPartObj>
    </w:sdtPr>
    <w:sdtContent>
      <w:p w14:paraId="5E85B3DC" w14:textId="41A1FAC1" w:rsidR="0025574D" w:rsidRDefault="0025574D">
        <w:pPr>
          <w:pStyle w:val="af2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7C6132F9" w14:textId="77777777" w:rsidR="0025574D" w:rsidRDefault="0025574D">
    <w:pPr>
      <w:pStyle w:val="af2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144F916" w14:textId="77777777" w:rsidR="00353542" w:rsidRDefault="00353542" w:rsidP="0025574D">
      <w:pPr>
        <w:spacing w:after="0" w:line="240" w:lineRule="auto"/>
      </w:pPr>
      <w:r>
        <w:separator/>
      </w:r>
    </w:p>
  </w:footnote>
  <w:footnote w:type="continuationSeparator" w:id="0">
    <w:p w14:paraId="7C391902" w14:textId="77777777" w:rsidR="00353542" w:rsidRDefault="00353542" w:rsidP="0025574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92C05ED"/>
    <w:multiLevelType w:val="hybridMultilevel"/>
    <w:tmpl w:val="1DAA5CC2"/>
    <w:lvl w:ilvl="0" w:tplc="C310EA1C">
      <w:start w:val="1"/>
      <w:numFmt w:val="decimal"/>
      <w:lvlText w:val="%1"/>
      <w:lvlJc w:val="left"/>
      <w:pPr>
        <w:ind w:left="440" w:hanging="44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51815493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70"/>
  <w:bordersDoNotSurroundHeader/>
  <w:bordersDoNotSurroundFooter/>
  <w:proofState w:spelling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2024‘NSFC(Endnote-style) -DOI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wxx0xz2ifzazme0927v0vvc5ftxrwzr0pxe&quot;&gt;Method&lt;record-ids&gt;&lt;item&gt;1&lt;/item&gt;&lt;item&gt;6&lt;/item&gt;&lt;item&gt;27&lt;/item&gt;&lt;item&gt;28&lt;/item&gt;&lt;item&gt;34&lt;/item&gt;&lt;item&gt;58&lt;/item&gt;&lt;item&gt;59&lt;/item&gt;&lt;item&gt;63&lt;/item&gt;&lt;item&gt;64&lt;/item&gt;&lt;item&gt;65&lt;/item&gt;&lt;item&gt;67&lt;/item&gt;&lt;item&gt;68&lt;/item&gt;&lt;item&gt;69&lt;/item&gt;&lt;item&gt;70&lt;/item&gt;&lt;item&gt;71&lt;/item&gt;&lt;item&gt;72&lt;/item&gt;&lt;item&gt;73&lt;/item&gt;&lt;item&gt;74&lt;/item&gt;&lt;item&gt;76&lt;/item&gt;&lt;item&gt;77&lt;/item&gt;&lt;item&gt;81&lt;/item&gt;&lt;item&gt;85&lt;/item&gt;&lt;item&gt;86&lt;/item&gt;&lt;item&gt;87&lt;/item&gt;&lt;item&gt;88&lt;/item&gt;&lt;item&gt;89&lt;/item&gt;&lt;item&gt;91&lt;/item&gt;&lt;item&gt;92&lt;/item&gt;&lt;item&gt;94&lt;/item&gt;&lt;item&gt;96&lt;/item&gt;&lt;item&gt;104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9&lt;/item&gt;&lt;item&gt;120&lt;/item&gt;&lt;item&gt;121&lt;/item&gt;&lt;item&gt;122&lt;/item&gt;&lt;item&gt;123&lt;/item&gt;&lt;item&gt;124&lt;/item&gt;&lt;item&gt;125&lt;/item&gt;&lt;item&gt;128&lt;/item&gt;&lt;item&gt;129&lt;/item&gt;&lt;item&gt;130&lt;/item&gt;&lt;item&gt;131&lt;/item&gt;&lt;item&gt;132&lt;/item&gt;&lt;item&gt;133&lt;/item&gt;&lt;item&gt;135&lt;/item&gt;&lt;item&gt;136&lt;/item&gt;&lt;item&gt;137&lt;/item&gt;&lt;item&gt;138&lt;/item&gt;&lt;item&gt;139&lt;/item&gt;&lt;item&gt;140&lt;/item&gt;&lt;item&gt;141&lt;/item&gt;&lt;item&gt;142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8&lt;/item&gt;&lt;item&gt;169&lt;/item&gt;&lt;item&gt;170&lt;/item&gt;&lt;item&gt;171&lt;/item&gt;&lt;item&gt;172&lt;/item&gt;&lt;item&gt;173&lt;/item&gt;&lt;item&gt;174&lt;/item&gt;&lt;item&gt;175&lt;/item&gt;&lt;item&gt;177&lt;/item&gt;&lt;item&gt;178&lt;/item&gt;&lt;item&gt;179&lt;/item&gt;&lt;item&gt;180&lt;/item&gt;&lt;item&gt;182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5&lt;/item&gt;&lt;item&gt;196&lt;/item&gt;&lt;item&gt;198&lt;/item&gt;&lt;item&gt;199&lt;/item&gt;&lt;item&gt;200&lt;/item&gt;&lt;item&gt;201&lt;/item&gt;&lt;item&gt;232&lt;/item&gt;&lt;item&gt;235&lt;/item&gt;&lt;item&gt;244&lt;/item&gt;&lt;item&gt;248&lt;/item&gt;&lt;item&gt;250&lt;/item&gt;&lt;item&gt;252&lt;/item&gt;&lt;item&gt;287&lt;/item&gt;&lt;item&gt;292&lt;/item&gt;&lt;item&gt;295&lt;/item&gt;&lt;item&gt;298&lt;/item&gt;&lt;item&gt;299&lt;/item&gt;&lt;item&gt;302&lt;/item&gt;&lt;item&gt;308&lt;/item&gt;&lt;item&gt;315&lt;/item&gt;&lt;item&gt;316&lt;/item&gt;&lt;item&gt;317&lt;/item&gt;&lt;item&gt;318&lt;/item&gt;&lt;item&gt;319&lt;/item&gt;&lt;item&gt;320&lt;/item&gt;&lt;item&gt;321&lt;/item&gt;&lt;item&gt;322&lt;/item&gt;&lt;item&gt;323&lt;/item&gt;&lt;item&gt;324&lt;/item&gt;&lt;item&gt;325&lt;/item&gt;&lt;item&gt;326&lt;/item&gt;&lt;item&gt;327&lt;/item&gt;&lt;item&gt;328&lt;/item&gt;&lt;item&gt;329&lt;/item&gt;&lt;item&gt;330&lt;/item&gt;&lt;item&gt;331&lt;/item&gt;&lt;item&gt;333&lt;/item&gt;&lt;item&gt;334&lt;/item&gt;&lt;item&gt;335&lt;/item&gt;&lt;item&gt;336&lt;/item&gt;&lt;item&gt;337&lt;/item&gt;&lt;item&gt;338&lt;/item&gt;&lt;item&gt;340&lt;/item&gt;&lt;item&gt;341&lt;/item&gt;&lt;item&gt;346&lt;/item&gt;&lt;item&gt;347&lt;/item&gt;&lt;item&gt;348&lt;/item&gt;&lt;item&gt;349&lt;/item&gt;&lt;item&gt;350&lt;/item&gt;&lt;item&gt;351&lt;/item&gt;&lt;item&gt;352&lt;/item&gt;&lt;item&gt;354&lt;/item&gt;&lt;item&gt;356&lt;/item&gt;&lt;item&gt;357&lt;/item&gt;&lt;item&gt;358&lt;/item&gt;&lt;item&gt;359&lt;/item&gt;&lt;item&gt;360&lt;/item&gt;&lt;item&gt;361&lt;/item&gt;&lt;item&gt;362&lt;/item&gt;&lt;item&gt;364&lt;/item&gt;&lt;item&gt;365&lt;/item&gt;&lt;item&gt;366&lt;/item&gt;&lt;item&gt;367&lt;/item&gt;&lt;item&gt;368&lt;/item&gt;&lt;item&gt;369&lt;/item&gt;&lt;item&gt;370&lt;/item&gt;&lt;item&gt;371&lt;/item&gt;&lt;item&gt;372&lt;/item&gt;&lt;item&gt;374&lt;/item&gt;&lt;item&gt;376&lt;/item&gt;&lt;item&gt;378&lt;/item&gt;&lt;item&gt;379&lt;/item&gt;&lt;item&gt;381&lt;/item&gt;&lt;item&gt;382&lt;/item&gt;&lt;item&gt;384&lt;/item&gt;&lt;item&gt;385&lt;/item&gt;&lt;item&gt;386&lt;/item&gt;&lt;item&gt;388&lt;/item&gt;&lt;item&gt;389&lt;/item&gt;&lt;item&gt;391&lt;/item&gt;&lt;item&gt;392&lt;/item&gt;&lt;item&gt;394&lt;/item&gt;&lt;item&gt;398&lt;/item&gt;&lt;item&gt;399&lt;/item&gt;&lt;item&gt;400&lt;/item&gt;&lt;item&gt;401&lt;/item&gt;&lt;item&gt;402&lt;/item&gt;&lt;item&gt;403&lt;/item&gt;&lt;item&gt;405&lt;/item&gt;&lt;item&gt;406&lt;/item&gt;&lt;item&gt;407&lt;/item&gt;&lt;item&gt;409&lt;/item&gt;&lt;item&gt;410&lt;/item&gt;&lt;item&gt;411&lt;/item&gt;&lt;item&gt;412&lt;/item&gt;&lt;item&gt;413&lt;/item&gt;&lt;item&gt;434&lt;/item&gt;&lt;item&gt;443&lt;/item&gt;&lt;item&gt;444&lt;/item&gt;&lt;item&gt;485&lt;/item&gt;&lt;/record-ids&gt;&lt;/item&gt;&lt;/Libraries&gt;"/>
  </w:docVars>
  <w:rsids>
    <w:rsidRoot w:val="009D7595"/>
    <w:rsid w:val="00002026"/>
    <w:rsid w:val="000021CA"/>
    <w:rsid w:val="00017C26"/>
    <w:rsid w:val="000306A8"/>
    <w:rsid w:val="000338ED"/>
    <w:rsid w:val="00041DFB"/>
    <w:rsid w:val="00041F55"/>
    <w:rsid w:val="000479AB"/>
    <w:rsid w:val="00050E0B"/>
    <w:rsid w:val="000564C9"/>
    <w:rsid w:val="00056806"/>
    <w:rsid w:val="0006453D"/>
    <w:rsid w:val="0007186B"/>
    <w:rsid w:val="00072215"/>
    <w:rsid w:val="0008305E"/>
    <w:rsid w:val="00084EE4"/>
    <w:rsid w:val="00087BED"/>
    <w:rsid w:val="00096DF2"/>
    <w:rsid w:val="00096E89"/>
    <w:rsid w:val="000B1218"/>
    <w:rsid w:val="000B5363"/>
    <w:rsid w:val="000B7C22"/>
    <w:rsid w:val="000B7D82"/>
    <w:rsid w:val="000C08D2"/>
    <w:rsid w:val="000C0BA3"/>
    <w:rsid w:val="000C16BF"/>
    <w:rsid w:val="000C324A"/>
    <w:rsid w:val="000D00A6"/>
    <w:rsid w:val="000D1094"/>
    <w:rsid w:val="000D25FB"/>
    <w:rsid w:val="000D3203"/>
    <w:rsid w:val="000D38E2"/>
    <w:rsid w:val="000D7E44"/>
    <w:rsid w:val="000E6553"/>
    <w:rsid w:val="000E79A5"/>
    <w:rsid w:val="000F228F"/>
    <w:rsid w:val="000F60F1"/>
    <w:rsid w:val="000F6A4C"/>
    <w:rsid w:val="00101E2B"/>
    <w:rsid w:val="00105A0F"/>
    <w:rsid w:val="00112284"/>
    <w:rsid w:val="00114981"/>
    <w:rsid w:val="00116413"/>
    <w:rsid w:val="00116C5E"/>
    <w:rsid w:val="00122AC3"/>
    <w:rsid w:val="001315C7"/>
    <w:rsid w:val="001341BD"/>
    <w:rsid w:val="0013599D"/>
    <w:rsid w:val="001426EA"/>
    <w:rsid w:val="00143AA7"/>
    <w:rsid w:val="00160A87"/>
    <w:rsid w:val="00172327"/>
    <w:rsid w:val="001737BA"/>
    <w:rsid w:val="00180878"/>
    <w:rsid w:val="00181858"/>
    <w:rsid w:val="00186D9E"/>
    <w:rsid w:val="00190230"/>
    <w:rsid w:val="00194B01"/>
    <w:rsid w:val="001A1D1F"/>
    <w:rsid w:val="001B5B7C"/>
    <w:rsid w:val="001B7048"/>
    <w:rsid w:val="001C0643"/>
    <w:rsid w:val="001C41C3"/>
    <w:rsid w:val="001C7EC5"/>
    <w:rsid w:val="001D0AC3"/>
    <w:rsid w:val="001D5EDD"/>
    <w:rsid w:val="001E2A6C"/>
    <w:rsid w:val="001E5D14"/>
    <w:rsid w:val="001E69DB"/>
    <w:rsid w:val="001F3295"/>
    <w:rsid w:val="001F5AF8"/>
    <w:rsid w:val="00211E1E"/>
    <w:rsid w:val="00215DB2"/>
    <w:rsid w:val="00224DEF"/>
    <w:rsid w:val="0024131F"/>
    <w:rsid w:val="00242C21"/>
    <w:rsid w:val="0025574D"/>
    <w:rsid w:val="00255C77"/>
    <w:rsid w:val="002567F5"/>
    <w:rsid w:val="00257485"/>
    <w:rsid w:val="002635D3"/>
    <w:rsid w:val="0027084F"/>
    <w:rsid w:val="00272AF6"/>
    <w:rsid w:val="00273768"/>
    <w:rsid w:val="00276407"/>
    <w:rsid w:val="00277B94"/>
    <w:rsid w:val="002A33FD"/>
    <w:rsid w:val="002A468F"/>
    <w:rsid w:val="002A4F05"/>
    <w:rsid w:val="002A7A50"/>
    <w:rsid w:val="002C770D"/>
    <w:rsid w:val="002D292D"/>
    <w:rsid w:val="002D4C77"/>
    <w:rsid w:val="002E1324"/>
    <w:rsid w:val="002E3C09"/>
    <w:rsid w:val="002E5547"/>
    <w:rsid w:val="002E695D"/>
    <w:rsid w:val="002F1336"/>
    <w:rsid w:val="002F2A84"/>
    <w:rsid w:val="002F551E"/>
    <w:rsid w:val="00302326"/>
    <w:rsid w:val="003050AC"/>
    <w:rsid w:val="00310971"/>
    <w:rsid w:val="0031339B"/>
    <w:rsid w:val="003147E2"/>
    <w:rsid w:val="00315802"/>
    <w:rsid w:val="00325262"/>
    <w:rsid w:val="0034075A"/>
    <w:rsid w:val="003469A2"/>
    <w:rsid w:val="00351904"/>
    <w:rsid w:val="00352795"/>
    <w:rsid w:val="00353542"/>
    <w:rsid w:val="00356833"/>
    <w:rsid w:val="00360BBA"/>
    <w:rsid w:val="00362904"/>
    <w:rsid w:val="00364087"/>
    <w:rsid w:val="003837F2"/>
    <w:rsid w:val="003873B4"/>
    <w:rsid w:val="003908DF"/>
    <w:rsid w:val="003950BF"/>
    <w:rsid w:val="00395AAD"/>
    <w:rsid w:val="003A047F"/>
    <w:rsid w:val="003A199D"/>
    <w:rsid w:val="003A6DA0"/>
    <w:rsid w:val="003B51F6"/>
    <w:rsid w:val="003C56FA"/>
    <w:rsid w:val="003D2393"/>
    <w:rsid w:val="003D4F5B"/>
    <w:rsid w:val="003D5F41"/>
    <w:rsid w:val="003F2AE4"/>
    <w:rsid w:val="00404239"/>
    <w:rsid w:val="00415B68"/>
    <w:rsid w:val="00416959"/>
    <w:rsid w:val="00416F37"/>
    <w:rsid w:val="00426B09"/>
    <w:rsid w:val="00433054"/>
    <w:rsid w:val="0043393B"/>
    <w:rsid w:val="00437E61"/>
    <w:rsid w:val="00446D55"/>
    <w:rsid w:val="00447E42"/>
    <w:rsid w:val="00452467"/>
    <w:rsid w:val="004577FD"/>
    <w:rsid w:val="00463DFA"/>
    <w:rsid w:val="00470BB6"/>
    <w:rsid w:val="00471899"/>
    <w:rsid w:val="00471917"/>
    <w:rsid w:val="00476F83"/>
    <w:rsid w:val="004829E4"/>
    <w:rsid w:val="00484274"/>
    <w:rsid w:val="004842DF"/>
    <w:rsid w:val="004903EE"/>
    <w:rsid w:val="00491858"/>
    <w:rsid w:val="004927D4"/>
    <w:rsid w:val="00494BB9"/>
    <w:rsid w:val="004C65B5"/>
    <w:rsid w:val="004C79FD"/>
    <w:rsid w:val="004D00A5"/>
    <w:rsid w:val="004D2AC6"/>
    <w:rsid w:val="004D527A"/>
    <w:rsid w:val="004E2D9E"/>
    <w:rsid w:val="004F0988"/>
    <w:rsid w:val="005003CD"/>
    <w:rsid w:val="00500E6F"/>
    <w:rsid w:val="00501328"/>
    <w:rsid w:val="005053D8"/>
    <w:rsid w:val="00524522"/>
    <w:rsid w:val="00531546"/>
    <w:rsid w:val="00532B5A"/>
    <w:rsid w:val="0053419F"/>
    <w:rsid w:val="005428E6"/>
    <w:rsid w:val="00564686"/>
    <w:rsid w:val="00573232"/>
    <w:rsid w:val="00573D1A"/>
    <w:rsid w:val="00577E94"/>
    <w:rsid w:val="00581522"/>
    <w:rsid w:val="005821A5"/>
    <w:rsid w:val="00582DF8"/>
    <w:rsid w:val="005900B1"/>
    <w:rsid w:val="00597CDB"/>
    <w:rsid w:val="005B1B6E"/>
    <w:rsid w:val="005B4529"/>
    <w:rsid w:val="005B74CC"/>
    <w:rsid w:val="005D19E2"/>
    <w:rsid w:val="005D3533"/>
    <w:rsid w:val="005D3930"/>
    <w:rsid w:val="005D6AD4"/>
    <w:rsid w:val="005E057C"/>
    <w:rsid w:val="005E398B"/>
    <w:rsid w:val="005E65C9"/>
    <w:rsid w:val="005F393C"/>
    <w:rsid w:val="005F7ABA"/>
    <w:rsid w:val="00600EC2"/>
    <w:rsid w:val="0060744D"/>
    <w:rsid w:val="006131A1"/>
    <w:rsid w:val="006168FF"/>
    <w:rsid w:val="006213F7"/>
    <w:rsid w:val="0062433B"/>
    <w:rsid w:val="00625F52"/>
    <w:rsid w:val="00631DD6"/>
    <w:rsid w:val="0063690D"/>
    <w:rsid w:val="0064543E"/>
    <w:rsid w:val="0065209F"/>
    <w:rsid w:val="00664AE4"/>
    <w:rsid w:val="0067391F"/>
    <w:rsid w:val="00686A70"/>
    <w:rsid w:val="00695180"/>
    <w:rsid w:val="006A47DA"/>
    <w:rsid w:val="006A7BB3"/>
    <w:rsid w:val="006B037A"/>
    <w:rsid w:val="006B2C27"/>
    <w:rsid w:val="006C2FDD"/>
    <w:rsid w:val="006C37BA"/>
    <w:rsid w:val="006C79BE"/>
    <w:rsid w:val="006E0F66"/>
    <w:rsid w:val="006F0DF6"/>
    <w:rsid w:val="006F31E0"/>
    <w:rsid w:val="006F6BCD"/>
    <w:rsid w:val="00703894"/>
    <w:rsid w:val="00716475"/>
    <w:rsid w:val="00716C3B"/>
    <w:rsid w:val="00716F41"/>
    <w:rsid w:val="00717F2E"/>
    <w:rsid w:val="00726AB6"/>
    <w:rsid w:val="00731F5C"/>
    <w:rsid w:val="00734C5D"/>
    <w:rsid w:val="00735F39"/>
    <w:rsid w:val="00744BC6"/>
    <w:rsid w:val="00745A65"/>
    <w:rsid w:val="00753FEE"/>
    <w:rsid w:val="007549E8"/>
    <w:rsid w:val="007549FD"/>
    <w:rsid w:val="00756C7C"/>
    <w:rsid w:val="007578AF"/>
    <w:rsid w:val="00757C51"/>
    <w:rsid w:val="00763961"/>
    <w:rsid w:val="0076433C"/>
    <w:rsid w:val="0078108D"/>
    <w:rsid w:val="0078670E"/>
    <w:rsid w:val="00795BE5"/>
    <w:rsid w:val="007A24BF"/>
    <w:rsid w:val="007A3B81"/>
    <w:rsid w:val="007B0949"/>
    <w:rsid w:val="007B545A"/>
    <w:rsid w:val="007C7526"/>
    <w:rsid w:val="007D4A02"/>
    <w:rsid w:val="007E1CEE"/>
    <w:rsid w:val="007E62D1"/>
    <w:rsid w:val="007E6E88"/>
    <w:rsid w:val="007F3504"/>
    <w:rsid w:val="0080154C"/>
    <w:rsid w:val="00801F89"/>
    <w:rsid w:val="008076A7"/>
    <w:rsid w:val="00812FB2"/>
    <w:rsid w:val="00816155"/>
    <w:rsid w:val="00822214"/>
    <w:rsid w:val="008263E5"/>
    <w:rsid w:val="008276C5"/>
    <w:rsid w:val="0084266C"/>
    <w:rsid w:val="0084279A"/>
    <w:rsid w:val="00856ED8"/>
    <w:rsid w:val="008574F5"/>
    <w:rsid w:val="0086172A"/>
    <w:rsid w:val="008625E6"/>
    <w:rsid w:val="00867374"/>
    <w:rsid w:val="0086793B"/>
    <w:rsid w:val="00867D65"/>
    <w:rsid w:val="00870305"/>
    <w:rsid w:val="00871543"/>
    <w:rsid w:val="0088116D"/>
    <w:rsid w:val="00886C8F"/>
    <w:rsid w:val="00892CCE"/>
    <w:rsid w:val="0089305D"/>
    <w:rsid w:val="008935A7"/>
    <w:rsid w:val="00894DB4"/>
    <w:rsid w:val="008953B1"/>
    <w:rsid w:val="00896C6C"/>
    <w:rsid w:val="008A2268"/>
    <w:rsid w:val="008A33A5"/>
    <w:rsid w:val="008A38DB"/>
    <w:rsid w:val="008A546E"/>
    <w:rsid w:val="008A730F"/>
    <w:rsid w:val="008B23CF"/>
    <w:rsid w:val="008B3C0B"/>
    <w:rsid w:val="008B6B8B"/>
    <w:rsid w:val="008C3F01"/>
    <w:rsid w:val="008C4534"/>
    <w:rsid w:val="008D0C36"/>
    <w:rsid w:val="008D4854"/>
    <w:rsid w:val="008D4EBE"/>
    <w:rsid w:val="008D5E79"/>
    <w:rsid w:val="008E096A"/>
    <w:rsid w:val="008E3DF1"/>
    <w:rsid w:val="008F2D03"/>
    <w:rsid w:val="008F62F1"/>
    <w:rsid w:val="009022FE"/>
    <w:rsid w:val="00912CFE"/>
    <w:rsid w:val="009150B9"/>
    <w:rsid w:val="00915887"/>
    <w:rsid w:val="00932BAF"/>
    <w:rsid w:val="0093312B"/>
    <w:rsid w:val="00934DFC"/>
    <w:rsid w:val="0094455A"/>
    <w:rsid w:val="00951CE6"/>
    <w:rsid w:val="00962121"/>
    <w:rsid w:val="00962495"/>
    <w:rsid w:val="00964333"/>
    <w:rsid w:val="009669F8"/>
    <w:rsid w:val="00970BC5"/>
    <w:rsid w:val="009803A2"/>
    <w:rsid w:val="0098127A"/>
    <w:rsid w:val="00994A41"/>
    <w:rsid w:val="00994B2C"/>
    <w:rsid w:val="00997FE3"/>
    <w:rsid w:val="009A1493"/>
    <w:rsid w:val="009A2BE7"/>
    <w:rsid w:val="009A337E"/>
    <w:rsid w:val="009A3821"/>
    <w:rsid w:val="009A5A31"/>
    <w:rsid w:val="009A65DE"/>
    <w:rsid w:val="009A67F4"/>
    <w:rsid w:val="009A68B2"/>
    <w:rsid w:val="009B087F"/>
    <w:rsid w:val="009B37C3"/>
    <w:rsid w:val="009B4DEE"/>
    <w:rsid w:val="009B5AC3"/>
    <w:rsid w:val="009C5AD5"/>
    <w:rsid w:val="009D1D56"/>
    <w:rsid w:val="009D24DB"/>
    <w:rsid w:val="009D3106"/>
    <w:rsid w:val="009D4831"/>
    <w:rsid w:val="009D6E62"/>
    <w:rsid w:val="009D7595"/>
    <w:rsid w:val="009D7CBF"/>
    <w:rsid w:val="009E3232"/>
    <w:rsid w:val="009E4ACA"/>
    <w:rsid w:val="009E7F8D"/>
    <w:rsid w:val="009F1AA2"/>
    <w:rsid w:val="009F5D26"/>
    <w:rsid w:val="009F63A2"/>
    <w:rsid w:val="00A04D3F"/>
    <w:rsid w:val="00A061F3"/>
    <w:rsid w:val="00A11DFD"/>
    <w:rsid w:val="00A15792"/>
    <w:rsid w:val="00A15B4F"/>
    <w:rsid w:val="00A2405B"/>
    <w:rsid w:val="00A330BB"/>
    <w:rsid w:val="00A34741"/>
    <w:rsid w:val="00A36223"/>
    <w:rsid w:val="00A37CA4"/>
    <w:rsid w:val="00A40364"/>
    <w:rsid w:val="00A40663"/>
    <w:rsid w:val="00A42214"/>
    <w:rsid w:val="00A45C9D"/>
    <w:rsid w:val="00A47928"/>
    <w:rsid w:val="00A502F6"/>
    <w:rsid w:val="00A54BB5"/>
    <w:rsid w:val="00A61DFE"/>
    <w:rsid w:val="00A654E3"/>
    <w:rsid w:val="00A73617"/>
    <w:rsid w:val="00A73C4F"/>
    <w:rsid w:val="00A75AF9"/>
    <w:rsid w:val="00A861DB"/>
    <w:rsid w:val="00A91460"/>
    <w:rsid w:val="00A9340B"/>
    <w:rsid w:val="00A967B5"/>
    <w:rsid w:val="00AA4FBB"/>
    <w:rsid w:val="00AB274B"/>
    <w:rsid w:val="00AB5DCD"/>
    <w:rsid w:val="00AC424F"/>
    <w:rsid w:val="00AC4542"/>
    <w:rsid w:val="00AC70D5"/>
    <w:rsid w:val="00AD0F2B"/>
    <w:rsid w:val="00AD3B73"/>
    <w:rsid w:val="00AD6BE4"/>
    <w:rsid w:val="00AE1BA2"/>
    <w:rsid w:val="00AE1F9E"/>
    <w:rsid w:val="00AE6BA1"/>
    <w:rsid w:val="00AE7B70"/>
    <w:rsid w:val="00AF17A2"/>
    <w:rsid w:val="00AF21F0"/>
    <w:rsid w:val="00AF64DC"/>
    <w:rsid w:val="00AF660C"/>
    <w:rsid w:val="00B04B69"/>
    <w:rsid w:val="00B1185C"/>
    <w:rsid w:val="00B134BC"/>
    <w:rsid w:val="00B15C3D"/>
    <w:rsid w:val="00B17D78"/>
    <w:rsid w:val="00B2584A"/>
    <w:rsid w:val="00B319BA"/>
    <w:rsid w:val="00B368C1"/>
    <w:rsid w:val="00B36DCC"/>
    <w:rsid w:val="00B4637F"/>
    <w:rsid w:val="00B51B89"/>
    <w:rsid w:val="00B521B2"/>
    <w:rsid w:val="00B57DD1"/>
    <w:rsid w:val="00B605EC"/>
    <w:rsid w:val="00B66A8C"/>
    <w:rsid w:val="00B66C92"/>
    <w:rsid w:val="00B66F13"/>
    <w:rsid w:val="00B7707F"/>
    <w:rsid w:val="00B77D2F"/>
    <w:rsid w:val="00B80831"/>
    <w:rsid w:val="00B81981"/>
    <w:rsid w:val="00B82705"/>
    <w:rsid w:val="00B85C25"/>
    <w:rsid w:val="00B85ECA"/>
    <w:rsid w:val="00B87568"/>
    <w:rsid w:val="00B9001F"/>
    <w:rsid w:val="00BA0F4E"/>
    <w:rsid w:val="00BA5BC1"/>
    <w:rsid w:val="00BB1E6F"/>
    <w:rsid w:val="00BC3592"/>
    <w:rsid w:val="00BC54DF"/>
    <w:rsid w:val="00BC7CF0"/>
    <w:rsid w:val="00BD13B9"/>
    <w:rsid w:val="00BD1E77"/>
    <w:rsid w:val="00BD7628"/>
    <w:rsid w:val="00BD7A4F"/>
    <w:rsid w:val="00BE0181"/>
    <w:rsid w:val="00BE1FB3"/>
    <w:rsid w:val="00BE5633"/>
    <w:rsid w:val="00BE5A1F"/>
    <w:rsid w:val="00BE5EF5"/>
    <w:rsid w:val="00BF2A93"/>
    <w:rsid w:val="00C10C9D"/>
    <w:rsid w:val="00C137C7"/>
    <w:rsid w:val="00C317AE"/>
    <w:rsid w:val="00C35EA2"/>
    <w:rsid w:val="00C4097C"/>
    <w:rsid w:val="00C41179"/>
    <w:rsid w:val="00C41709"/>
    <w:rsid w:val="00C4363C"/>
    <w:rsid w:val="00C465A6"/>
    <w:rsid w:val="00C53E50"/>
    <w:rsid w:val="00C57E6E"/>
    <w:rsid w:val="00C60446"/>
    <w:rsid w:val="00C65344"/>
    <w:rsid w:val="00C7473A"/>
    <w:rsid w:val="00C86374"/>
    <w:rsid w:val="00C87A95"/>
    <w:rsid w:val="00C971D1"/>
    <w:rsid w:val="00CA3ABE"/>
    <w:rsid w:val="00CA4187"/>
    <w:rsid w:val="00CB450A"/>
    <w:rsid w:val="00CC4805"/>
    <w:rsid w:val="00CE381C"/>
    <w:rsid w:val="00CE5763"/>
    <w:rsid w:val="00CE6957"/>
    <w:rsid w:val="00CF3923"/>
    <w:rsid w:val="00D01497"/>
    <w:rsid w:val="00D0231F"/>
    <w:rsid w:val="00D02C7A"/>
    <w:rsid w:val="00D05A5A"/>
    <w:rsid w:val="00D070A2"/>
    <w:rsid w:val="00D11A5F"/>
    <w:rsid w:val="00D14242"/>
    <w:rsid w:val="00D142EB"/>
    <w:rsid w:val="00D16E08"/>
    <w:rsid w:val="00D17D5A"/>
    <w:rsid w:val="00D212AB"/>
    <w:rsid w:val="00D23382"/>
    <w:rsid w:val="00D24DAF"/>
    <w:rsid w:val="00D27096"/>
    <w:rsid w:val="00D34A3C"/>
    <w:rsid w:val="00D3695F"/>
    <w:rsid w:val="00D41087"/>
    <w:rsid w:val="00D46007"/>
    <w:rsid w:val="00D63E63"/>
    <w:rsid w:val="00D77002"/>
    <w:rsid w:val="00D81683"/>
    <w:rsid w:val="00D820EA"/>
    <w:rsid w:val="00D91982"/>
    <w:rsid w:val="00DC494F"/>
    <w:rsid w:val="00DC4E9F"/>
    <w:rsid w:val="00DE077E"/>
    <w:rsid w:val="00DE5BC8"/>
    <w:rsid w:val="00DF6179"/>
    <w:rsid w:val="00DF6F09"/>
    <w:rsid w:val="00E0405B"/>
    <w:rsid w:val="00E0412C"/>
    <w:rsid w:val="00E06134"/>
    <w:rsid w:val="00E14E84"/>
    <w:rsid w:val="00E16E88"/>
    <w:rsid w:val="00E2006F"/>
    <w:rsid w:val="00E42FE5"/>
    <w:rsid w:val="00E44D8A"/>
    <w:rsid w:val="00E47CFA"/>
    <w:rsid w:val="00E6130E"/>
    <w:rsid w:val="00E64EA0"/>
    <w:rsid w:val="00E65D11"/>
    <w:rsid w:val="00E724D9"/>
    <w:rsid w:val="00E86F1B"/>
    <w:rsid w:val="00E92EAF"/>
    <w:rsid w:val="00EC0094"/>
    <w:rsid w:val="00EC484B"/>
    <w:rsid w:val="00ED3C86"/>
    <w:rsid w:val="00EE1FDC"/>
    <w:rsid w:val="00EE61D3"/>
    <w:rsid w:val="00EF093A"/>
    <w:rsid w:val="00EF4ABF"/>
    <w:rsid w:val="00EF6D64"/>
    <w:rsid w:val="00F04948"/>
    <w:rsid w:val="00F05A4A"/>
    <w:rsid w:val="00F062E7"/>
    <w:rsid w:val="00F127DF"/>
    <w:rsid w:val="00F172F5"/>
    <w:rsid w:val="00F31E72"/>
    <w:rsid w:val="00F321FE"/>
    <w:rsid w:val="00F34153"/>
    <w:rsid w:val="00F36EB9"/>
    <w:rsid w:val="00F37FEB"/>
    <w:rsid w:val="00F453A2"/>
    <w:rsid w:val="00F454B8"/>
    <w:rsid w:val="00F50C17"/>
    <w:rsid w:val="00F52B81"/>
    <w:rsid w:val="00F5479B"/>
    <w:rsid w:val="00F55FB3"/>
    <w:rsid w:val="00F650B1"/>
    <w:rsid w:val="00F668B0"/>
    <w:rsid w:val="00F74E3F"/>
    <w:rsid w:val="00F761AD"/>
    <w:rsid w:val="00F803AE"/>
    <w:rsid w:val="00F80EDA"/>
    <w:rsid w:val="00F81A72"/>
    <w:rsid w:val="00FA5876"/>
    <w:rsid w:val="00FA6E5A"/>
    <w:rsid w:val="00FA7746"/>
    <w:rsid w:val="00FB175C"/>
    <w:rsid w:val="00FB1BD9"/>
    <w:rsid w:val="00FB2DEA"/>
    <w:rsid w:val="00FB5ECA"/>
    <w:rsid w:val="00FC62AA"/>
    <w:rsid w:val="00FD0B9B"/>
    <w:rsid w:val="00FD4DC2"/>
    <w:rsid w:val="00FD568C"/>
    <w:rsid w:val="00FE214B"/>
    <w:rsid w:val="00FE3508"/>
    <w:rsid w:val="00FE6155"/>
    <w:rsid w:val="00FF2712"/>
    <w:rsid w:val="00FF66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0076CB8"/>
  <w15:chartTrackingRefBased/>
  <w15:docId w15:val="{4A0CD28E-B396-44B4-9D7C-2F149F3199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9D7595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9D759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9D7595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9D7595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9D7595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9D7595"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9D7595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9D7595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9D7595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9D7595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9D759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9D759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9D7595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9D7595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9D7595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9D7595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9D7595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9D7595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9D7595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9D759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9D7595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9D7595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9D759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9D7595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9D7595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9D7595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9D759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9D7595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9D7595"/>
    <w:rPr>
      <w:b/>
      <w:bCs/>
      <w:smallCaps/>
      <w:color w:val="0F4761" w:themeColor="accent1" w:themeShade="BF"/>
      <w:spacing w:val="5"/>
    </w:rPr>
  </w:style>
  <w:style w:type="character" w:styleId="ae">
    <w:name w:val="Hyperlink"/>
    <w:basedOn w:val="a0"/>
    <w:uiPriority w:val="99"/>
    <w:semiHidden/>
    <w:unhideWhenUsed/>
    <w:rsid w:val="009D7595"/>
    <w:rPr>
      <w:color w:val="0563C1"/>
      <w:u w:val="single"/>
    </w:rPr>
  </w:style>
  <w:style w:type="character" w:styleId="af">
    <w:name w:val="FollowedHyperlink"/>
    <w:basedOn w:val="a0"/>
    <w:uiPriority w:val="99"/>
    <w:semiHidden/>
    <w:unhideWhenUsed/>
    <w:rsid w:val="009D7595"/>
    <w:rPr>
      <w:color w:val="954F72"/>
      <w:u w:val="single"/>
    </w:rPr>
  </w:style>
  <w:style w:type="paragraph" w:customStyle="1" w:styleId="msonormal0">
    <w:name w:val="msonormal"/>
    <w:basedOn w:val="a"/>
    <w:rsid w:val="009D7595"/>
    <w:pPr>
      <w:widowControl/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4"/>
      <w14:ligatures w14:val="none"/>
    </w:rPr>
  </w:style>
  <w:style w:type="paragraph" w:customStyle="1" w:styleId="font5">
    <w:name w:val="font5"/>
    <w:basedOn w:val="a"/>
    <w:rsid w:val="009D7595"/>
    <w:pPr>
      <w:widowControl/>
      <w:spacing w:before="100" w:beforeAutospacing="1" w:after="100" w:afterAutospacing="1" w:line="240" w:lineRule="auto"/>
    </w:pPr>
    <w:rPr>
      <w:rFonts w:ascii="等线" w:eastAsia="等线" w:hAnsi="等线" w:cs="宋体"/>
      <w:color w:val="175CEB"/>
      <w:kern w:val="0"/>
      <w:sz w:val="20"/>
      <w:szCs w:val="20"/>
      <w:u w:val="single"/>
      <w14:ligatures w14:val="none"/>
    </w:rPr>
  </w:style>
  <w:style w:type="paragraph" w:customStyle="1" w:styleId="font6">
    <w:name w:val="font6"/>
    <w:basedOn w:val="a"/>
    <w:rsid w:val="009D7595"/>
    <w:pPr>
      <w:widowControl/>
      <w:spacing w:before="100" w:beforeAutospacing="1" w:after="100" w:afterAutospacing="1" w:line="240" w:lineRule="auto"/>
    </w:pPr>
    <w:rPr>
      <w:rFonts w:ascii="等线" w:eastAsia="等线" w:hAnsi="等线" w:cs="宋体"/>
      <w:kern w:val="0"/>
      <w:sz w:val="18"/>
      <w:szCs w:val="18"/>
      <w14:ligatures w14:val="none"/>
    </w:rPr>
  </w:style>
  <w:style w:type="paragraph" w:customStyle="1" w:styleId="font7">
    <w:name w:val="font7"/>
    <w:basedOn w:val="a"/>
    <w:rsid w:val="009D7595"/>
    <w:pPr>
      <w:widowControl/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font8">
    <w:name w:val="font8"/>
    <w:basedOn w:val="a"/>
    <w:rsid w:val="009D7595"/>
    <w:pPr>
      <w:widowControl/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0"/>
      <w:szCs w:val="20"/>
      <w14:ligatures w14:val="none"/>
    </w:rPr>
  </w:style>
  <w:style w:type="paragraph" w:customStyle="1" w:styleId="xl63">
    <w:name w:val="xl63"/>
    <w:basedOn w:val="a"/>
    <w:rsid w:val="009D7595"/>
    <w:pPr>
      <w:widowControl/>
      <w:shd w:val="clear" w:color="000000" w:fill="FFFFFF"/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4"/>
      <w14:ligatures w14:val="none"/>
    </w:rPr>
  </w:style>
  <w:style w:type="paragraph" w:customStyle="1" w:styleId="xl64">
    <w:name w:val="xl64"/>
    <w:basedOn w:val="a"/>
    <w:rsid w:val="009D7595"/>
    <w:pPr>
      <w:widowControl/>
      <w:shd w:val="clear" w:color="000000" w:fill="FFFFFF"/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4"/>
      <w14:ligatures w14:val="none"/>
    </w:rPr>
  </w:style>
  <w:style w:type="paragraph" w:customStyle="1" w:styleId="xl65">
    <w:name w:val="xl65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b/>
      <w:bCs/>
      <w:kern w:val="0"/>
      <w:sz w:val="20"/>
      <w:szCs w:val="20"/>
      <w14:ligatures w14:val="none"/>
    </w:rPr>
  </w:style>
  <w:style w:type="paragraph" w:customStyle="1" w:styleId="xl66">
    <w:name w:val="xl66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67">
    <w:name w:val="xl67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68">
    <w:name w:val="xl68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69">
    <w:name w:val="xl69"/>
    <w:basedOn w:val="a"/>
    <w:rsid w:val="009D7595"/>
    <w:pPr>
      <w:widowControl/>
      <w:spacing w:before="100" w:beforeAutospacing="1" w:after="100" w:afterAutospacing="1" w:line="240" w:lineRule="auto"/>
    </w:pPr>
    <w:rPr>
      <w:rFonts w:ascii="宋体" w:eastAsia="宋体" w:hAnsi="宋体" w:cs="宋体"/>
      <w:b/>
      <w:bCs/>
      <w:kern w:val="0"/>
      <w:sz w:val="24"/>
      <w14:ligatures w14:val="none"/>
    </w:rPr>
  </w:style>
  <w:style w:type="paragraph" w:customStyle="1" w:styleId="xl70">
    <w:name w:val="xl70"/>
    <w:basedOn w:val="a"/>
    <w:rsid w:val="009D7595"/>
    <w:pPr>
      <w:widowControl/>
      <w:spacing w:before="100" w:beforeAutospacing="1" w:after="100" w:afterAutospacing="1" w:line="240" w:lineRule="auto"/>
    </w:pPr>
    <w:rPr>
      <w:rFonts w:ascii="Times New Roman" w:eastAsia="宋体" w:hAnsi="Times New Roman" w:cs="Times New Roman"/>
      <w:b/>
      <w:bCs/>
      <w:kern w:val="0"/>
      <w:sz w:val="24"/>
      <w14:ligatures w14:val="none"/>
    </w:rPr>
  </w:style>
  <w:style w:type="paragraph" w:customStyle="1" w:styleId="xl71">
    <w:name w:val="xl71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color w:val="192027"/>
      <w:kern w:val="0"/>
      <w:sz w:val="20"/>
      <w:szCs w:val="20"/>
      <w14:ligatures w14:val="none"/>
    </w:rPr>
  </w:style>
  <w:style w:type="paragraph" w:customStyle="1" w:styleId="xl72">
    <w:name w:val="xl72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b/>
      <w:bCs/>
      <w:kern w:val="0"/>
      <w:sz w:val="20"/>
      <w:szCs w:val="20"/>
      <w14:ligatures w14:val="none"/>
    </w:rPr>
  </w:style>
  <w:style w:type="paragraph" w:customStyle="1" w:styleId="xl73">
    <w:name w:val="xl73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74">
    <w:name w:val="xl74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75">
    <w:name w:val="xl75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color w:val="000000"/>
      <w:kern w:val="0"/>
      <w:sz w:val="20"/>
      <w:szCs w:val="20"/>
      <w14:ligatures w14:val="none"/>
    </w:rPr>
  </w:style>
  <w:style w:type="paragraph" w:customStyle="1" w:styleId="xl76">
    <w:name w:val="xl76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b/>
      <w:bCs/>
      <w:kern w:val="0"/>
      <w:sz w:val="20"/>
      <w:szCs w:val="20"/>
      <w14:ligatures w14:val="none"/>
    </w:rPr>
  </w:style>
  <w:style w:type="paragraph" w:customStyle="1" w:styleId="xl77">
    <w:name w:val="xl77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78">
    <w:name w:val="xl78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79">
    <w:name w:val="xl79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0"/>
      <w:szCs w:val="20"/>
      <w14:ligatures w14:val="none"/>
    </w:rPr>
  </w:style>
  <w:style w:type="paragraph" w:customStyle="1" w:styleId="xl80">
    <w:name w:val="xl80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81">
    <w:name w:val="xl81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82">
    <w:name w:val="xl82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color w:val="333333"/>
      <w:kern w:val="0"/>
      <w:sz w:val="20"/>
      <w:szCs w:val="20"/>
      <w14:ligatures w14:val="none"/>
    </w:rPr>
  </w:style>
  <w:style w:type="paragraph" w:customStyle="1" w:styleId="EndNoteBibliographyTitle">
    <w:name w:val="EndNote Bibliography Title"/>
    <w:basedOn w:val="a"/>
    <w:link w:val="EndNoteBibliographyTitle0"/>
    <w:rsid w:val="00E47CFA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E47CFA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E47CFA"/>
    <w:pPr>
      <w:spacing w:line="240" w:lineRule="auto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E47CFA"/>
    <w:rPr>
      <w:rFonts w:ascii="等线" w:eastAsia="等线" w:hAnsi="等线"/>
      <w:noProof/>
    </w:rPr>
  </w:style>
  <w:style w:type="paragraph" w:styleId="af0">
    <w:name w:val="header"/>
    <w:basedOn w:val="a"/>
    <w:link w:val="af1"/>
    <w:uiPriority w:val="99"/>
    <w:unhideWhenUsed/>
    <w:rsid w:val="0025574D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1">
    <w:name w:val="页眉 字符"/>
    <w:basedOn w:val="a0"/>
    <w:link w:val="af0"/>
    <w:uiPriority w:val="99"/>
    <w:rsid w:val="0025574D"/>
    <w:rPr>
      <w:sz w:val="18"/>
      <w:szCs w:val="18"/>
    </w:rPr>
  </w:style>
  <w:style w:type="paragraph" w:styleId="af2">
    <w:name w:val="footer"/>
    <w:basedOn w:val="a"/>
    <w:link w:val="af3"/>
    <w:uiPriority w:val="99"/>
    <w:unhideWhenUsed/>
    <w:rsid w:val="0025574D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3">
    <w:name w:val="页脚 字符"/>
    <w:basedOn w:val="a0"/>
    <w:link w:val="af2"/>
    <w:uiPriority w:val="99"/>
    <w:rsid w:val="0025574D"/>
    <w:rPr>
      <w:sz w:val="18"/>
      <w:szCs w:val="18"/>
    </w:rPr>
  </w:style>
  <w:style w:type="table" w:styleId="af4">
    <w:name w:val="Table Grid"/>
    <w:basedOn w:val="a1"/>
    <w:uiPriority w:val="39"/>
    <w:rsid w:val="007F350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61">
    <w:name w:val="List Table 6 Colorful"/>
    <w:basedOn w:val="a1"/>
    <w:uiPriority w:val="51"/>
    <w:rsid w:val="009A382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af5">
    <w:name w:val="Revision"/>
    <w:hidden/>
    <w:uiPriority w:val="99"/>
    <w:semiHidden/>
    <w:rsid w:val="0031339B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4930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0BA9000-32DC-484A-9204-7E26F1D012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59</TotalTime>
  <Pages>37</Pages>
  <Words>38637</Words>
  <Characters>220236</Characters>
  <Application>Microsoft Office Word</Application>
  <DocSecurity>0</DocSecurity>
  <Lines>1835</Lines>
  <Paragraphs>516</Paragraphs>
  <ScaleCrop>false</ScaleCrop>
  <Company/>
  <LinksUpToDate>false</LinksUpToDate>
  <CharactersWithSpaces>2583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ngfang xu</dc:creator>
  <cp:keywords/>
  <dc:description/>
  <cp:lastModifiedBy>ZXBase</cp:lastModifiedBy>
  <cp:revision>538</cp:revision>
  <dcterms:created xsi:type="dcterms:W3CDTF">2024-08-19T00:00:00Z</dcterms:created>
  <dcterms:modified xsi:type="dcterms:W3CDTF">2024-12-08T08:47:00Z</dcterms:modified>
</cp:coreProperties>
</file>